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D64F78" w14:textId="1AA44288" w:rsidR="001A42AA" w:rsidRPr="00E8798B" w:rsidRDefault="00232C7D" w:rsidP="002F2FA2">
      <w:pPr>
        <w:pStyle w:val="Title"/>
        <w:spacing w:before="180" w:after="180" w:line="480" w:lineRule="auto"/>
        <w:rPr>
          <w:rFonts w:cs="Times New Roman"/>
          <w:szCs w:val="24"/>
        </w:rPr>
      </w:pPr>
      <w:r w:rsidRPr="00E8798B">
        <w:rPr>
          <w:rFonts w:cs="Times New Roman"/>
          <w:szCs w:val="24"/>
        </w:rPr>
        <w:t xml:space="preserve">Ecological perspectives on technological diversity at </w:t>
      </w:r>
      <w:r w:rsidR="00321529" w:rsidRPr="00E8798B">
        <w:rPr>
          <w:rFonts w:cs="Times New Roman"/>
          <w:szCs w:val="24"/>
        </w:rPr>
        <w:t>Kanjera South</w:t>
      </w:r>
    </w:p>
    <w:p w14:paraId="3DB396E5" w14:textId="779FEF94" w:rsidR="003F0E20" w:rsidRPr="00E8798B" w:rsidRDefault="003F0E20">
      <w:pPr>
        <w:pStyle w:val="BodyText"/>
        <w:spacing w:line="480" w:lineRule="auto"/>
        <w:rPr>
          <w:rFonts w:cs="Times New Roman"/>
          <w:i/>
          <w:iCs/>
          <w:sz w:val="24"/>
        </w:rPr>
      </w:pPr>
      <w:r w:rsidRPr="00E8798B">
        <w:rPr>
          <w:rFonts w:cs="Times New Roman"/>
          <w:i/>
          <w:iCs/>
          <w:sz w:val="24"/>
        </w:rPr>
        <w:t xml:space="preserve">Manuscript Submitted to </w:t>
      </w:r>
      <w:r w:rsidR="005A38E9" w:rsidRPr="00E8798B">
        <w:rPr>
          <w:rFonts w:cs="Times New Roman"/>
          <w:i/>
          <w:iCs/>
          <w:sz w:val="24"/>
        </w:rPr>
        <w:t>the Journal of Human Evolution</w:t>
      </w:r>
    </w:p>
    <w:p w14:paraId="4DB6EBFD" w14:textId="1075A361" w:rsidR="00EC1E85" w:rsidRPr="00E8798B" w:rsidRDefault="00EC1E85">
      <w:pPr>
        <w:pStyle w:val="BodyText"/>
        <w:spacing w:line="480" w:lineRule="auto"/>
        <w:rPr>
          <w:rFonts w:cs="Times New Roman"/>
          <w:sz w:val="24"/>
        </w:rPr>
      </w:pPr>
      <w:r w:rsidRPr="00E8798B">
        <w:rPr>
          <w:rFonts w:cs="Times New Roman"/>
          <w:i/>
          <w:iCs/>
          <w:sz w:val="24"/>
        </w:rPr>
        <w:t xml:space="preserve">Keywords: Kenya, Oldowan, </w:t>
      </w:r>
      <w:r w:rsidR="00FB77B2" w:rsidRPr="00E8798B">
        <w:rPr>
          <w:rFonts w:cs="Times New Roman"/>
          <w:i/>
          <w:iCs/>
          <w:sz w:val="24"/>
        </w:rPr>
        <w:t>Stone tools, behavioral ecology, Chaine Operatoire</w:t>
      </w:r>
    </w:p>
    <w:p w14:paraId="2DB0A30A" w14:textId="77777777" w:rsidR="003F0E20" w:rsidRPr="00E8798B" w:rsidRDefault="003F0E20" w:rsidP="00673562">
      <w:pPr>
        <w:pStyle w:val="Abstract"/>
        <w:spacing w:before="180" w:after="180" w:line="480" w:lineRule="auto"/>
        <w:rPr>
          <w:rFonts w:ascii="Times New Roman" w:hAnsi="Times New Roman" w:cs="Times New Roman"/>
          <w:b/>
          <w:bCs/>
          <w:sz w:val="24"/>
          <w:szCs w:val="24"/>
        </w:rPr>
      </w:pPr>
      <w:r w:rsidRPr="00E8798B">
        <w:rPr>
          <w:rFonts w:ascii="Times New Roman" w:hAnsi="Times New Roman" w:cs="Times New Roman"/>
          <w:b/>
          <w:bCs/>
          <w:sz w:val="24"/>
          <w:szCs w:val="24"/>
        </w:rPr>
        <w:lastRenderedPageBreak/>
        <w:t>Abstract</w:t>
      </w:r>
    </w:p>
    <w:p w14:paraId="5F462D05" w14:textId="04F6969B" w:rsidR="007577AD" w:rsidRPr="00E8798B" w:rsidRDefault="00203787" w:rsidP="00AE7E23">
      <w:pPr>
        <w:pStyle w:val="Abstract"/>
        <w:spacing w:before="180" w:after="180" w:line="480" w:lineRule="auto"/>
        <w:rPr>
          <w:rFonts w:ascii="Times New Roman" w:hAnsi="Times New Roman" w:cs="Times New Roman"/>
          <w:sz w:val="24"/>
          <w:szCs w:val="24"/>
        </w:rPr>
      </w:pPr>
      <w:r w:rsidRPr="00E8798B">
        <w:rPr>
          <w:rFonts w:ascii="Times New Roman" w:hAnsi="Times New Roman" w:cs="Times New Roman"/>
          <w:sz w:val="24"/>
          <w:szCs w:val="24"/>
        </w:rPr>
        <w:t>The aspects</w:t>
      </w:r>
      <w:r w:rsidR="00232C7D" w:rsidRPr="00E8798B">
        <w:rPr>
          <w:rFonts w:ascii="Times New Roman" w:hAnsi="Times New Roman" w:cs="Times New Roman"/>
          <w:sz w:val="24"/>
          <w:szCs w:val="24"/>
        </w:rPr>
        <w:t xml:space="preserve"> of hominin behavior responsible for Oldowan stone tool variation </w:t>
      </w:r>
      <w:r w:rsidR="00676BB2" w:rsidRPr="00E8798B">
        <w:rPr>
          <w:rFonts w:ascii="Times New Roman" w:hAnsi="Times New Roman" w:cs="Times New Roman"/>
          <w:sz w:val="24"/>
          <w:szCs w:val="24"/>
        </w:rPr>
        <w:t xml:space="preserve">are </w:t>
      </w:r>
      <w:r w:rsidR="00232C7D" w:rsidRPr="00E8798B">
        <w:rPr>
          <w:rFonts w:ascii="Times New Roman" w:hAnsi="Times New Roman" w:cs="Times New Roman"/>
          <w:sz w:val="24"/>
          <w:szCs w:val="24"/>
        </w:rPr>
        <w:t xml:space="preserve">the focus of much debate. There is some consensus that Oldowan artifact variation arises from a combination of ecological and cultural factors. The diversity of raw material types and technological strategies present at </w:t>
      </w:r>
      <w:r w:rsidR="00321529" w:rsidRPr="00E8798B">
        <w:rPr>
          <w:rFonts w:ascii="Times New Roman" w:hAnsi="Times New Roman" w:cs="Times New Roman"/>
          <w:sz w:val="24"/>
          <w:szCs w:val="24"/>
        </w:rPr>
        <w:t>Kanjera South</w:t>
      </w:r>
      <w:r w:rsidR="002629C5" w:rsidRPr="00E8798B">
        <w:rPr>
          <w:rFonts w:ascii="Times New Roman" w:hAnsi="Times New Roman" w:cs="Times New Roman"/>
          <w:sz w:val="24"/>
          <w:szCs w:val="24"/>
        </w:rPr>
        <w:t xml:space="preserve">, Kenya </w:t>
      </w:r>
      <w:r w:rsidR="00232C7D" w:rsidRPr="00E8798B">
        <w:rPr>
          <w:rFonts w:ascii="Times New Roman" w:hAnsi="Times New Roman" w:cs="Times New Roman"/>
          <w:sz w:val="24"/>
          <w:szCs w:val="24"/>
        </w:rPr>
        <w:t>provide an opportunity to examine the interacti</w:t>
      </w:r>
      <w:r w:rsidR="007A67E1" w:rsidRPr="00E8798B">
        <w:rPr>
          <w:rFonts w:ascii="Times New Roman" w:hAnsi="Times New Roman" w:cs="Times New Roman"/>
          <w:sz w:val="24"/>
          <w:szCs w:val="24"/>
        </w:rPr>
        <w:t>on</w:t>
      </w:r>
      <w:r w:rsidR="00232C7D" w:rsidRPr="00E8798B">
        <w:rPr>
          <w:rFonts w:ascii="Times New Roman" w:hAnsi="Times New Roman" w:cs="Times New Roman"/>
          <w:sz w:val="24"/>
          <w:szCs w:val="24"/>
        </w:rPr>
        <w:t xml:space="preserve"> of ecology and culture on Oldowan stone tool variation. Here we combine previous analyses of raw material properties, provenance, and technology with quantitative measures of core reduction intensity and tool utilization to examine the influence of both ecological and techno-cultural factors on stone tool variation at </w:t>
      </w:r>
      <w:r w:rsidR="00321529" w:rsidRPr="00E8798B">
        <w:rPr>
          <w:rFonts w:ascii="Times New Roman" w:hAnsi="Times New Roman" w:cs="Times New Roman"/>
          <w:sz w:val="24"/>
          <w:szCs w:val="24"/>
        </w:rPr>
        <w:t>Kanjera South</w:t>
      </w:r>
      <w:r w:rsidR="00232C7D" w:rsidRPr="00E8798B">
        <w:rPr>
          <w:rFonts w:ascii="Times New Roman" w:hAnsi="Times New Roman" w:cs="Times New Roman"/>
          <w:sz w:val="24"/>
          <w:szCs w:val="24"/>
        </w:rPr>
        <w:t xml:space="preserve">. The results of this analysis reflect a dynamic relationship between raw material properties, provenance, and hominin mobility. </w:t>
      </w:r>
      <w:r w:rsidR="002629C5" w:rsidRPr="00E8798B">
        <w:rPr>
          <w:rFonts w:ascii="Times New Roman" w:hAnsi="Times New Roman" w:cs="Times New Roman"/>
          <w:sz w:val="24"/>
          <w:szCs w:val="24"/>
        </w:rPr>
        <w:t xml:space="preserve">Exotic </w:t>
      </w:r>
      <w:r w:rsidR="00232C7D" w:rsidRPr="00E8798B">
        <w:rPr>
          <w:rFonts w:ascii="Times New Roman" w:hAnsi="Times New Roman" w:cs="Times New Roman"/>
          <w:sz w:val="24"/>
          <w:szCs w:val="24"/>
        </w:rPr>
        <w:t>raw materials are generally more resistant to edge attrition compared to those available locally</w:t>
      </w:r>
      <w:r w:rsidR="002629C5" w:rsidRPr="00E8798B">
        <w:rPr>
          <w:rFonts w:ascii="Times New Roman" w:hAnsi="Times New Roman" w:cs="Times New Roman"/>
          <w:sz w:val="24"/>
          <w:szCs w:val="24"/>
        </w:rPr>
        <w:t>,</w:t>
      </w:r>
      <w:r w:rsidR="00232C7D" w:rsidRPr="00E8798B">
        <w:rPr>
          <w:rFonts w:ascii="Times New Roman" w:hAnsi="Times New Roman" w:cs="Times New Roman"/>
          <w:sz w:val="24"/>
          <w:szCs w:val="24"/>
        </w:rPr>
        <w:t xml:space="preserve"> which may have incentivized their transport over long distances</w:t>
      </w:r>
      <w:r w:rsidR="00FB77B2" w:rsidRPr="00E8798B">
        <w:rPr>
          <w:rFonts w:ascii="Times New Roman" w:hAnsi="Times New Roman" w:cs="Times New Roman"/>
          <w:sz w:val="24"/>
          <w:szCs w:val="24"/>
        </w:rPr>
        <w:t xml:space="preserve"> and more extensive reduction</w:t>
      </w:r>
      <w:r w:rsidR="00232C7D" w:rsidRPr="00E8798B">
        <w:rPr>
          <w:rFonts w:ascii="Times New Roman" w:hAnsi="Times New Roman" w:cs="Times New Roman"/>
          <w:sz w:val="24"/>
          <w:szCs w:val="24"/>
        </w:rPr>
        <w:t xml:space="preserve">. Cores produced on raw materials from distant sources also exhibit more complex core reduction strategies than locally acquired materials. While this pattern is partially due to the differences </w:t>
      </w:r>
      <w:r w:rsidR="007A67E1" w:rsidRPr="00E8798B">
        <w:rPr>
          <w:rFonts w:ascii="Times New Roman" w:hAnsi="Times New Roman" w:cs="Times New Roman"/>
          <w:sz w:val="24"/>
          <w:szCs w:val="24"/>
        </w:rPr>
        <w:t xml:space="preserve">in </w:t>
      </w:r>
      <w:r w:rsidR="00232C7D" w:rsidRPr="00E8798B">
        <w:rPr>
          <w:rFonts w:ascii="Times New Roman" w:hAnsi="Times New Roman" w:cs="Times New Roman"/>
          <w:sz w:val="24"/>
          <w:szCs w:val="24"/>
        </w:rPr>
        <w:t>the quality of knappable stone, bifacial centripetal and multifacial core</w:t>
      </w:r>
      <w:r w:rsidR="00F47FC7" w:rsidRPr="00E8798B">
        <w:rPr>
          <w:rFonts w:ascii="Times New Roman" w:hAnsi="Times New Roman" w:cs="Times New Roman"/>
          <w:sz w:val="24"/>
          <w:szCs w:val="24"/>
        </w:rPr>
        <w:t xml:space="preserve"> </w:t>
      </w:r>
      <w:r w:rsidR="00232C7D" w:rsidRPr="00E8798B">
        <w:rPr>
          <w:rFonts w:ascii="Times New Roman" w:hAnsi="Times New Roman" w:cs="Times New Roman"/>
          <w:sz w:val="24"/>
          <w:szCs w:val="24"/>
        </w:rPr>
        <w:t xml:space="preserve">reduction strategies also arise due to the continuous transport and use of exotic raw materials. </w:t>
      </w:r>
      <w:r w:rsidR="002629C5" w:rsidRPr="00E8798B">
        <w:rPr>
          <w:rFonts w:ascii="Times New Roman" w:hAnsi="Times New Roman" w:cs="Times New Roman"/>
          <w:sz w:val="24"/>
          <w:szCs w:val="24"/>
        </w:rPr>
        <w:t xml:space="preserve">Moreover, the variation in stone tool reduction is not consistent with neutral models of stone tool transport and discard. </w:t>
      </w:r>
      <w:r w:rsidR="00232C7D" w:rsidRPr="00E8798B">
        <w:rPr>
          <w:rFonts w:ascii="Times New Roman" w:hAnsi="Times New Roman" w:cs="Times New Roman"/>
          <w:sz w:val="24"/>
          <w:szCs w:val="24"/>
        </w:rPr>
        <w:t>These results demonstrate that ecological factors such as raw material provenance and physical properties have strong impacts on reduction intensity and the technological strategies utilized by hominins</w:t>
      </w:r>
      <w:r w:rsidR="002629C5" w:rsidRPr="00E8798B">
        <w:rPr>
          <w:rFonts w:ascii="Times New Roman" w:hAnsi="Times New Roman" w:cs="Times New Roman"/>
          <w:sz w:val="24"/>
          <w:szCs w:val="24"/>
        </w:rPr>
        <w:t xml:space="preserve">. </w:t>
      </w:r>
      <w:bookmarkStart w:id="0" w:name="introduction"/>
    </w:p>
    <w:p w14:paraId="223A6F45" w14:textId="77777777" w:rsidR="002034E8" w:rsidRPr="00E8798B" w:rsidRDefault="002034E8" w:rsidP="000A3860">
      <w:pPr>
        <w:pStyle w:val="Heading1"/>
        <w:rPr>
          <w:rFonts w:cs="Times New Roman"/>
          <w:szCs w:val="24"/>
        </w:rPr>
      </w:pPr>
    </w:p>
    <w:p w14:paraId="67D6EB90" w14:textId="373909D1" w:rsidR="00740F3B" w:rsidRPr="00E8798B" w:rsidRDefault="007A67E1" w:rsidP="000A3860">
      <w:pPr>
        <w:pStyle w:val="Heading1"/>
        <w:rPr>
          <w:rFonts w:cs="Times New Roman"/>
          <w:szCs w:val="24"/>
        </w:rPr>
      </w:pPr>
      <w:r w:rsidRPr="00E8798B">
        <w:rPr>
          <w:rFonts w:cs="Times New Roman"/>
          <w:szCs w:val="24"/>
        </w:rPr>
        <w:t xml:space="preserve">1.  </w:t>
      </w:r>
      <w:r w:rsidR="00232C7D" w:rsidRPr="00E8798B">
        <w:rPr>
          <w:rFonts w:cs="Times New Roman"/>
          <w:szCs w:val="24"/>
        </w:rPr>
        <w:t>Introductio</w:t>
      </w:r>
      <w:r w:rsidR="00AE6656" w:rsidRPr="00E8798B">
        <w:rPr>
          <w:rFonts w:cs="Times New Roman"/>
          <w:szCs w:val="24"/>
        </w:rPr>
        <w:t>n</w:t>
      </w:r>
      <w:bookmarkEnd w:id="0"/>
    </w:p>
    <w:p w14:paraId="482890E3" w14:textId="75CB292F" w:rsidR="00DD6714" w:rsidRPr="00E8798B" w:rsidRDefault="00DD6714" w:rsidP="00F029AA">
      <w:pPr>
        <w:pStyle w:val="FirstParagraph"/>
        <w:spacing w:line="480" w:lineRule="auto"/>
        <w:rPr>
          <w:rFonts w:cs="Times New Roman"/>
          <w:sz w:val="24"/>
        </w:rPr>
      </w:pPr>
      <w:r w:rsidRPr="00E8798B">
        <w:rPr>
          <w:rFonts w:cs="Times New Roman"/>
          <w:sz w:val="24"/>
        </w:rPr>
        <w:lastRenderedPageBreak/>
        <w:t xml:space="preserve">Upon its initial </w:t>
      </w:r>
      <w:r w:rsidR="006648C2" w:rsidRPr="00E8798B">
        <w:rPr>
          <w:rFonts w:cs="Times New Roman"/>
          <w:sz w:val="24"/>
        </w:rPr>
        <w:t>discovery</w:t>
      </w:r>
      <w:r w:rsidR="008D3EE2" w:rsidRPr="00E8798B">
        <w:rPr>
          <w:rFonts w:cs="Times New Roman"/>
          <w:sz w:val="24"/>
        </w:rPr>
        <w:t>,</w:t>
      </w:r>
      <w:r w:rsidRPr="00E8798B">
        <w:rPr>
          <w:rFonts w:cs="Times New Roman"/>
          <w:sz w:val="24"/>
        </w:rPr>
        <w:t xml:space="preserve"> the Oldowan</w:t>
      </w:r>
      <w:r w:rsidR="008D3EE2" w:rsidRPr="00E8798B">
        <w:rPr>
          <w:rFonts w:cs="Times New Roman"/>
          <w:sz w:val="24"/>
        </w:rPr>
        <w:t xml:space="preserve"> was</w:t>
      </w:r>
      <w:r w:rsidRPr="00E8798B">
        <w:rPr>
          <w:rFonts w:cs="Times New Roman"/>
          <w:sz w:val="24"/>
        </w:rPr>
        <w:t xml:space="preserve"> considered an expedient industry that was akin to simply smashing stones. </w:t>
      </w:r>
      <w:r w:rsidR="006B210A" w:rsidRPr="00E8798B">
        <w:rPr>
          <w:rFonts w:cs="Times New Roman"/>
          <w:sz w:val="24"/>
        </w:rPr>
        <w:t>Nearly a century later</w:t>
      </w:r>
      <w:r w:rsidR="008D3EE2" w:rsidRPr="00E8798B">
        <w:rPr>
          <w:rFonts w:cs="Times New Roman"/>
          <w:sz w:val="24"/>
        </w:rPr>
        <w:t>,</w:t>
      </w:r>
      <w:r w:rsidRPr="00E8798B">
        <w:rPr>
          <w:rFonts w:cs="Times New Roman"/>
          <w:sz w:val="24"/>
        </w:rPr>
        <w:t xml:space="preserve"> the Oldowan is </w:t>
      </w:r>
      <w:r w:rsidR="005A3414" w:rsidRPr="00E8798B">
        <w:rPr>
          <w:rFonts w:cs="Times New Roman"/>
          <w:sz w:val="24"/>
        </w:rPr>
        <w:t xml:space="preserve">now known </w:t>
      </w:r>
      <w:r w:rsidR="008D3EE2" w:rsidRPr="00E8798B">
        <w:rPr>
          <w:rFonts w:cs="Times New Roman"/>
          <w:sz w:val="24"/>
        </w:rPr>
        <w:t>to</w:t>
      </w:r>
      <w:r w:rsidR="006B210A" w:rsidRPr="00E8798B">
        <w:rPr>
          <w:rFonts w:cs="Times New Roman"/>
          <w:sz w:val="24"/>
        </w:rPr>
        <w:t xml:space="preserve"> </w:t>
      </w:r>
      <w:r w:rsidRPr="00E8798B">
        <w:rPr>
          <w:rFonts w:cs="Times New Roman"/>
          <w:sz w:val="24"/>
        </w:rPr>
        <w:t xml:space="preserve">reflect </w:t>
      </w:r>
      <w:r w:rsidR="006B210A" w:rsidRPr="00E8798B">
        <w:rPr>
          <w:rFonts w:cs="Times New Roman"/>
          <w:sz w:val="24"/>
        </w:rPr>
        <w:t xml:space="preserve">a </w:t>
      </w:r>
      <w:r w:rsidRPr="00E8798B">
        <w:rPr>
          <w:rFonts w:cs="Times New Roman"/>
          <w:sz w:val="24"/>
        </w:rPr>
        <w:t>complex behavioral pattern that encompasses not only the technical capacity to efficiently produce flakes</w:t>
      </w:r>
      <w:r w:rsidR="006B210A" w:rsidRPr="00E8798B">
        <w:rPr>
          <w:rFonts w:cs="Times New Roman"/>
          <w:sz w:val="24"/>
        </w:rPr>
        <w:t>,</w:t>
      </w:r>
      <w:r w:rsidRPr="00E8798B">
        <w:rPr>
          <w:rFonts w:cs="Times New Roman"/>
          <w:sz w:val="24"/>
        </w:rPr>
        <w:t xml:space="preserve"> but also dynamic pattern</w:t>
      </w:r>
      <w:r w:rsidR="006B210A" w:rsidRPr="00E8798B">
        <w:rPr>
          <w:rFonts w:cs="Times New Roman"/>
          <w:sz w:val="24"/>
        </w:rPr>
        <w:t>s</w:t>
      </w:r>
      <w:r w:rsidRPr="00E8798B">
        <w:rPr>
          <w:rFonts w:cs="Times New Roman"/>
          <w:sz w:val="24"/>
        </w:rPr>
        <w:t xml:space="preserve"> of transport. </w:t>
      </w:r>
      <w:r w:rsidR="00232C7D" w:rsidRPr="00E8798B">
        <w:rPr>
          <w:rFonts w:cs="Times New Roman"/>
          <w:sz w:val="24"/>
        </w:rPr>
        <w:t xml:space="preserve">Technological analyses show that Oldowan hominins had at least a basic understanding of the general principles of flaking and selection of suitable tool stones for artifact manufacture </w:t>
      </w:r>
      <w:r w:rsidR="00F029AA" w:rsidRPr="00E8798B">
        <w:rPr>
          <w:rFonts w:cs="Times New Roman"/>
          <w:sz w:val="24"/>
        </w:rPr>
        <w:fldChar w:fldCharType="begin"/>
      </w:r>
      <w:r w:rsidR="00FA417E" w:rsidRPr="00E8798B">
        <w:rPr>
          <w:rFonts w:cs="Times New Roman"/>
          <w:sz w:val="24"/>
        </w:rPr>
        <w:instrText xml:space="preserve"> ADDIN ZOTERO_ITEM CSL_CITATION {"citationID":"aYmimrql","properties":{"formattedCitation":"(Semaw, 2000; de la Torre, 2004; Delagnes and Roche, 2005; Stout et al., 2005; Schick et al., 2006; Braun et al., 2009b, 2019; Goldman-Neuman and Hovers, 2012)","plainCitation":"(Semaw, 2000; de la Torre, 2004; Delagnes and Roche, 2005; Stout et al., 2005; Schick et al., 2006; Braun et al., 2009b, 2019; Goldman-Neuman and Hovers, 2012)","noteIndex":0},"citationItems":[{"id":241,"uris":["http://zotero.org/users/2042166/items/KWRFIJ3H"],"uri":["http://zotero.org/users/2042166/items/KWRFIJ3H"],"itemData":{"id":241,"type":"article-journal","abstract":"The systematic archaeological and geological survey and excavations at Gona between 1992–1994 led to the discovery of well-flaked stone artefacts which are currently the oldest known from anywhere in the world. More than 3000 surface and excavated artefacts were recovered at 15 localities documented east and west of the Kada Gona river. Based on radioisotopic dating (40Ar/39Ar) and magnetostratigraphy, the artefacts are dated between 2·6–2·5 million years ago (Ma). EG10 and EG12 from East Gona are the most informative with the highest density, providing the best opportunity for characterizing the oldest assemblages and for understanding the stone working capability of the earliest tool makers. Slightly younger artefact occurrences dated to 2·4–2·3Ma are known from Hadar and Omo in Ethiopia, and from Lokalalei in Kenya. Cut-marked bones dated to 2·5Ma from Bouri in Ethiopia are now providing important clues on the function of these artefacts. In addition, Australopithecus garhi known from contemporary deposits at Bouri may be the best candidate responsible for the oldest artefacts. Surprisingly, the makers of the Gona artefacts had a sophisticated understanding of stone fracture mechanics and control similar to what is observed for Oldowan assemblages dated between 2·0–1·5Ma. This observation was corroborated by the recent archaeological discoveries made at Lokalalei. Because of the similarities seen in the techniques of artefact manufacture during the Late Pliocene–Early Pleistocene, it is argued here that the stone assemblages dated between 2·6–1·5Ma group into the Oldowan Industry. The similarity and simplicity of the artefacts from this time interval suggests a technological stasis in the Oldowan.","container-title":"Journal of Archaeological Science","DOI":"10.1006/jasc.1999.0592","ISSN":"0305-4403","issue":"12","journalAbbreviation":"Journal of Archaeological Science","page":"1197-1214","source":"ScienceDirect","title":"The World's Oldest Stone Artefacts from Gona, Ethiopia: Their Implications for Understanding Stone Technology and Patterns of Human Evolution Between 2·6–1·5 Million Years Ago","title-short":"The World's Oldest Stone Artefacts from Gona, Ethiopia","volume":"27","author":[{"family":"Semaw","given":"Sileshi"}],"issued":{"date-parts":[["2000",12,1]]}}},{"id":1186,"uris":["http://zotero.org/users/2042166/items/J5XZNG6Z"],"uri":["http://zotero.org/users/2042166/items/J5XZNG6Z"],"itemData":{"id":1186,"type":"article-journal","container-title":"Current Anthropology","DOI":"10.1086/422079","ISSN":"0011-3204, 1537-5382","issue":"4","journalAbbreviation":"Current Anthropology","language":"en","page":"439-465","source":"DOI.org (Crossref)","title":"Omo Revisited: Evaluating the Technological Skills of Pliocene Hominids","title-short":"Omo Revisited","volume":"45","author":[{"family":"Torre","given":"Ignacio","non-dropping-particle":"de la"}],"issued":{"date-parts":[["2004",8]]}}},{"id":3165,"uris":["http://zotero.org/groups/2359949/items/GQYRB7LR"],"uri":["http://zotero.org/groups/2359949/items/GQYRB7LR"],"itemData":{"id":3165,"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id":806,"uris":["http://zotero.org/users/2042166/items/SAMVH3C5"],"uri":["http://zotero.org/users/2042166/items/SAMVH3C5"],"itemData":{"id":806,"type":"article-journal","abstract":"Published evidence of Oldowan stone exploitation generally supports the conclusion that patterns of raw material use were determined by local availability. This is contradicted by the results of systematic studies of raw material availability and use among the earliest known archaeological sites from Gona, Afar, Ethiopia. Artifact assemblages from six Pliocene archaeological sites were compared with six random cobble samples taken from associated conglomerates that record pene-contemporaneous raw material availability. Artifacts and cobbles were evaluated according to four variables intended to capture major elements of material quality: rock type, phenocryst percentage, average phenocryst size, and groundmass texture. Analyses of these variables provide evidence of hominid selectivity for raw material quality. These results demonstrate that raw material selectivity was a potential component of Oldowan technological organization from its earliest appearance and document a level of technological sophistication that is not always attributed to Pliocene hominids.","container-title":"Journal of Human Evolution","DOI":"10.1016/j.jhevol.2004.10.006","ISSN":"0047-2484","issue":"4","journalAbbreviation":"Journal of Human Evolution","page":"365-380","source":"ScienceDirect","title":"Raw material selectivity of the earliest stone toolmakers at Gona, Afar, Ethiopia","volume":"48","author":[{"family":"Stout","given":"Dietrich"},{"family":"Quade","given":"Jay"},{"family":"Semaw","given":"Sileshi"},{"family":"Rogers","given":"Michael J."},{"family":"Levin","given":"Naomi E."}],"issued":{"date-parts":[["2005",4,1]]}}},{"id":879,"uris":["http://zotero.org/users/2042166/items/IXJYGZEY"],"uri":["http://zotero.org/users/2042166/items/IXJYGZEY"],"itemData":{"id":879,"type":"chapter","call-number":"GN772.42.A1 O53 2006","collection-number":"no. 1","collection-title":"Stone Age Institute publication series","container-title":"The Oldowan: case studies into the earliest Stone Age","event-place":"Gosport, IN","ISBN":"978-0-9792276-0-8","language":"en","page":"1-42","publisher":"Stone Age Institute","publisher-place":"Gosport, IN","source":"Library of Congress ISBN","title":"An Overview of the Oldowan Industrial Complex: The sites and the nature of their evidence","editor":[{"family":"Schick","given":"Kathy Diane"},{"family":"Toth","given":"Nicholas Patrick"},{"family":"Stone Age Institute","given":""}],"issued":{"date-parts":[["2006"]]}}},{"id":1183,"uris":["http://zotero.org/users/2042166/items/DKF2KIW5"],"uri":["http://zotero.org/users/2042166/items/DKF2KIW5"],"itemData":{"id":1183,"type":"article-journal","abstract":"The role of raw material quality in Oldowan technology has not been fully explored. There are numerous studies suggesting Oldowan hominins preferred certain types of stone for artifact manufacture. Previous studies of the artifact assemblage from the early Pliocene Oldowan locality of Kanjera South (South Rachuonyo District, Kenya) show that raw material selection and transport was an important aspect of Late Pliocene hominin adaptations. Yet the exact properties of stones that hominins were selecting remain enigmatic. Two potentially important features of artifact raw material are durability and fracture predictability. We investigate fracture predictability through mechanical tests of stone and investigations of the affect of stone properties on fracture patterns in archaeological collections. We investigate stone durability with actualistic studies of edge attrition combined with further mechanical tests of various lithologies. Oldowan hominins at Kanjera appear to have selected raw materials based on their durability. The ability for a stone to fracture consistently does not appear to be as important in hominin toolstone preference as previously assumed. Hominins that produced the assemblages at Kanjera South appear to have incorporated an extensive understanding of various attributes of raw material in the transport and production of stone artifacts. When combined with previous research on the transport patterns at Kanjera, the results of this study provide evidence for a more complex raw material acquisition strategy than has previously been suggested for Late Pliocene Oldowan hominins.","container-title":"Journal of Archaeological Science","DOI":"10.1016/j.jas.2009.03.025","ISSN":"0305-4403","issue":"7","journalAbbreviation":"Journal of Archaeological Science","page":"1605-1614","source":"ScienceDirect","title":"Raw material quality and Oldowan hominin toolstone preferences: evidence from Kanjera South, Kenya","title-short":"Raw material quality and Oldowan hominin toolstone preferences","volume":"36","author":[{"family":"Braun","given":"David R."},{"family":"Plummer","given":"Thomas W."},{"family":"Ferraro","given":"Joseph V."},{"family":"Ditchfield","given":"Peter"},{"family":"Bishop","given":"Laura C."}],"issued":{"date-parts":[["2009",7,1]]}}},{"id":177,"uris":["http://zotero.org/users/2042166/items/CDL4NARP"],"uri":["http://zotero.org/users/2042166/items/CDL4NARP"],"itemData":{"id":177,"type":"article-journal","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instrText>
      </w:r>
      <w:r w:rsidR="00FA417E" w:rsidRPr="00E8798B">
        <w:rPr>
          <w:rFonts w:ascii="Cambria Math" w:hAnsi="Cambria Math" w:cs="Cambria Math"/>
          <w:sz w:val="24"/>
        </w:rPr>
        <w:instrText>∼</w:instrText>
      </w:r>
      <w:r w:rsidR="00FA417E" w:rsidRPr="00E8798B">
        <w:rPr>
          <w:rFonts w:cs="Times New Roman"/>
          <w:sz w:val="24"/>
        </w:rPr>
        <w: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container-title":"Proceedings of the National Academy of Sciences","DOI":"10.1073/pnas.1820177116","ISSN":"0027-8424, 1091-6490","issue":"24","journalAbbreviation":"PNAS","language":"en","note":"PMID: 31160451","page":"11712-11717","source":"www.pnas.org","title":"Earliest known Oldowan artifacts at &amp;gt;2.58 Ma from Ledi-Geraru, Ethiopia, highlight early technological diversity","volume":"116","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id":959,"uris":["http://zotero.org/users/2042166/items/RC7X9N72"],"uri":["http://zotero.org/users/2042166/items/RC7X9N72"],"itemData":{"id":959,"type":"article-journal","abstract":"We report the results of an analysis of raw material selection patterns in the assemblages from two Late Pliocene in situ archaeological localities in the Makaamitalu Basin (Hadar, Ethiopia). While the same local conglomerate was used as a raw material source for both archaeological occurrences, different selection criteria are identified. At A.L. 894, selection for quality is subtle and the clearest selection is against non-homogeneous raw materials. In the A.L. 666 assemblage, higher-quality raw materials were selected and some rare raw materials reached the locality from unknown sources. A comparison between the Makaamitalu and other Oldowan assemblages reveals an overall shift toward higher complexity of both selectivity and transport behaviors from ca. 2.0 Ma onward, contrasting a typo-technological conservatism that pertains until </w:instrText>
      </w:r>
      <w:r w:rsidR="00FA417E" w:rsidRPr="00E8798B">
        <w:rPr>
          <w:rFonts w:ascii="Cambria Math" w:hAnsi="Cambria Math" w:cs="Cambria Math"/>
          <w:sz w:val="24"/>
        </w:rPr>
        <w:instrText>∼</w:instrText>
      </w:r>
      <w:r w:rsidR="00FA417E" w:rsidRPr="00E8798B">
        <w:rPr>
          <w:rFonts w:cs="Times New Roman"/>
          <w:sz w:val="24"/>
        </w:rPr>
        <w:instrText xml:space="preserve">1.6 Ma. It is hypothesized that an increase in complexity of behaviors related to raw material selection and acquisition involved changes in the intensity and fidelity of technological knowledge transmission.","container-title":"Journal of Human Evolution","DOI":"10.1016/j.jhevol.2011.05.006","ISSN":"0047-2484","issue":"3","journalAbbreviation":"Journal of Human Evolution","language":"en","page":"353-366","source":"ScienceDirect","title":"Raw material selectivity in Late Pliocene Oldowan sites in the Makaamitalu Basin, Hadar, Ethiopia","volume":"62","author":[{"family":"Goldman-Neuman","given":"Talia"},{"family":"Hovers","given":"Erella"}],"issued":{"date-parts":[["2012",3,1]]}}}],"schema":"https://github.com/citation-style-language/schema/raw/master/csl-citation.json"} </w:instrText>
      </w:r>
      <w:r w:rsidR="00F029AA" w:rsidRPr="00E8798B">
        <w:rPr>
          <w:rFonts w:cs="Times New Roman"/>
          <w:sz w:val="24"/>
        </w:rPr>
        <w:fldChar w:fldCharType="separate"/>
      </w:r>
      <w:r w:rsidR="00FA417E" w:rsidRPr="00E8798B">
        <w:rPr>
          <w:rFonts w:cs="Times New Roman"/>
          <w:sz w:val="24"/>
        </w:rPr>
        <w:t>(Semaw, 2000; de la Torre, 2004; Delagnes and Roche, 2005; Stout et al., 2005; Schick et al., 2006; Braun et al., 2009b, 2019; Goldman-Neuman and Hovers, 2012)</w:t>
      </w:r>
      <w:r w:rsidR="00F029AA" w:rsidRPr="00E8798B">
        <w:rPr>
          <w:rFonts w:cs="Times New Roman"/>
          <w:sz w:val="24"/>
        </w:rPr>
        <w:fldChar w:fldCharType="end"/>
      </w:r>
      <w:r w:rsidR="008D3EE2" w:rsidRPr="00E8798B">
        <w:rPr>
          <w:rFonts w:cs="Times New Roman"/>
          <w:sz w:val="24"/>
        </w:rPr>
        <w:t>. T</w:t>
      </w:r>
      <w:r w:rsidRPr="00E8798B">
        <w:rPr>
          <w:rFonts w:cs="Times New Roman"/>
          <w:sz w:val="24"/>
        </w:rPr>
        <w:t>his pattern of tool production was integrated into a broader land</w:t>
      </w:r>
      <w:r w:rsidR="006B210A" w:rsidRPr="00E8798B">
        <w:rPr>
          <w:rFonts w:cs="Times New Roman"/>
          <w:sz w:val="24"/>
        </w:rPr>
        <w:t>-</w:t>
      </w:r>
      <w:r w:rsidRPr="00E8798B">
        <w:rPr>
          <w:rFonts w:cs="Times New Roman"/>
          <w:sz w:val="24"/>
        </w:rPr>
        <w:t xml:space="preserve">use strategy in which raw material is acquired, transported, utilized, maintained and eventually discarded </w:t>
      </w:r>
      <w:r w:rsidRPr="00E8798B">
        <w:rPr>
          <w:rFonts w:cs="Times New Roman"/>
          <w:sz w:val="24"/>
        </w:rPr>
        <w:fldChar w:fldCharType="begin"/>
      </w:r>
      <w:r w:rsidR="00FA417E" w:rsidRPr="00E8798B">
        <w:rPr>
          <w:rFonts w:cs="Times New Roman"/>
          <w:sz w:val="24"/>
        </w:rPr>
        <w:instrText xml:space="preserve"> ADDIN ZOTERO_ITEM CSL_CITATION {"citationID":"ZN2vW6io","properties":{"formattedCitation":"(Hay, 1976; Isaac and Harris, 1976; Isaac, 1981, 1984; Toth, 1985, 1987; Schick, 1987; Potts, 1991, 1994; Blumenschine and Peters, 1998; Potts et al., 1999; Blumenschine et al., 2008; Braun et al., 2008a)","plainCitation":"(Hay, 1976; Isaac and Harris, 1976; Isaac, 1981, 1984; Toth, 1985, 1987; Schick, 1987; Potts, 1991, 1994; Blumenschine and Peters, 1998; Potts et al., 1999; Blumenschine et al., 2008; Braun et al., 2008a)","noteIndex":0},"citationItems":[{"id":499,"uris":["http://zotero.org/users/2042166/items/QMXN8BWU"],"uri":["http://zotero.org/users/2042166/items/QMXN8BWU"],"itemData":{"id":499,"type":"book","event-place":"Los Angeles","ISBN":"978-5-88505-334-1","language":"en","note":"Google-Books-ID: zJMTAwAAQBAJ","number-of-pages":"231","publisher":"University of California Press","publisher-place":"Los Angeles","source":"Google Books","title":"Geology of the Olduvai Gorge","author":[{"family":"Hay","given":"Richard LeRoy"}],"issued":{"date-parts":[["1976"]]}}},{"id":346,"uris":["http://zotero.org/users/2042166/items/KWZZMPLK"],"uri":["http://zotero.org/users/2042166/items/KWZZMPLK"],"itemData":{"id":346,"type":"paper-conference","abstract":"Isaac, Glynn Ll, and John WK Harris. \"The scatter between the patches.\" Unpublished paper presented to the Kroeber Anthropological Society, Berkeley (1975).","container-title":"The Krober Anthropological Society","event-place":"Berkeley","publisher":"Unpublished","publisher-place":"Berkeley","title":"The Scatter Between the Patches","author":[{"family":"Isaac","given":"Glynn Ll."},{"family":"Harris","given":"John W.K."}],"issued":{"date-parts":[["1976"]]}}},{"id":563,"uris":["http://zotero.org/users/2042166/items/GCNK4ZV8"],"uri":["http://zotero.org/users/2042166/items/GCNK4ZV8"],"itemData":{"id":563,"type":"chapter","container-title":"Pattern of the past: studies in honour of David Clarke","event-place":"Cambridge","page":"131–155","publisher":"University of Cambridge Press","publisher-place":"Cambridge","title":"Stone Age visiting cards: approaches to the study of early land use patterns","author":[{"family":"Isaac","given":"Glynn Ll."}],"issued":{"date-parts":[["1981"]]}}},{"id":562,"uris":["http://zotero.org/users/2042166/items/CP7XP56I"],"uri":["http://zotero.org/users/2042166/items/CP7XP56I"],"itemData":{"id":562,"type":"chapter","container-title":"Advances in World Archaeology","page":"1–86","title":"The archaeology of human origins: Studies of the Lower Pleistocene in East Africa, 1971-1981","author":[{"family":"Isaac","given":"Glynn"}],"issued":{"date-parts":[["1984"]]}}},{"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729,"uris":["http://zotero.org/users/2042166/items/HAHSDNTI"],"uri":["http://zotero.org/users/2042166/items/HAHSDNTI"],"itemData":{"id":729,"type":"article-journal","container-title":"Journal of Human Evolution","page":"763–787","title":"Behavioral inferences from Early Stone artifact assemblages : an experimental model","volume":"16","author":[{"family":"Toth","given":"Nicholas"}],"issued":{"date-parts":[["1987"]]}}},{"id":1051,"uris":["http://zotero.org/users/2042166/items/GAZUQEID"],"uri":["http://zotero.org/users/2042166/items/GAZUQEID"],"itemData":{"id":1051,"type":"article-journal","abstract":"The nature of stone artifact concentrations at early Plio-Pleistocene sites in East Africa is evaluated with regard to hominid transport behaviors responsible for their formation. These archaeological occurrences indicate ranging behaviors involving deliberate and repeated transport of flaked stone artifacts. The stone transported to archaeological sites within the time range of Homo habilis indicates planned transport of tools or material for tool manufacture to an extent far beyond transport behaviors reported among living apes, even stone hammer-using chimpanzees. Analysis of technological evidence in a lithic assemblage at a Plio-Pleistocene site at Koobi Fora (c. 1·5 ya) indicates on-site manufacturing activities and transport of flaked stone both to and from the site locale. Possible explanations for transport of stone artifacts are discussed in view of hominid strategies of environmental exploitation and resource utilization. A model is proposed for planned, habitual transport of artifacts by hominids positively correlated with distance of planned foraging range. In this model, larger-scale sites tended to develop at locales favorably located near abundant resources, where stone imports were high but export was relaxed due to the proximity of resources to be processed. © 1987.","container-title":"Journal of Human Evolution","DOI":"10.1016/0047-2484(87)90024-8","ISSN":"00472484","issue":"7-8","page":"789–807","title":"Modeling the formation of Early Stone Age artifact concentrations","volume":"16","author":[{"family":"Schick","given":"Kathy D."}],"issued":{"date-parts":[["1987"]]}}},{"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509,"uris":["http://zotero.org/users/2042166/items/6AYGLFT4"],"uri":["http://zotero.org/users/2042166/items/6AYGLFT4"],"itemData":{"id":509,"type":"article-journal","container-title":"Journal of Human Evolution","page":"7-24","title":"Variables versus models of early Pleistocene hominid land use","volume":"27","author":[{"family":"Potts","given":"Richard"}],"issued":{"date-parts":[["1994"]]}}},{"id":909,"uris":["http://zotero.org/users/2042166/items/HFLJVJBX"],"uri":["http://zotero.org/users/2042166/items/HFLJVJBX"],"itemData":{"id":909,"type":"article-journal","abstract":"We present a preliminary predictive model of Oldowan stone artefact and scavenged larger mammal bone assemblages for 11 landscape facets modeled earlier to occur across a large portion (&gt; 300 km2) of the paleo-Olduvai Basin during lowermost Bed II times. This second phase of model-building is based on our earlier characterizations of the basin's landscape ecostructure and the inter-facet distribution of key resources and hazards probably encountered by Late Pliocene hominids (Peters &amp; Blumenschine, 1995, 1996). Our current extension of the model of hominid-landscape interactions specifies additional theoretical components, including: (1) the assumed capabilities of Oldowan hominids (presumably Homo habilis, primarily); (2) the landscape-facet-specific tasks they carried out; (3) the immediate stone and bone task residues they produced; and (4) the predicted composition, condition, density, and clustering of stone artefact and butchered and unbutchered bone assemblages for each facet. We develop ecological linkages between these new and formerly reported modeling components, the most fundamental of which is the facet-specific degree of tree/shrub cover abundance, and the correlated degree of competition among larger carnivores and hominids for scavengeable larger mammal carcasses. These factors condition variability among landscape facets in scavenging opportunities encountered by hominids, which in our model is the major predictor of bone and stone artefact assemblage composition. The predictive value of scavenging reflects the bias of paleoanthropological traces toward technology and butchery in their landscape context, but the model is surprisingly insensitive to what are usually thought to be critical social components of hominid land use. The predictions for the traces of hominid-landscape interactions modeled herein can be tested in the future against the landscape archaeological sample being excavated from lowermost Bed II by the Olduvai Landscape Paleoanthropology Project.","container-title":"Journal of Human Evolution","DOI":"10.1006/jhev.1998.0216","ISSN":"0047-2484","issue":"6","journalAbbreviation":"J. Hum. Evol.","note":"Fossil bone assemblages dominated by long bone shaft fragments and carnivore tooth-marked specimens. Bones of the head, neck, and especially trunk are less abundant; long bone ends predicted to have been destroyed by carnivores. The only bones NOT ravaged by hyaenids were quickly buried in muddy substrate. Landscape facets with high tree cover expected to have highest levels of percussion-marked and cut-marked bones. Approaching or in SOME cases equaling the quantity of carnivore tooth-marked bones. If hominins were removing all flesh scraps from bones, we would expect to see bones of the head and vertebral column with particularly high numbers of cut marksPMID: 9650101","page":"565-607","source":"NCBI PubMed","title":"Archaeological predictions for hominid land use in the paleo-Olduvai Basin, Tanzania, during lowermost Bed II times","volume":"34","author":[{"family":"Blumenschine","given":"R.J."},{"family":"Peters","given":"C.R."}],"issued":{"date-parts":[["1998"]]}}},{"id":700,"uris":["http://zotero.org/users/2042166/items/VVXTLQ3M"],"uri":["http://zotero.org/users/2042166/items/VVXTLQ3M"],"itemData":{"id":700,"type":"article-journal","abstract":"Paleolandscape research tests for variation in the spatial distribution of hominid artefacts and establishes the association of hominid activities with paleoenvironmental features over distances of 100s to 1000s of meters. This approach requires (1) precise definition of narrow stratigraphic intervals based on sedimentary criteria that can be documented over a broad area, and (2) excavation of these intervals in order to establish taphonomic and paleoenvironmental contexts. In this report, excavations of three target intervals within the early Pleistocene deposits (992 to 780 ka) of the Olorgesailie basin are described. Assessment of time-averaging and paleolandscape structure shows that each target interval represents a relatively brief period (≤ 1000 yrs) and exhibits a unique distribution of environmental features (e.g., topographic gradients, channels, soil development). Stone artefacts and fossilized animal bones are distributed nonrandomly in each interval, and include clusters that were five to 293 times more densely concentrated than the laterally equivalent background scatter. A paleosol in upper Member 1 preserves a relatively continuous distribution of artefacts and fossils, in contrast with the more patchy distribution in two intervals of lower Member 7. We infer that the difference between the two members reflects a real variation in hominid land use-either a response to local environmental differences or perhaps a change through time in hominid interaction with the environment. By expanding the comparative analysis to diverse basins, it should be possible to test for broader evolutionary change in hominid activities. Examples drawn from East African Pliocene and early Pleistocene sites suggest that evolutionary change in land use entailed (1) wider ranging of hominids and longer distances of stone transport, (2) expansion of tool-assisted behaviors to a wider diversity of environmental settings, and (3) more strongly focused placement of particular artefact forms (e.g., bifaces) in different areas of the landscape in response to specific environmental features, such as lava outcrops, stream channels, and lake margins.","container-title":"Journal of Human Evolution","DOI":"10.1006/jhev.1999.0344","ISSN":"00472484","issue":"5","note":"PMID: 10536090","page":"747–788","title":"Paleolandscape variation and early Pleistocene hominid activities: Members 1 and 7, Olorgesailie formation, Kenya","volume":"37","author":[{"family":"Potts","given":"Richard"},{"family":"Behrensmeyer","given":"Anna K."},{"family":"Ditchfield","given":"Peter"}],"issued":{"date-parts":[["1999"]]}}},{"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Pr="00E8798B">
        <w:rPr>
          <w:rFonts w:cs="Times New Roman"/>
          <w:sz w:val="24"/>
        </w:rPr>
        <w:fldChar w:fldCharType="separate"/>
      </w:r>
      <w:r w:rsidR="00FA417E" w:rsidRPr="00E8798B">
        <w:rPr>
          <w:rFonts w:cs="Times New Roman"/>
          <w:sz w:val="24"/>
        </w:rPr>
        <w:t>(Hay, 1976; Isaac and Harris, 1976; Isaac, 1981, 1984; Toth, 1985, 1987; Schick, 1987; Potts, 1991, 1994; Blumenschine and Peters, 1998; Potts et al., 1999; Blumenschine et al., 2008; Braun et al., 2008a)</w:t>
      </w:r>
      <w:r w:rsidRPr="00E8798B">
        <w:rPr>
          <w:rFonts w:cs="Times New Roman"/>
          <w:sz w:val="24"/>
        </w:rPr>
        <w:fldChar w:fldCharType="end"/>
      </w:r>
      <w:r w:rsidRPr="00E8798B">
        <w:rPr>
          <w:rFonts w:cs="Times New Roman"/>
          <w:sz w:val="24"/>
        </w:rPr>
        <w:t>. Though these actions remained simple, the various ways in which they are combined create a variety of production strategies that can be evaluated on a site-by-site basis</w:t>
      </w:r>
      <w:r w:rsidR="00F029AA" w:rsidRPr="00E8798B">
        <w:rPr>
          <w:rFonts w:cs="Times New Roman"/>
          <w:sz w:val="24"/>
        </w:rPr>
        <w:t xml:space="preserve"> </w:t>
      </w:r>
      <w:r w:rsidR="00F029AA" w:rsidRPr="00E8798B">
        <w:rPr>
          <w:rFonts w:cs="Times New Roman"/>
          <w:sz w:val="24"/>
        </w:rPr>
        <w:fldChar w:fldCharType="begin"/>
      </w:r>
      <w:r w:rsidR="00321529" w:rsidRPr="00E8798B">
        <w:rPr>
          <w:rFonts w:cs="Times New Roman"/>
          <w:sz w:val="24"/>
        </w:rPr>
        <w:instrText xml:space="preserve"> ADDIN ZOTERO_ITEM CSL_CITATION {"citationID":"EzzbxuA0","properties":{"formattedCitation":"(Delagnes and Roche, 2005)","plainCitation":"(Delagnes and Roche, 2005)","noteIndex":0},"citationItems":[{"id":3165,"uris":["http://zotero.org/groups/2359949/items/GQYRB7LR"],"uri":["http://zotero.org/groups/2359949/items/GQYRB7LR"],"itemData":{"id":3165,"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schema":"https://github.com/citation-style-language/schema/raw/master/csl-citation.json"} </w:instrText>
      </w:r>
      <w:r w:rsidR="00F029AA" w:rsidRPr="00E8798B">
        <w:rPr>
          <w:rFonts w:cs="Times New Roman"/>
          <w:sz w:val="24"/>
        </w:rPr>
        <w:fldChar w:fldCharType="separate"/>
      </w:r>
      <w:r w:rsidR="002034E8" w:rsidRPr="00E8798B">
        <w:rPr>
          <w:rFonts w:cs="Times New Roman"/>
          <w:sz w:val="24"/>
        </w:rPr>
        <w:t>(Delagnes and Roche, 2005)</w:t>
      </w:r>
      <w:r w:rsidR="00F029AA" w:rsidRPr="00E8798B">
        <w:rPr>
          <w:rFonts w:cs="Times New Roman"/>
          <w:sz w:val="24"/>
        </w:rPr>
        <w:fldChar w:fldCharType="end"/>
      </w:r>
      <w:r w:rsidRPr="00E8798B">
        <w:rPr>
          <w:rFonts w:cs="Times New Roman"/>
          <w:sz w:val="24"/>
        </w:rPr>
        <w:t>.</w:t>
      </w:r>
    </w:p>
    <w:p w14:paraId="4D017339" w14:textId="7D17B6D3" w:rsidR="005A3414" w:rsidRPr="00E8798B" w:rsidRDefault="00DD6714" w:rsidP="00673562">
      <w:pPr>
        <w:pStyle w:val="FirstParagraph"/>
        <w:spacing w:line="480" w:lineRule="auto"/>
        <w:ind w:firstLine="0"/>
        <w:rPr>
          <w:rFonts w:cs="Times New Roman"/>
          <w:sz w:val="24"/>
        </w:rPr>
      </w:pPr>
      <w:r w:rsidRPr="00E8798B">
        <w:rPr>
          <w:rFonts w:cs="Times New Roman"/>
          <w:sz w:val="24"/>
        </w:rPr>
        <w:tab/>
        <w:t xml:space="preserve">Research </w:t>
      </w:r>
      <w:r w:rsidR="005A3414" w:rsidRPr="00E8798B">
        <w:rPr>
          <w:rFonts w:cs="Times New Roman"/>
          <w:sz w:val="24"/>
        </w:rPr>
        <w:t>on these topics</w:t>
      </w:r>
      <w:r w:rsidRPr="00E8798B">
        <w:rPr>
          <w:rFonts w:cs="Times New Roman"/>
          <w:sz w:val="24"/>
        </w:rPr>
        <w:t xml:space="preserve"> has revealed a multitude of </w:t>
      </w:r>
      <w:r w:rsidR="008D3EE2" w:rsidRPr="00E8798B">
        <w:rPr>
          <w:rFonts w:cs="Times New Roman"/>
          <w:sz w:val="24"/>
        </w:rPr>
        <w:t>technological</w:t>
      </w:r>
      <w:r w:rsidRPr="00E8798B">
        <w:rPr>
          <w:rFonts w:cs="Times New Roman"/>
          <w:sz w:val="24"/>
        </w:rPr>
        <w:t xml:space="preserve"> diversity in the Oldowan across time and space. A primary objective of current </w:t>
      </w:r>
      <w:r w:rsidR="00A05CE8" w:rsidRPr="00E8798B">
        <w:rPr>
          <w:rFonts w:cs="Times New Roman"/>
          <w:sz w:val="24"/>
        </w:rPr>
        <w:t>O</w:t>
      </w:r>
      <w:r w:rsidRPr="00E8798B">
        <w:rPr>
          <w:rFonts w:cs="Times New Roman"/>
          <w:sz w:val="24"/>
        </w:rPr>
        <w:t xml:space="preserve">ldowan research is identifying the behavioral processes in which such a diversity of production strategies arise </w:t>
      </w:r>
      <w:r w:rsidRPr="00E8798B">
        <w:rPr>
          <w:rFonts w:cs="Times New Roman"/>
          <w:sz w:val="24"/>
        </w:rPr>
        <w:fldChar w:fldCharType="begin"/>
      </w:r>
      <w:r w:rsidR="00321529" w:rsidRPr="00E8798B">
        <w:rPr>
          <w:rFonts w:cs="Times New Roman"/>
          <w:sz w:val="24"/>
        </w:rPr>
        <w:instrText xml:space="preserve"> ADDIN ZOTERO_ITEM CSL_CITATION {"citationID":"CcviVTpC","properties":{"formattedCitation":"(Plummer, 2004; Roche et al., 2009; Gallotti, 2018)","plainCitation":"(Plummer, 2004; Roche et al., 2009; Gallotti, 2018)","noteIndex":0},"citationItems":[{"id":1181,"uris":["http://zotero.org/users/2042166/items/JNWBX9QG"],"uri":["http://zotero.org/users/2042166/items/JNWBX9QG"],"itemData":{"id":1181,"type":"article-journal","abstract":"The appearance of Oldowan sites ca. 2.6 million years ago (Ma) may reflect one of the most important adaptive shifts in human evolution. Stone artifact manufacture, large mammal butchery, and novel transport and discard behaviors led to the accumulation of the first recognized archaeological debris. The appearance of the Oldowan sites coincides with generally cooler, drier, and more variable climatic conditions across Africa, probably resulting in a net decrease in woodland foods and an increase in large mammal biomass compared to the early and middle Pliocene. Shifts in plant food resource availability may have provided the stimulus for incorporating new foods into the diet, including meat from scavenged carcasses butchered with stone tools. Oldowan artifact form varies with clast size, shape, raw material physical properties, and flaking intensity. Oldowan hominins preferred hard raw materials with good fracture characteristics. Habitual stone transport is evident from technological analysis, and raw material sourcing to date suggests that stone was rarely moved more than 2-3 km from source. Oldowan debris accumulation was spatially redundant, reflecting recurrent visitation of attractive points on the landscape. Thin archaeological horizons from Bed I Olduvai Gorge, Tanzania, were probably formed and buried in less than 10 years and document hominin processing of multiple carcasses per year. Transport beyond simple refuging behavior is suggested by faunal density at some site levels. By 2.0 Ma, hominin rank within the predatory guild may have been moderately high, as they probably accessed meaty carcasses through hunting and confrontational scavenging, and hominin-carnivore competition appears minimal at some sites. It is likely that both Homo habilis sensu stricto and early African H. erectus made Oldowan tools. H. habilis sensu stricto was more encephalized than Australopithecus and may foreshadow H. erectus in lower limb elongation and some thermoregulatory adaptations to hot, dry climatic conditions. H. erectus was large and wide-ranging, had a high total energy expenditure, and required a high-quality diet. Reconstruction of H. erectus reproductive energetics and socioeconomic organization suggests that reproductively active females received assistance from other group members. This inference, combined with archaeological evidence for acquisition of meaty carcasses, suggests that meat would have been a shared food. This is indirectly confirmed by nutritional analysis suggesting that the combination of meat and nutritionally dense plant foods was the likely diet fueling body size increase and encephelization in Homo. Most discussion of Oldowan hominin behavior and ecology, including that presented here, is based on materials from a few sites. There is a critical need to analyze additional large, primary-context lithic and faunal assemblages to better assess temporal, geographic, and environmental variability in Oldowan behavior.","container-title":"Yearbook of Physical Anthropology","DOI":"10.1002/ajpa.20157","ISSN":"0096848X","note":"PMID: 15605391","page":"118–164","title":"Flaked stones and old bones: Biological and cultural evolution at the dawn of technology","volume":"47","author":[{"family":"Plummer","given":"Thomas W."}],"issued":{"date-parts":[["2004"]]}}},{"id":876,"uris":["http://zotero.org/users/2042166/items/8LVWVJN8"],"uri":["http://zotero.org/users/2042166/items/8LVWVJN8"],"itemData":{"id":876,"type":"chapter","container-title":"The First Humans – Origin and Early Evolution of the Genus Homo","event-place":"Dordrecht","ISBN":"978-1-4020-9979-3","language":"en","note":"DOI: 10.1007/978-1-4020-9980-9_12","page":"135-147","publisher":"Springer Netherlands","publisher-place":"Dordrecht","source":"DOI.org (Crossref)","title":"Origins and Adaptations of Early Homo: What Archeology Tells Us","title-short":"Origins and Adaptations of Early Homo","URL":"http://link.springer.com/10.1007/978-1-4020-9980-9_12","editor":[{"family":"Grine","given":"Frederick E."},{"family":"Fleagle","given":"John G."},{"family":"Leakey","given":"Richard E."}],"author":[{"family":"Roche","given":"Hélène"},{"family":"Blumenschine","given":"Robert J."},{"family":"Shea","given":"John J."}],"accessed":{"date-parts":[["2019",12,2]]},"issued":{"date-parts":[["2009"]]}}},{"id":218,"uris":["http://zotero.org/users/2042166/items/ZV5YQ86I"],"uri":["http://zotero.org/users/2042166/items/ZV5YQ86I"],"itemData":{"id":218,"type":"chapter","abstract":"In 2009, Hovers and Braun published in Springer’s Vertebrate Paleobiology and Paleoanthropology Series the volume “Interdisciplinary Approaches to the Oldowan,” stemming from the symposium of the 2006 SAA meeting in Puerto Rico. Many contributors focused on the description of the Oldowan as a lithic production system, showing the high technical variability of the techno-complexes. As pointed out by Braun and Hovers (2009: 4), even if most or all scholars agree that the study of Oldowan behaviors is fundamental to understand early hominin evolution, “not all would agree on a deﬁnition of the Oldowan.” Forty years after it was ﬁrst deﬁned (Leakey 1971, 1975), many sites scattered over approximately one million years are labelled as “Oldowan” in large-scale syntheses. While the available data are highly fragmented both in time and space, and the study of lithic assemblages follows different theoretical and methodological approaches, major overviews simply take for granted that a correlation among the East African assemblages is inescapable. However, the term Oldowan is still a vague concept, lacking a comprehensive deﬁnition of what an Oldowan technology is. Additionally, who were the authors of the Oldowan stone tools remains an open question.","container-title":"The Emergence of the Acheulean in East Africa and Beyond","event-place":"Cham","ISBN":"978-3-319-75983-8","language":"en","note":"DOI: 10.1007/978-3-319-75985-2_2","page":"13-32","publisher":"Springer International Publishing","publisher-place":"Cham","source":"DOI.org (Crossref)","title":"Before the Acheulean in East Africa: An Overview of the Oldowan Lithic Assemblages","title-short":"Before the Acheulean in East Africa","URL":"http://link.springer.com/10.1007/978-3-319-75985-2_2","editor":[{"family":"Gallotti","given":"Rosalia"},{"family":"Mussi","given":"Margherita"}],"author":[{"family":"Gallotti","given":"Rosalia"}],"accessed":{"date-parts":[["2019",8,28]]},"issued":{"date-parts":[["2018"]]}}}],"schema":"https://github.com/citation-style-language/schema/raw/master/csl-citation.json"} </w:instrText>
      </w:r>
      <w:r w:rsidRPr="00E8798B">
        <w:rPr>
          <w:rFonts w:cs="Times New Roman"/>
          <w:sz w:val="24"/>
        </w:rPr>
        <w:fldChar w:fldCharType="separate"/>
      </w:r>
      <w:r w:rsidRPr="00E8798B">
        <w:rPr>
          <w:rFonts w:cs="Times New Roman"/>
          <w:noProof/>
          <w:sz w:val="24"/>
        </w:rPr>
        <w:t>(Plummer, 2004; Roche et al., 2009; Gallotti, 2018)</w:t>
      </w:r>
      <w:r w:rsidRPr="00E8798B">
        <w:rPr>
          <w:rFonts w:cs="Times New Roman"/>
          <w:sz w:val="24"/>
        </w:rPr>
        <w:fldChar w:fldCharType="end"/>
      </w:r>
      <w:r w:rsidRPr="00E8798B">
        <w:rPr>
          <w:rFonts w:cs="Times New Roman"/>
          <w:sz w:val="24"/>
        </w:rPr>
        <w:t xml:space="preserve">. A multitude of work now links the technical diversity of the Oldowan to </w:t>
      </w:r>
      <w:r w:rsidR="00FB77B2" w:rsidRPr="00E8798B">
        <w:rPr>
          <w:rFonts w:cs="Times New Roman"/>
          <w:sz w:val="24"/>
        </w:rPr>
        <w:t xml:space="preserve">the </w:t>
      </w:r>
      <w:r w:rsidRPr="00E8798B">
        <w:rPr>
          <w:rFonts w:cs="Times New Roman"/>
          <w:sz w:val="24"/>
        </w:rPr>
        <w:t>cognition</w:t>
      </w:r>
      <w:r w:rsidR="00F029AA" w:rsidRPr="00E8798B">
        <w:rPr>
          <w:rFonts w:cs="Times New Roman"/>
          <w:sz w:val="24"/>
        </w:rPr>
        <w:t xml:space="preserve">, </w:t>
      </w:r>
      <w:r w:rsidR="00354EAC" w:rsidRPr="00E8798B">
        <w:rPr>
          <w:rFonts w:cs="Times New Roman"/>
          <w:sz w:val="24"/>
        </w:rPr>
        <w:t xml:space="preserve">skill, </w:t>
      </w:r>
      <w:r w:rsidR="00F029AA" w:rsidRPr="00E8798B">
        <w:rPr>
          <w:rFonts w:cs="Times New Roman"/>
          <w:sz w:val="24"/>
        </w:rPr>
        <w:t xml:space="preserve">the </w:t>
      </w:r>
      <w:r w:rsidRPr="00E8798B">
        <w:rPr>
          <w:rFonts w:cs="Times New Roman"/>
          <w:sz w:val="24"/>
        </w:rPr>
        <w:t>social</w:t>
      </w:r>
      <w:r w:rsidR="00F029AA" w:rsidRPr="00E8798B">
        <w:rPr>
          <w:rFonts w:cs="Times New Roman"/>
          <w:sz w:val="24"/>
        </w:rPr>
        <w:t xml:space="preserve"> transmission of information, and, in some cases, </w:t>
      </w:r>
      <w:r w:rsidR="00354EAC" w:rsidRPr="00E8798B">
        <w:rPr>
          <w:rFonts w:cs="Times New Roman"/>
          <w:sz w:val="24"/>
        </w:rPr>
        <w:t xml:space="preserve">the </w:t>
      </w:r>
      <w:r w:rsidR="00F029AA" w:rsidRPr="00E8798B">
        <w:rPr>
          <w:rFonts w:cs="Times New Roman"/>
          <w:sz w:val="24"/>
        </w:rPr>
        <w:t xml:space="preserve">social learning mechanisms </w:t>
      </w:r>
      <w:r w:rsidR="00FB77B2" w:rsidRPr="00E8798B">
        <w:rPr>
          <w:rFonts w:cs="Times New Roman"/>
          <w:sz w:val="24"/>
        </w:rPr>
        <w:t>of Plio-Pleistocene hominins</w:t>
      </w:r>
      <w:r w:rsidRPr="00E8798B">
        <w:rPr>
          <w:rFonts w:cs="Times New Roman"/>
          <w:sz w:val="24"/>
        </w:rPr>
        <w:t xml:space="preserve"> </w:t>
      </w:r>
      <w:r w:rsidRPr="00E8798B">
        <w:rPr>
          <w:rFonts w:cs="Times New Roman"/>
          <w:sz w:val="24"/>
        </w:rPr>
        <w:fldChar w:fldCharType="begin"/>
      </w:r>
      <w:r w:rsidR="00321529" w:rsidRPr="00E8798B">
        <w:rPr>
          <w:rFonts w:cs="Times New Roman"/>
          <w:sz w:val="24"/>
        </w:rPr>
        <w:instrText xml:space="preserve"> ADDIN ZOTERO_ITEM CSL_CITATION {"citationID":"1B4GUfYg","properties":{"formattedCitation":"(Schick and Toth, 1994; Hovers, 2009, 2012; Stout and Chaminade, 2009; Stout, 2011; Goldman-Neuman and Hovers, 2012; Roche et al., 2018; Toth and Schick, 2018; Stout et al., 2019)","plainCitation":"(Schick and Toth, 1994; Hovers, 2009, 2012; Stout and Chaminade, 2009; Stout, 2011; Goldman-Neuman and Hovers, 2012; Roche et al., 2018; Toth and Schick, 2018; Stout et al., 2019)","noteIndex":0},"citationItems":[{"id":70,"uris":["http://zotero.org/users/2042166/items/758EUR59"],"uri":["http://zotero.org/users/2042166/items/758EUR59"],"itemData":{"id":70,"type":"book","note":"Citation Key: schick1994making","publisher":"Simon and Schuster","title":"Making silent stones speak: Human evolution and the dawn of technology","author":[{"family":"Schick","given":"Kathy D"},{"family":"Toth","given":"Nicholas Patrick"}],"issued":{"date-parts":[["1994"]]}}},{"id":549,"uris":["http://zotero.org/users/2042166/items/I8I3XRLN"],"uri":["http://zotero.org/users/2042166/items/I8I3XRLN"],"itemData":{"id":549,"type":"article-journal","abstract":"Stone tool-making is an ancient and prototypically human skill characterized by multiple levels of intentional organization. In a formal sense, it displays surprising similarities to the multi-level organization of human language. Recent functional brain imaging studies of stone tool-making similarly demonstrate overlap with neural circuits involved in language processing. These observations are consistent with the hypothesis that language and tool-making share key requirements for the construction of hierarchically structured action sequences and evolved together in a mutually reinforcing way.","container-title":"Cambridge Archaeological Journal","DOI":"10.1017/S0959774309000055","ISSN":"09597743","issue":"1","page":"85–96","title":"Making tools and making sense: Complex, intentional behaviour in human evolution","volume":"19","author":[{"family":"Stout","given":"Dietrich"},{"family":"Chaminade","given":"Thierry"}],"issued":{"date-parts":[["2009"]]}}},{"id":1144,"uris":["http://zotero.org/users/2042166/items/SPS723A2"],"uri":["http://zotero.org/users/2042166/items/SPS723A2"],"itemData":{"id":1144,"type":"article-journal","abstract":"Although many species display behavioural traditions, human culture is unique in the complexity of its technological, symbolic and social contents. Is this extraordinary complexity a product of cognitive evolution, cultural evolution or some interaction of the two? Answering this question will require a much better understanding of patterns of increasing cultural diversity, complexity and rates of change in human evolution. Palaeolithic stone tools provide a relatively abundant and continuous record of such change, but a systematic method for describing the complexity and diversity of these early technologies has yet to be developed. Here, an initial attempt at such a system is presented. Results suggest that rates of Palaeolithic culture change may have been underestimated and that there is a direct relationship between increasing technological complexity and diversity. Cognitive evolution and the greater latitude for cultural variation afforded by increasingly complex technologies may play complementary roles in explaining this pattern.","container-title":"Philosophical Transactions of the Royal Society B: Biological Sciences","DOI":"10.1098/rstb.2010.0369","issue":"1567","journalAbbreviation":"Philosophical Transactions of the Royal Society B: Biological Sciences","page":"1050-1059","source":"royalsocietypublishing.org (Atypon)","title":"Stone toolmaking and the evolution of human culture and cognition","volume":"366","author":[{"family":"Stout","given":"Dietrich"}],"issued":{"date-parts":[["2011",4,12]]}}},{"id":959,"uris":["http://zotero.org/users/2042166/items/RC7X9N72"],"uri":["http://zotero.org/users/2042166/items/RC7X9N72"],"itemData":{"id":959,"type":"article-journal","abstract":"We report the results of an analysis of raw material selection patterns in the assemblages from two Late Pliocene in situ archaeological localities in the Makaamitalu Basin (Hadar, Ethiopia). While the same local conglomerate was used as a raw material source for both archaeological occurrences, different selection criteria are identified. At A.L. 894, selection for quality is subtle and the clearest selection is against non-homogeneous raw materials. In the A.L. 666 assemblage, higher-quality raw materials were selected and some rare raw materials reached the locality from unknown sources. A comparison between the Makaamitalu and other Oldowan assemblages reveals an overall shift toward higher complexity of both selectivity and transport behaviors from ca. 2.0 Ma onward, contrasting a typo-technological conservatism that pertains until </w:instrText>
      </w:r>
      <w:r w:rsidR="00321529" w:rsidRPr="00E8798B">
        <w:rPr>
          <w:rFonts w:ascii="Cambria Math" w:hAnsi="Cambria Math" w:cs="Cambria Math"/>
          <w:sz w:val="24"/>
        </w:rPr>
        <w:instrText>∼</w:instrText>
      </w:r>
      <w:r w:rsidR="00321529" w:rsidRPr="00E8798B">
        <w:rPr>
          <w:rFonts w:cs="Times New Roman"/>
          <w:sz w:val="24"/>
        </w:rPr>
        <w:instrText xml:space="preserve">1.6 Ma. It is hypothesized that an increase in complexity of behaviors related to raw material selection and acquisition involved changes in the intensity and fidelity of technological knowledge transmission.","container-title":"Journal of Human Evolution","DOI":"10.1016/j.jhevol.2011.05.006","ISSN":"0047-2484","issue":"3","journalAbbreviation":"Journal of Human Evolution","language":"en","page":"353-366","source":"ScienceDirect","title":"Raw material selectivity in Late Pliocene Oldowan sites in the Makaamitalu Basin, Hadar, Ethiopia","volume":"62","author":[{"family":"Goldman-Neuman","given":"Talia"},{"family":"Hovers","given":"Erella"}],"issued":{"date-parts":[["2012",3,1]]}}},{"id":75,"uris":["http://zotero.org/users/2042166/items/FJLVNSQF"],"uri":["http://zotero.org/users/2042166/items/FJLVNSQF"],"itemData":{"id":75,"type":"chapter","container-title":"Developments in Quaternary Sciences","ISBN":"978-0-444-53821-5","language":"en","note":"DOI: 10.1016/B978-0-444-53821-5.00005-1","page":"51-68","publisher":"Elsevier","source":"DOI.org (Crossref)","title":"Invention, Reinvention and Innovation","URL":"https://linkinghub.elsevier.com/retrieve/pii/B9780444538215000051","volume":"16","author":[{"family":"Hovers","given":"Erella"}],"accessed":{"date-parts":[["2020",4,22]]},"issued":{"date-parts":[["2012"]]}}},{"id":955,"uris":["http://zotero.org/users/2042166/items/ICL3WRIL"],"uri":["http://zotero.org/users/2042166/items/ICL3WRIL"],"itemData":{"id":955,"type":"chapter","container-title":"The Cutting Edge: New Apporaches to the Archaeology of Human Origins","event-place":"Gosport, IN","language":"en","page":"137-139","publisher":"Stone Age Institute","publisher-place":"Gosport, IN","source":"Zotero","title":"Learning From Mistakes: Flaking Accidents and KNapping Skills in the Assemblage of A.L. 894 (Hadar, Ethiopia)","author":[{"family":"Hovers","given":"Erella"}],"editor":[{"family":"Schick","given":"Kathy D"},{"family":"Toth","given":"Nicholas"}],"issued":{"date-parts":[["2009"]]}}},{"id":920,"uris":["http://zotero.org/users/2042166/items/56Q2KRIY"],"uri":["http://zotero.org/users/2042166/items/56Q2KRIY"],"itemData":{"id":920,"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id":927,"uris":["http://zotero.org/users/2042166/items/8SA8QSRA"],"uri":["http://zotero.org/users/2042166/items/8SA8QSRA"],"itemData":{"id":927,"type":"article-journal","abstract":"This paper focuses on the empirical evidence for the cognitive abilities of early hominins of the Oldowan Industrial Complex (c. ≥2.6 to 1.4 Mya) on the African continent. It profiles various researchers’ approaches to and inferences about the cognitive abilities of Oldowan (Mode 1) toolmakers, based on the excavated archaeological evidence, primate models, experimental archaeology and neuroimaging techniques. Although there is a great deal of variation with regard to how to interpret such evidence, a variety of archaeological and palaeoneurological evidence indicates that Oldowan hominins represent a stage of technological and cognitive complexity not seen in modern great apes (chimpanzees, bonobos, gorillas, orangutans), but transitional between a modern ape-like cognition and that of later Homo (erectus, heidelbergensis, sapiens). Prevailing evidence and evolutionary models suggest that this new evolutionary stage entailed the growing elaboration of a problem-solving, technological niche that incorporated manufactured tools as a critical component of adaptation, especially to enhance food procurement and processing, as well as enhancements and greater complexity in social behaviours and communication.","container-title":"Azania: Archaeological Research in Africa","DOI":"10.1080/0067270X.2018.1439558","ISSN":"0067-270X","issue":"1","page":"3-39","source":"Taylor and Francis+NEJM","title":"An overview of the cognitive implications of the Oldowan Industrial Complex","volume":"53","author":[{"family":"Toth","given":"Nicholas"},{"family":"Schick","given":"Kathy"}],"issued":{"date-parts":[["2018",1,2]]}}},{"id":3167,"uris":["http://zotero.org/groups/2359949/items/MPXSAN79"],"uri":["http://zotero.org/groups/2359949/items/MPXSAN79"],"itemData":{"id":3167,"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Pr="00E8798B">
        <w:rPr>
          <w:rFonts w:cs="Times New Roman"/>
          <w:sz w:val="24"/>
        </w:rPr>
        <w:fldChar w:fldCharType="separate"/>
      </w:r>
      <w:r w:rsidR="00354EAC" w:rsidRPr="00E8798B">
        <w:rPr>
          <w:rFonts w:cs="Times New Roman"/>
          <w:sz w:val="24"/>
        </w:rPr>
        <w:t>(Schick and Toth, 1994; Hovers, 2009, 2012; Stout and Chaminade, 2009; Stout, 2011; Goldman-Neuman and Hovers, 2012; Roche et al., 2018; Toth and Schick, 2018; Stout et al., 2019)</w:t>
      </w:r>
      <w:r w:rsidRPr="00E8798B">
        <w:rPr>
          <w:rFonts w:cs="Times New Roman"/>
          <w:sz w:val="24"/>
        </w:rPr>
        <w:fldChar w:fldCharType="end"/>
      </w:r>
      <w:r w:rsidRPr="00E8798B">
        <w:rPr>
          <w:rFonts w:cs="Times New Roman"/>
          <w:sz w:val="24"/>
        </w:rPr>
        <w:t>.</w:t>
      </w:r>
      <w:r w:rsidR="005A3414" w:rsidRPr="00E8798B">
        <w:rPr>
          <w:rFonts w:cs="Times New Roman"/>
          <w:sz w:val="24"/>
        </w:rPr>
        <w:t xml:space="preserve"> However, while our understanding of technical decision making has dramatically increased, research focusing on ecological influences </w:t>
      </w:r>
      <w:r w:rsidR="005A3414" w:rsidRPr="00E8798B">
        <w:rPr>
          <w:rFonts w:cs="Times New Roman"/>
          <w:sz w:val="24"/>
        </w:rPr>
        <w:lastRenderedPageBreak/>
        <w:t>on Oldowan technological diversity</w:t>
      </w:r>
      <w:r w:rsidR="0015775C" w:rsidRPr="00E8798B">
        <w:rPr>
          <w:rFonts w:cs="Times New Roman"/>
          <w:sz w:val="24"/>
        </w:rPr>
        <w:t>, such as land-use and tool transport,</w:t>
      </w:r>
      <w:r w:rsidR="005A3414" w:rsidRPr="00E8798B">
        <w:rPr>
          <w:rFonts w:cs="Times New Roman"/>
          <w:sz w:val="24"/>
        </w:rPr>
        <w:t xml:space="preserve"> has waned in recent decades </w:t>
      </w:r>
      <w:r w:rsidR="005A3414" w:rsidRPr="00E8798B">
        <w:rPr>
          <w:rFonts w:cs="Times New Roman"/>
          <w:sz w:val="24"/>
        </w:rPr>
        <w:fldChar w:fldCharType="begin"/>
      </w:r>
      <w:r w:rsidR="00321529" w:rsidRPr="00E8798B">
        <w:rPr>
          <w:rFonts w:cs="Times New Roman"/>
          <w:sz w:val="24"/>
        </w:rPr>
        <w:instrText xml:space="preserve"> ADDIN ZOTERO_ITEM CSL_CITATION {"citationID":"kDd1u1Lh","properties":{"formattedCitation":"(de Torre and Mora, 2009)","plainCitation":"(de Torre and Mora, 2009)","noteIndex":0},"citationItems":[{"id":175,"uris":["http://zotero.org/users/2042166/items/E3ZM3IJB"],"uri":["http://zotero.org/users/2042166/items/E3ZM3IJB"],"itemData":{"id":175,"type":"chapter","abstract":"This paper explores the theoretical and methodological backgrounds that sustain the current knowledge of early East African technologies. The typological approach dominated lithic studies along the 1960s and 1970s and was later on replaced by processual tendencies, whose paradigms still prevail nowadays. Nonetheless, the present scene in Plio-Pleistocene archaeology is not monolithic, and the theoretical-methodological background of the academic school to which each researcher belongs, has influenced our understanding and interpretations of the technological abilities by early humans. In this article similarities and differences between schools of thought are discussed, and the collections from Olduvai are used as a case study for reflecting on the variety of theoretical and methodological approaches and their relevance for reconstructing early African technologies.","collection-title":"Vertebrate Paleobiology and Paleoanthropology","container-title":"Interdisciplinary Approaches to the Oldowan","event-place":"Dordrecht","ISBN":"978-1-4020-9060-8","language":"en","note":"DOI: 10.1007/978-1-4020-9060-8_2","page":"15-24","publisher":"Springer Netherlands","publisher-place":"Dordrecht","source":"Springer Link","title":"Remarks on the Current Theoretical and Methodological Approaches to the Study of Early Technological Strategies in Eastern Africa","URL":"https://doi.org/10.1007/978-1-4020-9060-8_2","author":[{"family":"Torre","given":"Ignacio","non-dropping-particle":"de","dropping-particle":"la"},{"family":"Mora","given":"Rafael"}],"editor":[{"family":"Hovers","given":"Erella"},{"family":"Braun","given":"David R."}],"accessed":{"date-parts":[["2019",10,2]]},"issued":{"date-parts":[["2009"]]}}}],"schema":"https://github.com/citation-style-language/schema/raw/master/csl-citation.json"} </w:instrText>
      </w:r>
      <w:r w:rsidR="005A3414" w:rsidRPr="00E8798B">
        <w:rPr>
          <w:rFonts w:cs="Times New Roman"/>
          <w:sz w:val="24"/>
        </w:rPr>
        <w:fldChar w:fldCharType="separate"/>
      </w:r>
      <w:r w:rsidR="005A3414" w:rsidRPr="00E8798B">
        <w:rPr>
          <w:rFonts w:cs="Times New Roman"/>
          <w:noProof/>
          <w:sz w:val="24"/>
        </w:rPr>
        <w:t>(de Torre and Mora, 2009)</w:t>
      </w:r>
      <w:r w:rsidR="005A3414" w:rsidRPr="00E8798B">
        <w:rPr>
          <w:rFonts w:cs="Times New Roman"/>
          <w:sz w:val="24"/>
        </w:rPr>
        <w:fldChar w:fldCharType="end"/>
      </w:r>
      <w:r w:rsidR="005A3414" w:rsidRPr="00E8798B">
        <w:rPr>
          <w:rFonts w:cs="Times New Roman"/>
          <w:sz w:val="24"/>
        </w:rPr>
        <w:t xml:space="preserve">. </w:t>
      </w:r>
      <w:r w:rsidRPr="00E8798B">
        <w:rPr>
          <w:rFonts w:cs="Times New Roman"/>
          <w:sz w:val="24"/>
        </w:rPr>
        <w:t xml:space="preserve"> </w:t>
      </w:r>
    </w:p>
    <w:p w14:paraId="51B7571C" w14:textId="60100465" w:rsidR="00DD6714" w:rsidRPr="00E8798B" w:rsidRDefault="005A3414" w:rsidP="0045684E">
      <w:pPr>
        <w:pStyle w:val="FirstParagraph"/>
        <w:spacing w:line="480" w:lineRule="auto"/>
        <w:ind w:firstLine="720"/>
        <w:rPr>
          <w:rFonts w:cs="Times New Roman"/>
          <w:sz w:val="24"/>
        </w:rPr>
      </w:pPr>
      <w:r w:rsidRPr="00E8798B">
        <w:rPr>
          <w:rFonts w:cs="Times New Roman"/>
          <w:sz w:val="24"/>
        </w:rPr>
        <w:t>Though</w:t>
      </w:r>
      <w:r w:rsidR="00DD6714" w:rsidRPr="00E8798B">
        <w:rPr>
          <w:rFonts w:cs="Times New Roman"/>
          <w:sz w:val="24"/>
        </w:rPr>
        <w:t xml:space="preserve"> stone tool diversity </w:t>
      </w:r>
      <w:r w:rsidR="00F20A0F" w:rsidRPr="00E8798B">
        <w:rPr>
          <w:rFonts w:cs="Times New Roman"/>
          <w:sz w:val="24"/>
        </w:rPr>
        <w:t xml:space="preserve">is linked </w:t>
      </w:r>
      <w:r w:rsidR="00DD6714" w:rsidRPr="00E8798B">
        <w:rPr>
          <w:rFonts w:cs="Times New Roman"/>
          <w:sz w:val="24"/>
        </w:rPr>
        <w:t xml:space="preserve">to constraints imposed by raw material geometry, quality, </w:t>
      </w:r>
      <w:r w:rsidRPr="00E8798B">
        <w:rPr>
          <w:rFonts w:cs="Times New Roman"/>
          <w:sz w:val="24"/>
        </w:rPr>
        <w:t xml:space="preserve">and </w:t>
      </w:r>
      <w:r w:rsidR="00DD6714" w:rsidRPr="00E8798B">
        <w:rPr>
          <w:rFonts w:cs="Times New Roman"/>
          <w:sz w:val="24"/>
        </w:rPr>
        <w:t>abundance</w:t>
      </w:r>
      <w:r w:rsidRPr="00E8798B">
        <w:rPr>
          <w:rFonts w:cs="Times New Roman"/>
          <w:sz w:val="24"/>
        </w:rPr>
        <w:t xml:space="preserve"> </w:t>
      </w:r>
      <w:r w:rsidR="00DD6714" w:rsidRPr="00E8798B">
        <w:rPr>
          <w:rFonts w:cs="Times New Roman"/>
          <w:sz w:val="24"/>
        </w:rPr>
        <w:fldChar w:fldCharType="begin"/>
      </w:r>
      <w:r w:rsidR="007C66EF" w:rsidRPr="00E8798B">
        <w:rPr>
          <w:rFonts w:cs="Times New Roman"/>
          <w:sz w:val="24"/>
        </w:rPr>
        <w:instrText xml:space="preserve"> ADDIN ZOTERO_ITEM CSL_CITATION {"citationID":"8KrJFvgG","properties":{"formattedCitation":"(Toth, 1982, 1985, 1987; Potts, 1988, 1991; de la Torre, 2004; Blumenschine et al., 2008; Braun et al., 2009a)","plainCitation":"(Toth, 1982, 1985, 1987; Potts, 1988, 1991; de la Torre, 2004; Blumenschine et al., 2008; Braun et al., 2009a)","noteIndex":0},"citationItems":[{"id":904,"uris":["http://zotero.org/users/2042166/items/PDRWV8P9"],"uri":["http://zotero.org/users/2042166/items/PDRWV8P9"],"itemData":{"id":904,"type":"thesis","genre":"Doctoral Dissertation","publisher":"Univversity of California, Berkeley","title":"The Stone Technologies of Early Hominids at Koobi Fora, Kenya: An Experimental Approach","author":[{"family":"Toth","given":"Nicholas"}],"issued":{"date-parts":[["1982"]]}}},{"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729,"uris":["http://zotero.org/users/2042166/items/HAHSDNTI"],"uri":["http://zotero.org/users/2042166/items/HAHSDNTI"],"itemData":{"id":729,"type":"article-journal","container-title":"Journal of Human Evolution","page":"763–787","title":"Behavioral inferences from Early Stone artifact assemblages : an experimental model","volume":"16","author":[{"family":"Toth","given":"Nicholas"}],"issued":{"date-parts":[["1987"]]}}},{"id":3323,"uris":["http://zotero.org/users/2042166/items/PNF9GPZT"],"uri":["http://zotero.org/users/2042166/items/PNF9GPZT"],"itemData":{"id":3323,"type":"book","abstract":"The earliest sites at Olduvai Gorge in Tanzania are among the best documented and most important for studies of human evolution. This book investigates the behavior of hominids at Olduvai using data of stone tools and animal bones, as well as the results of work in taphonomy (how animals become fossils), the behavior of mammals, and a wide range of ecological theory and data. By illustrating the ways in which modern and prehistoric evidence is used in making interpretations, the author guides the reader through the geological, ecological, and archeological areas involved in the study of humans.Based on his study of the Olduvai excavations, animal life, and stone tools, the author carefully examines conventional views and proposals about the early Olduvai sites. First, the evidence of site geology, tool cut marks, and other clues to the formation of the Olduvai sites are explored. On this basis, the large mammal communities in which early hominids lived are investigated, using methods which compare sites produced mainly by hominids with others made by carnivores. Questions about hominid hunting, scavenging, and the importance of eating meat are then scrutinized. The leading alternative positions on each issue are discussed, providing a basis for understanding some of the most contentious debates in paleo-anthropology today.The dominant interpretive model for the artifact and bone accumulations at Olduvai and other Plio-Pleistocene sites has been that they represent home bases, social foci similar to the campsites of hunter-gatherers. Based on paleo-ecological evidence and ecological models, the author critically analyzes the home base interpretation and proposes alternative views. A new view of the Olduvai sites - that they represent stone caches where hominids processed carcasses for food - is shown to have important implications for our understanding of hominid social behavior and evolution.","event-place":"New York","ISBN":"978-1-351-32926-2","language":"en","note":"Google-Books-ID: 9pcuDwAAQBAJ","number-of-pages":"500","publisher":"Aldine de Gruyter","publisher-place":"New York","source":"Google Books","title":"Early Hominid Activities at Olduvai: Foundations of Human Behaviour","title-short":"Early Hominid Activities at Olduvai","author":[{"family":"Potts","given":"Richard"}],"issued":{"date-parts":[["1988"]]}}},{"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1186,"uris":["http://zotero.org/users/2042166/items/J5XZNG6Z"],"uri":["http://zotero.org/users/2042166/items/J5XZNG6Z"],"itemData":{"id":1186,"type":"article-journal","container-title":"Current Anthropology","DOI":"10.1086/422079","ISSN":"0011-3204, 1537-5382","issue":"4","journalAbbreviation":"Current Anthropology","language":"en","page":"439-465","source":"DOI.org (Crossref)","title":"Omo Revisited: Evaluating the Technological Skills of Pliocene Hominids","title-short":"Omo Revisited","volume":"45","author":[{"family":"Torre","given":"Ignacio","non-dropping-particle":"de la"}],"issued":{"date-parts":[["2004",8]]}}},{"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DD6714" w:rsidRPr="00E8798B">
        <w:rPr>
          <w:rFonts w:cs="Times New Roman"/>
          <w:sz w:val="24"/>
        </w:rPr>
        <w:fldChar w:fldCharType="separate"/>
      </w:r>
      <w:r w:rsidR="007C66EF" w:rsidRPr="00E8798B">
        <w:rPr>
          <w:rFonts w:cs="Times New Roman"/>
          <w:noProof/>
          <w:sz w:val="24"/>
        </w:rPr>
        <w:t>(Toth, 1982, 1985, 1987; Potts, 1988, 1991; de la Torre, 2004; Blumenschine et al., 2008; Braun et al., 2009a)</w:t>
      </w:r>
      <w:r w:rsidR="00DD6714" w:rsidRPr="00E8798B">
        <w:rPr>
          <w:rFonts w:cs="Times New Roman"/>
          <w:sz w:val="24"/>
        </w:rPr>
        <w:fldChar w:fldCharType="end"/>
      </w:r>
      <w:r w:rsidRPr="00E8798B">
        <w:rPr>
          <w:rFonts w:cs="Times New Roman"/>
          <w:sz w:val="24"/>
        </w:rPr>
        <w:t>, how hominin tool transport and more broadly land-use patterns influence the technical decision making of Oldowan tool makers remains unclear</w:t>
      </w:r>
      <w:r w:rsidR="00DD6714" w:rsidRPr="00E8798B">
        <w:rPr>
          <w:rFonts w:cs="Times New Roman"/>
          <w:sz w:val="24"/>
        </w:rPr>
        <w:t>.</w:t>
      </w:r>
      <w:r w:rsidR="00301E30" w:rsidRPr="00E8798B">
        <w:rPr>
          <w:rFonts w:cs="Times New Roman"/>
          <w:sz w:val="24"/>
        </w:rPr>
        <w:t xml:space="preserve"> </w:t>
      </w:r>
      <w:r w:rsidRPr="00E8798B">
        <w:rPr>
          <w:rFonts w:cs="Times New Roman"/>
          <w:sz w:val="24"/>
        </w:rPr>
        <w:t xml:space="preserve">Early work on this subject has </w:t>
      </w:r>
      <w:r w:rsidR="00DD6714" w:rsidRPr="00E8798B">
        <w:rPr>
          <w:rFonts w:cs="Times New Roman"/>
          <w:sz w:val="24"/>
        </w:rPr>
        <w:t>suggest</w:t>
      </w:r>
      <w:r w:rsidRPr="00E8798B">
        <w:rPr>
          <w:rFonts w:cs="Times New Roman"/>
          <w:sz w:val="24"/>
        </w:rPr>
        <w:t>ed</w:t>
      </w:r>
      <w:r w:rsidR="00DD6714" w:rsidRPr="00E8798B">
        <w:rPr>
          <w:rFonts w:cs="Times New Roman"/>
          <w:sz w:val="24"/>
        </w:rPr>
        <w:t xml:space="preserve"> that the technological </w:t>
      </w:r>
      <w:r w:rsidR="00A05CE8" w:rsidRPr="00E8798B">
        <w:rPr>
          <w:rFonts w:cs="Times New Roman"/>
          <w:sz w:val="24"/>
        </w:rPr>
        <w:t>diversity</w:t>
      </w:r>
      <w:r w:rsidR="00DD6714" w:rsidRPr="00E8798B">
        <w:rPr>
          <w:rFonts w:cs="Times New Roman"/>
          <w:sz w:val="24"/>
        </w:rPr>
        <w:t xml:space="preserve"> in the Oldowa</w:t>
      </w:r>
      <w:r w:rsidR="00673562" w:rsidRPr="00E8798B">
        <w:rPr>
          <w:rFonts w:cs="Times New Roman"/>
          <w:sz w:val="24"/>
        </w:rPr>
        <w:t xml:space="preserve">n points </w:t>
      </w:r>
      <w:r w:rsidR="00594405" w:rsidRPr="00E8798B">
        <w:rPr>
          <w:rFonts w:cs="Times New Roman"/>
          <w:sz w:val="24"/>
        </w:rPr>
        <w:t xml:space="preserve">to </w:t>
      </w:r>
      <w:r w:rsidR="00673562" w:rsidRPr="00E8798B">
        <w:rPr>
          <w:rFonts w:cs="Times New Roman"/>
          <w:sz w:val="24"/>
        </w:rPr>
        <w:t xml:space="preserve">a continuum of reduction as </w:t>
      </w:r>
      <w:r w:rsidRPr="00E8798B">
        <w:rPr>
          <w:rFonts w:cs="Times New Roman"/>
          <w:sz w:val="24"/>
        </w:rPr>
        <w:t>stone is moved across the landsc</w:t>
      </w:r>
      <w:r w:rsidR="000A3860" w:rsidRPr="00E8798B">
        <w:rPr>
          <w:rFonts w:cs="Times New Roman"/>
          <w:sz w:val="24"/>
        </w:rPr>
        <w:t>ape</w:t>
      </w:r>
      <w:r w:rsidR="00673562" w:rsidRPr="00E8798B">
        <w:rPr>
          <w:rFonts w:cs="Times New Roman"/>
          <w:sz w:val="24"/>
        </w:rPr>
        <w:t xml:space="preserve"> </w:t>
      </w:r>
      <w:r w:rsidR="00DD6714" w:rsidRPr="00E8798B">
        <w:rPr>
          <w:rFonts w:cs="Times New Roman"/>
          <w:sz w:val="24"/>
        </w:rPr>
        <w:t xml:space="preserve"> </w:t>
      </w:r>
      <w:r w:rsidR="00DD6714" w:rsidRPr="00E8798B">
        <w:rPr>
          <w:rFonts w:cs="Times New Roman"/>
          <w:sz w:val="24"/>
        </w:rPr>
        <w:fldChar w:fldCharType="begin"/>
      </w:r>
      <w:r w:rsidR="00321529" w:rsidRPr="00E8798B">
        <w:rPr>
          <w:rFonts w:cs="Times New Roman"/>
          <w:sz w:val="24"/>
        </w:rPr>
        <w:instrText xml:space="preserve"> ADDIN ZOTERO_ITEM CSL_CITATION {"citationID":"u2xs5xIT","properties":{"formattedCitation":"(Toth, 1985; Potts, 1991)","plainCitation":"(Toth, 1985; Potts, 1991)","noteIndex":0},"citationItems":[{"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chema":"https://github.com/citation-style-language/schema/raw/master/csl-citation.json"} </w:instrText>
      </w:r>
      <w:r w:rsidR="00DD6714" w:rsidRPr="00E8798B">
        <w:rPr>
          <w:rFonts w:cs="Times New Roman"/>
          <w:sz w:val="24"/>
        </w:rPr>
        <w:fldChar w:fldCharType="separate"/>
      </w:r>
      <w:r w:rsidR="000A3860" w:rsidRPr="00E8798B">
        <w:rPr>
          <w:rFonts w:cs="Times New Roman"/>
          <w:noProof/>
          <w:sz w:val="24"/>
        </w:rPr>
        <w:t>(Toth, 1985; Potts, 1991)</w:t>
      </w:r>
      <w:r w:rsidR="00DD6714" w:rsidRPr="00E8798B">
        <w:rPr>
          <w:rFonts w:cs="Times New Roman"/>
          <w:sz w:val="24"/>
        </w:rPr>
        <w:fldChar w:fldCharType="end"/>
      </w:r>
      <w:r w:rsidR="00DD6714" w:rsidRPr="00E8798B">
        <w:rPr>
          <w:rFonts w:cs="Times New Roman"/>
          <w:sz w:val="24"/>
        </w:rPr>
        <w:t xml:space="preserve">. </w:t>
      </w:r>
      <w:r w:rsidR="00673562" w:rsidRPr="00E8798B">
        <w:rPr>
          <w:rFonts w:cs="Times New Roman"/>
          <w:sz w:val="24"/>
        </w:rPr>
        <w:t xml:space="preserve">While Potts </w:t>
      </w:r>
      <w:r w:rsidR="00673562" w:rsidRPr="00E8798B">
        <w:rPr>
          <w:rFonts w:cs="Times New Roman"/>
          <w:sz w:val="24"/>
        </w:rPr>
        <w:fldChar w:fldCharType="begin"/>
      </w:r>
      <w:r w:rsidR="00321529" w:rsidRPr="00E8798B">
        <w:rPr>
          <w:rFonts w:cs="Times New Roman"/>
          <w:sz w:val="24"/>
        </w:rPr>
        <w:instrText xml:space="preserve"> ADDIN ZOTERO_ITEM CSL_CITATION {"citationID":"kfV4GIm5","properties":{"formattedCitation":"(1991)","plainCitation":"(1991)","noteIndex":0},"citationItems":[{"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uppress-author":true}],"schema":"https://github.com/citation-style-language/schema/raw/master/csl-citation.json"} </w:instrText>
      </w:r>
      <w:r w:rsidR="00673562" w:rsidRPr="00E8798B">
        <w:rPr>
          <w:rFonts w:cs="Times New Roman"/>
          <w:sz w:val="24"/>
        </w:rPr>
        <w:fldChar w:fldCharType="separate"/>
      </w:r>
      <w:r w:rsidR="00673562" w:rsidRPr="00E8798B">
        <w:rPr>
          <w:rFonts w:cs="Times New Roman"/>
          <w:noProof/>
          <w:sz w:val="24"/>
        </w:rPr>
        <w:t>(1991)</w:t>
      </w:r>
      <w:r w:rsidR="00673562" w:rsidRPr="00E8798B">
        <w:rPr>
          <w:rFonts w:cs="Times New Roman"/>
          <w:sz w:val="24"/>
        </w:rPr>
        <w:fldChar w:fldCharType="end"/>
      </w:r>
      <w:r w:rsidR="00673562" w:rsidRPr="00E8798B">
        <w:rPr>
          <w:rFonts w:cs="Times New Roman"/>
          <w:sz w:val="24"/>
        </w:rPr>
        <w:t xml:space="preserve"> illustrated an interesting relationship between mass and Leakey’s typological core categories,</w:t>
      </w:r>
      <w:r w:rsidR="000A3860" w:rsidRPr="00E8798B">
        <w:rPr>
          <w:rFonts w:cs="Times New Roman"/>
          <w:sz w:val="24"/>
        </w:rPr>
        <w:t xml:space="preserve"> little work has been done to further establish connections between hominin land-use and technological diversity. With the advent of new quantitative methods and our </w:t>
      </w:r>
      <w:r w:rsidR="00321529" w:rsidRPr="00E8798B">
        <w:rPr>
          <w:rFonts w:cs="Times New Roman"/>
          <w:sz w:val="24"/>
        </w:rPr>
        <w:t>much-expanded</w:t>
      </w:r>
      <w:r w:rsidR="000A3860" w:rsidRPr="00E8798B">
        <w:rPr>
          <w:rFonts w:cs="Times New Roman"/>
          <w:sz w:val="24"/>
        </w:rPr>
        <w:t xml:space="preserve"> knowledge of the Oldowan</w:t>
      </w:r>
      <w:r w:rsidR="00F47FC7" w:rsidRPr="00E8798B">
        <w:rPr>
          <w:rFonts w:cs="Times New Roman"/>
          <w:sz w:val="24"/>
        </w:rPr>
        <w:t>,</w:t>
      </w:r>
      <w:r w:rsidR="000A3860" w:rsidRPr="00E8798B">
        <w:rPr>
          <w:rFonts w:cs="Times New Roman"/>
          <w:sz w:val="24"/>
        </w:rPr>
        <w:t xml:space="preserve"> </w:t>
      </w:r>
      <w:r w:rsidR="00673562" w:rsidRPr="00E8798B">
        <w:rPr>
          <w:rFonts w:cs="Times New Roman"/>
          <w:sz w:val="24"/>
        </w:rPr>
        <w:t xml:space="preserve">further investigation into this pattern </w:t>
      </w:r>
      <w:r w:rsidR="00D14BB2" w:rsidRPr="00E8798B">
        <w:rPr>
          <w:rFonts w:cs="Times New Roman"/>
          <w:sz w:val="24"/>
        </w:rPr>
        <w:t xml:space="preserve">would </w:t>
      </w:r>
      <w:r w:rsidR="000A3860" w:rsidRPr="00E8798B">
        <w:rPr>
          <w:rFonts w:cs="Times New Roman"/>
          <w:sz w:val="24"/>
        </w:rPr>
        <w:t xml:space="preserve">enhance our understanding of Oldowan </w:t>
      </w:r>
      <w:r w:rsidR="00D14BB2" w:rsidRPr="00E8798B">
        <w:rPr>
          <w:rFonts w:cs="Times New Roman"/>
          <w:sz w:val="24"/>
        </w:rPr>
        <w:t>technical decision making, land</w:t>
      </w:r>
      <w:r w:rsidR="00952859" w:rsidRPr="00E8798B">
        <w:rPr>
          <w:rFonts w:cs="Times New Roman"/>
          <w:sz w:val="24"/>
        </w:rPr>
        <w:t xml:space="preserve"> use, and the </w:t>
      </w:r>
      <w:r w:rsidR="000A3860" w:rsidRPr="00E8798B">
        <w:rPr>
          <w:rFonts w:cs="Times New Roman"/>
          <w:sz w:val="24"/>
        </w:rPr>
        <w:t xml:space="preserve">stone tool </w:t>
      </w:r>
      <w:r w:rsidR="00952859" w:rsidRPr="00E8798B">
        <w:rPr>
          <w:rFonts w:cs="Times New Roman"/>
          <w:sz w:val="24"/>
        </w:rPr>
        <w:t>variation in the Oldowan.</w:t>
      </w:r>
    </w:p>
    <w:p w14:paraId="1B337672" w14:textId="4FD9DDC5" w:rsidR="00952859" w:rsidRPr="00E8798B" w:rsidRDefault="00DD6714">
      <w:pPr>
        <w:pStyle w:val="FirstParagraph"/>
        <w:spacing w:line="480" w:lineRule="auto"/>
        <w:ind w:firstLine="0"/>
        <w:rPr>
          <w:rFonts w:cs="Times New Roman"/>
          <w:sz w:val="24"/>
        </w:rPr>
      </w:pPr>
      <w:r w:rsidRPr="00E8798B">
        <w:rPr>
          <w:rFonts w:cs="Times New Roman"/>
          <w:sz w:val="24"/>
        </w:rPr>
        <w:tab/>
      </w:r>
      <w:r w:rsidR="004A7D95" w:rsidRPr="00E8798B">
        <w:rPr>
          <w:rFonts w:cs="Times New Roman"/>
          <w:sz w:val="24"/>
        </w:rPr>
        <w:t xml:space="preserve">The </w:t>
      </w:r>
      <w:r w:rsidR="00953215" w:rsidRPr="00E8798B">
        <w:rPr>
          <w:rFonts w:cs="Times New Roman"/>
          <w:sz w:val="24"/>
        </w:rPr>
        <w:t>~</w:t>
      </w:r>
      <w:r w:rsidR="004A7D95" w:rsidRPr="00E8798B">
        <w:rPr>
          <w:rFonts w:cs="Times New Roman"/>
          <w:sz w:val="24"/>
        </w:rPr>
        <w:t xml:space="preserve">2.0 ma site of </w:t>
      </w:r>
      <w:r w:rsidR="00321529" w:rsidRPr="00E8798B">
        <w:rPr>
          <w:rFonts w:cs="Times New Roman"/>
          <w:sz w:val="24"/>
        </w:rPr>
        <w:t>Kanjera South</w:t>
      </w:r>
      <w:r w:rsidR="004A7D95" w:rsidRPr="00E8798B">
        <w:rPr>
          <w:rFonts w:cs="Times New Roman"/>
          <w:sz w:val="24"/>
        </w:rPr>
        <w:t xml:space="preserve"> </w:t>
      </w:r>
      <w:r w:rsidRPr="00E8798B">
        <w:rPr>
          <w:rFonts w:cs="Times New Roman"/>
          <w:sz w:val="24"/>
        </w:rPr>
        <w:t>contribute</w:t>
      </w:r>
      <w:r w:rsidR="00953215" w:rsidRPr="00E8798B">
        <w:rPr>
          <w:rFonts w:cs="Times New Roman"/>
          <w:sz w:val="24"/>
        </w:rPr>
        <w:t>s</w:t>
      </w:r>
      <w:r w:rsidRPr="00E8798B">
        <w:rPr>
          <w:rFonts w:cs="Times New Roman"/>
          <w:sz w:val="24"/>
        </w:rPr>
        <w:t xml:space="preserve"> to our </w:t>
      </w:r>
      <w:r w:rsidR="004A7D95" w:rsidRPr="00E8798B">
        <w:rPr>
          <w:rFonts w:cs="Times New Roman"/>
          <w:sz w:val="24"/>
        </w:rPr>
        <w:t>understanding of the relationship between stone tool production</w:t>
      </w:r>
      <w:r w:rsidRPr="00E8798B">
        <w:rPr>
          <w:rFonts w:cs="Times New Roman"/>
          <w:sz w:val="24"/>
        </w:rPr>
        <w:t>, technical decision making</w:t>
      </w:r>
      <w:r w:rsidR="004A7D95" w:rsidRPr="00E8798B">
        <w:rPr>
          <w:rFonts w:cs="Times New Roman"/>
          <w:sz w:val="24"/>
        </w:rPr>
        <w:t xml:space="preserve"> </w:t>
      </w:r>
      <w:r w:rsidR="00301E30" w:rsidRPr="00E8798B">
        <w:rPr>
          <w:rFonts w:cs="Times New Roman"/>
          <w:sz w:val="24"/>
        </w:rPr>
        <w:t>and hominin</w:t>
      </w:r>
      <w:r w:rsidR="00952859" w:rsidRPr="00E8798B">
        <w:rPr>
          <w:rFonts w:cs="Times New Roman"/>
          <w:sz w:val="24"/>
        </w:rPr>
        <w:t xml:space="preserve"> behavioral ecology</w:t>
      </w:r>
      <w:r w:rsidR="004A7D95" w:rsidRPr="00E8798B">
        <w:rPr>
          <w:rFonts w:cs="Times New Roman"/>
          <w:sz w:val="24"/>
        </w:rPr>
        <w:t xml:space="preserve">. </w:t>
      </w:r>
      <w:r w:rsidR="0054655D" w:rsidRPr="00E8798B">
        <w:rPr>
          <w:rFonts w:cs="Times New Roman"/>
          <w:sz w:val="24"/>
        </w:rPr>
        <w:t xml:space="preserve">The lithic assemblage at </w:t>
      </w:r>
      <w:r w:rsidR="00321529" w:rsidRPr="00E8798B">
        <w:rPr>
          <w:rFonts w:cs="Times New Roman"/>
          <w:sz w:val="24"/>
        </w:rPr>
        <w:t>Kanjera South</w:t>
      </w:r>
      <w:r w:rsidR="0054655D" w:rsidRPr="00E8798B">
        <w:rPr>
          <w:rFonts w:cs="Times New Roman"/>
          <w:sz w:val="24"/>
        </w:rPr>
        <w:t xml:space="preserve"> shows a substantial representation of exotic raw materials </w:t>
      </w:r>
      <w:r w:rsidR="00953215" w:rsidRPr="00E8798B">
        <w:rPr>
          <w:rFonts w:cs="Times New Roman"/>
          <w:sz w:val="24"/>
        </w:rPr>
        <w:t>(</w:t>
      </w:r>
      <w:proofErr w:type="gramStart"/>
      <w:r w:rsidR="00953215" w:rsidRPr="00E8798B">
        <w:rPr>
          <w:rFonts w:cs="Times New Roman"/>
          <w:sz w:val="24"/>
        </w:rPr>
        <w:t>e.g.</w:t>
      </w:r>
      <w:proofErr w:type="gramEnd"/>
      <w:r w:rsidR="00953215" w:rsidRPr="00E8798B">
        <w:rPr>
          <w:rFonts w:cs="Times New Roman"/>
          <w:sz w:val="24"/>
        </w:rPr>
        <w:t xml:space="preserve"> rock types not available within 10 km of the archaeological site) </w:t>
      </w:r>
      <w:r w:rsidR="00403189" w:rsidRPr="00E8798B">
        <w:rPr>
          <w:rFonts w:cs="Times New Roman"/>
          <w:sz w:val="24"/>
        </w:rPr>
        <w:t xml:space="preserve">and </w:t>
      </w:r>
      <w:r w:rsidR="0054655D" w:rsidRPr="00E8798B">
        <w:rPr>
          <w:rFonts w:cs="Times New Roman"/>
          <w:sz w:val="24"/>
        </w:rPr>
        <w:t>a diversity of different core reduction strategies</w:t>
      </w:r>
      <w:r w:rsidRPr="00E8798B">
        <w:rPr>
          <w:rFonts w:cs="Times New Roman"/>
          <w:sz w:val="24"/>
        </w:rPr>
        <w:t xml:space="preserve"> that</w:t>
      </w:r>
      <w:r w:rsidR="00952859" w:rsidRPr="00E8798B">
        <w:rPr>
          <w:rFonts w:cs="Times New Roman"/>
          <w:sz w:val="24"/>
        </w:rPr>
        <w:t>, when combined with novel statistical analyses,</w:t>
      </w:r>
      <w:r w:rsidRPr="00E8798B">
        <w:rPr>
          <w:rFonts w:cs="Times New Roman"/>
          <w:sz w:val="24"/>
        </w:rPr>
        <w:t xml:space="preserve"> </w:t>
      </w:r>
      <w:r w:rsidR="0054655D" w:rsidRPr="00E8798B">
        <w:rPr>
          <w:rFonts w:cs="Times New Roman"/>
          <w:sz w:val="24"/>
        </w:rPr>
        <w:t>provide an opportunity to</w:t>
      </w:r>
      <w:r w:rsidRPr="00E8798B">
        <w:rPr>
          <w:rFonts w:cs="Times New Roman"/>
          <w:sz w:val="24"/>
        </w:rPr>
        <w:t xml:space="preserve"> understand the technical decision making within the context of broader hominin land</w:t>
      </w:r>
      <w:r w:rsidR="00403189" w:rsidRPr="00E8798B">
        <w:rPr>
          <w:rFonts w:cs="Times New Roman"/>
          <w:sz w:val="24"/>
        </w:rPr>
        <w:t>-</w:t>
      </w:r>
      <w:r w:rsidRPr="00E8798B">
        <w:rPr>
          <w:rFonts w:cs="Times New Roman"/>
          <w:sz w:val="24"/>
        </w:rPr>
        <w:t>use strategies.</w:t>
      </w:r>
      <w:r w:rsidR="00952859" w:rsidRPr="00E8798B">
        <w:rPr>
          <w:rFonts w:cs="Times New Roman"/>
          <w:sz w:val="24"/>
        </w:rPr>
        <w:t xml:space="preserve"> Although early Oldowan assemblages dating to 2.0 million years ago and older illustrate a similar level of technological competence to those from later timeframes, substantially less is known about the broader foraging behaviors and land-use strategies of </w:t>
      </w:r>
      <w:r w:rsidR="00952859" w:rsidRPr="00E8798B">
        <w:rPr>
          <w:rFonts w:cs="Times New Roman"/>
          <w:sz w:val="24"/>
        </w:rPr>
        <w:lastRenderedPageBreak/>
        <w:t>hominins during this interval.</w:t>
      </w:r>
      <w:r w:rsidR="00301E30" w:rsidRPr="00E8798B">
        <w:rPr>
          <w:rFonts w:cs="Times New Roman"/>
          <w:sz w:val="24"/>
        </w:rPr>
        <w:t xml:space="preserve"> </w:t>
      </w:r>
      <w:r w:rsidR="00952859" w:rsidRPr="00E8798B">
        <w:rPr>
          <w:rFonts w:cs="Times New Roman"/>
          <w:sz w:val="24"/>
        </w:rPr>
        <w:t>An investigation of hominin stone tool transport and utilization patterns at Kanjera would</w:t>
      </w:r>
      <w:r w:rsidR="00301E30" w:rsidRPr="00E8798B">
        <w:rPr>
          <w:rFonts w:cs="Times New Roman"/>
          <w:sz w:val="24"/>
        </w:rPr>
        <w:t xml:space="preserve"> not only</w:t>
      </w:r>
      <w:r w:rsidR="00952859" w:rsidRPr="00E8798B">
        <w:rPr>
          <w:rFonts w:cs="Times New Roman"/>
          <w:sz w:val="24"/>
        </w:rPr>
        <w:t xml:space="preserve"> add to our understanding of how the landscape structures stone tool</w:t>
      </w:r>
      <w:r w:rsidR="00621CF9" w:rsidRPr="00E8798B">
        <w:rPr>
          <w:rFonts w:cs="Times New Roman"/>
          <w:sz w:val="24"/>
        </w:rPr>
        <w:t>-</w:t>
      </w:r>
      <w:r w:rsidR="00952859" w:rsidRPr="00E8798B">
        <w:rPr>
          <w:rFonts w:cs="Times New Roman"/>
          <w:sz w:val="24"/>
        </w:rPr>
        <w:t>use and transport</w:t>
      </w:r>
      <w:r w:rsidR="00301E30" w:rsidRPr="00E8798B">
        <w:rPr>
          <w:rFonts w:cs="Times New Roman"/>
          <w:sz w:val="24"/>
        </w:rPr>
        <w:t xml:space="preserve"> but also further elucidate the relationship between Oldowan technological strategies and the land-use patterns</w:t>
      </w:r>
      <w:r w:rsidR="00952859" w:rsidRPr="00E8798B">
        <w:rPr>
          <w:rFonts w:cs="Times New Roman"/>
          <w:sz w:val="24"/>
        </w:rPr>
        <w:t xml:space="preserve">.  </w:t>
      </w:r>
    </w:p>
    <w:p w14:paraId="7FF7C53E" w14:textId="0D48167D" w:rsidR="00F029AA" w:rsidRPr="00E8798B" w:rsidRDefault="00DD6714" w:rsidP="000A3860">
      <w:pPr>
        <w:pStyle w:val="FirstParagraph"/>
        <w:spacing w:line="480" w:lineRule="auto"/>
        <w:rPr>
          <w:rFonts w:cs="Times New Roman"/>
          <w:sz w:val="24"/>
        </w:rPr>
      </w:pPr>
      <w:r w:rsidRPr="00E8798B">
        <w:rPr>
          <w:rFonts w:cs="Times New Roman"/>
          <w:sz w:val="24"/>
        </w:rPr>
        <w:t xml:space="preserve"> To this end, we present a novel study of the </w:t>
      </w:r>
      <w:r w:rsidR="00321529" w:rsidRPr="00E8798B">
        <w:rPr>
          <w:rFonts w:cs="Times New Roman"/>
          <w:sz w:val="24"/>
        </w:rPr>
        <w:t>Kanjera South</w:t>
      </w:r>
      <w:r w:rsidRPr="00E8798B">
        <w:rPr>
          <w:rFonts w:cs="Times New Roman"/>
          <w:sz w:val="24"/>
        </w:rPr>
        <w:t xml:space="preserve"> lithic material that combine</w:t>
      </w:r>
      <w:r w:rsidR="00403189" w:rsidRPr="00E8798B">
        <w:rPr>
          <w:rFonts w:cs="Times New Roman"/>
          <w:sz w:val="24"/>
        </w:rPr>
        <w:t>s</w:t>
      </w:r>
      <w:r w:rsidRPr="00E8798B">
        <w:rPr>
          <w:rFonts w:cs="Times New Roman"/>
          <w:sz w:val="24"/>
        </w:rPr>
        <w:t xml:space="preserve"> previous analyses of raw material properties, provenance, and technology with quantitative measures of core reduction intensity and tool utilization to elucidate the broader land</w:t>
      </w:r>
      <w:r w:rsidR="00403189" w:rsidRPr="00E8798B">
        <w:rPr>
          <w:rFonts w:cs="Times New Roman"/>
          <w:sz w:val="24"/>
        </w:rPr>
        <w:t>-</w:t>
      </w:r>
      <w:r w:rsidRPr="00E8798B">
        <w:rPr>
          <w:rFonts w:cs="Times New Roman"/>
          <w:sz w:val="24"/>
        </w:rPr>
        <w:t>use pattern.</w:t>
      </w:r>
      <w:r w:rsidR="00952859" w:rsidRPr="00E8798B">
        <w:rPr>
          <w:rFonts w:cs="Times New Roman"/>
          <w:sz w:val="24"/>
        </w:rPr>
        <w:t xml:space="preserve"> </w:t>
      </w:r>
      <w:r w:rsidR="00FF430F" w:rsidRPr="00E8798B">
        <w:rPr>
          <w:rFonts w:cs="Times New Roman"/>
          <w:sz w:val="24"/>
        </w:rPr>
        <w:t>In do</w:t>
      </w:r>
      <w:r w:rsidR="00F47FC7" w:rsidRPr="00E8798B">
        <w:rPr>
          <w:rFonts w:cs="Times New Roman"/>
          <w:sz w:val="24"/>
        </w:rPr>
        <w:t>ing</w:t>
      </w:r>
      <w:r w:rsidR="00FF430F" w:rsidRPr="00E8798B">
        <w:rPr>
          <w:rFonts w:cs="Times New Roman"/>
          <w:sz w:val="24"/>
        </w:rPr>
        <w:t xml:space="preserve"> so, we show that the technological variation at </w:t>
      </w:r>
      <w:r w:rsidR="00321529" w:rsidRPr="00E8798B">
        <w:rPr>
          <w:rFonts w:cs="Times New Roman"/>
          <w:sz w:val="24"/>
        </w:rPr>
        <w:t>Kanjera South</w:t>
      </w:r>
      <w:r w:rsidR="00FF430F" w:rsidRPr="00E8798B">
        <w:rPr>
          <w:rFonts w:cs="Times New Roman"/>
          <w:sz w:val="24"/>
        </w:rPr>
        <w:t xml:space="preserve"> reflects an interaction of raw material properties, foraging ecology, and landscape scale constraints on raw material availability. </w:t>
      </w:r>
      <w:r w:rsidR="00952859" w:rsidRPr="00E8798B">
        <w:rPr>
          <w:rFonts w:cs="Times New Roman"/>
          <w:sz w:val="24"/>
        </w:rPr>
        <w:t xml:space="preserve">Not only are we able to characterize the broader pattern of land-use of Oldowan hominins at </w:t>
      </w:r>
      <w:r w:rsidR="00321529" w:rsidRPr="00E8798B">
        <w:rPr>
          <w:rFonts w:cs="Times New Roman"/>
          <w:sz w:val="24"/>
        </w:rPr>
        <w:t>Kanjera South</w:t>
      </w:r>
      <w:r w:rsidR="00952859" w:rsidRPr="00E8798B">
        <w:rPr>
          <w:rFonts w:cs="Times New Roman"/>
          <w:sz w:val="24"/>
        </w:rPr>
        <w:t xml:space="preserve">, but we also show that this pattern may condition the economization of stone resources across space. </w:t>
      </w:r>
      <w:r w:rsidRPr="00E8798B">
        <w:rPr>
          <w:rFonts w:cs="Times New Roman"/>
          <w:sz w:val="24"/>
        </w:rPr>
        <w:t xml:space="preserve"> </w:t>
      </w:r>
      <w:r w:rsidR="00FF430F" w:rsidRPr="00E8798B">
        <w:rPr>
          <w:rFonts w:cs="Times New Roman"/>
          <w:sz w:val="24"/>
        </w:rPr>
        <w:t xml:space="preserve">This study not only sheds light on the environmental and technical variables that contribute to Oldowan stone tool variability, but also </w:t>
      </w:r>
      <w:r w:rsidR="00120493" w:rsidRPr="00E8798B">
        <w:rPr>
          <w:rFonts w:cs="Times New Roman"/>
          <w:sz w:val="24"/>
        </w:rPr>
        <w:t xml:space="preserve">provides </w:t>
      </w:r>
      <w:r w:rsidR="00F715A9" w:rsidRPr="00E8798B">
        <w:rPr>
          <w:rFonts w:cs="Times New Roman"/>
          <w:sz w:val="24"/>
        </w:rPr>
        <w:t>a unique insight into</w:t>
      </w:r>
      <w:r w:rsidR="0054655D" w:rsidRPr="00E8798B">
        <w:rPr>
          <w:rFonts w:cs="Times New Roman"/>
          <w:sz w:val="24"/>
        </w:rPr>
        <w:t xml:space="preserve"> hominin land-use patterns during the earl</w:t>
      </w:r>
      <w:r w:rsidR="0021331A" w:rsidRPr="00E8798B">
        <w:rPr>
          <w:rFonts w:cs="Times New Roman"/>
          <w:sz w:val="24"/>
        </w:rPr>
        <w:t>y</w:t>
      </w:r>
      <w:r w:rsidR="0054655D" w:rsidRPr="00E8798B">
        <w:rPr>
          <w:rFonts w:cs="Times New Roman"/>
          <w:sz w:val="24"/>
        </w:rPr>
        <w:t xml:space="preserve"> </w:t>
      </w:r>
      <w:r w:rsidR="00F715A9" w:rsidRPr="00E8798B">
        <w:rPr>
          <w:rFonts w:cs="Times New Roman"/>
          <w:sz w:val="24"/>
        </w:rPr>
        <w:t xml:space="preserve">part of the </w:t>
      </w:r>
      <w:r w:rsidR="0054655D" w:rsidRPr="00E8798B">
        <w:rPr>
          <w:rFonts w:cs="Times New Roman"/>
          <w:sz w:val="24"/>
        </w:rPr>
        <w:t>Oldowan</w:t>
      </w:r>
      <w:r w:rsidR="00F715A9" w:rsidRPr="00E8798B">
        <w:rPr>
          <w:rFonts w:cs="Times New Roman"/>
          <w:sz w:val="24"/>
        </w:rPr>
        <w:t xml:space="preserve"> industry</w:t>
      </w:r>
      <w:r w:rsidR="0054655D" w:rsidRPr="00E8798B">
        <w:rPr>
          <w:rFonts w:cs="Times New Roman"/>
          <w:sz w:val="24"/>
        </w:rPr>
        <w:t xml:space="preserve">.  </w:t>
      </w:r>
    </w:p>
    <w:p w14:paraId="71FCFF70" w14:textId="6F4BB1EA" w:rsidR="001A42AA" w:rsidRPr="00E8798B" w:rsidRDefault="000A3860" w:rsidP="009A6EFE">
      <w:pPr>
        <w:pStyle w:val="Heading1"/>
        <w:rPr>
          <w:rFonts w:cs="Times New Roman"/>
          <w:szCs w:val="24"/>
        </w:rPr>
      </w:pPr>
      <w:bookmarkStart w:id="1" w:name="background-to-kanjera-south"/>
      <w:r w:rsidRPr="00E8798B">
        <w:rPr>
          <w:rFonts w:cs="Times New Roman"/>
          <w:szCs w:val="24"/>
        </w:rPr>
        <w:t>2</w:t>
      </w:r>
      <w:r w:rsidR="00471395" w:rsidRPr="00E8798B">
        <w:rPr>
          <w:rFonts w:cs="Times New Roman"/>
          <w:szCs w:val="24"/>
        </w:rPr>
        <w:t>.0</w:t>
      </w:r>
      <w:r w:rsidR="007A67E1" w:rsidRPr="00E8798B">
        <w:rPr>
          <w:rFonts w:cs="Times New Roman"/>
          <w:szCs w:val="24"/>
        </w:rPr>
        <w:t xml:space="preserve"> </w:t>
      </w:r>
      <w:r w:rsidR="00232C7D" w:rsidRPr="00E8798B">
        <w:rPr>
          <w:rFonts w:cs="Times New Roman"/>
          <w:szCs w:val="24"/>
        </w:rPr>
        <w:t xml:space="preserve">Background to </w:t>
      </w:r>
      <w:bookmarkEnd w:id="1"/>
      <w:r w:rsidR="00321529" w:rsidRPr="00E8798B">
        <w:rPr>
          <w:rFonts w:cs="Times New Roman"/>
          <w:szCs w:val="24"/>
        </w:rPr>
        <w:t>Kanjera South</w:t>
      </w:r>
      <w:r w:rsidR="003F0E20" w:rsidRPr="00E8798B">
        <w:rPr>
          <w:rFonts w:cs="Times New Roman"/>
          <w:iCs/>
          <w:szCs w:val="24"/>
        </w:rPr>
        <w:t xml:space="preserve"> </w:t>
      </w:r>
    </w:p>
    <w:p w14:paraId="4C5DEA84" w14:textId="57F2363B" w:rsidR="006B148C" w:rsidRPr="00E8798B" w:rsidRDefault="00232C7D" w:rsidP="006B148C">
      <w:pPr>
        <w:pStyle w:val="BodyText"/>
        <w:spacing w:line="480" w:lineRule="auto"/>
        <w:rPr>
          <w:rFonts w:cs="Times New Roman"/>
          <w:sz w:val="24"/>
        </w:rPr>
      </w:pPr>
      <w:r w:rsidRPr="00E8798B">
        <w:rPr>
          <w:rFonts w:cs="Times New Roman"/>
          <w:sz w:val="24"/>
        </w:rPr>
        <w:t>The</w:t>
      </w:r>
      <w:r w:rsidR="009E3933" w:rsidRPr="00E8798B">
        <w:rPr>
          <w:rFonts w:cs="Times New Roman"/>
          <w:sz w:val="24"/>
        </w:rPr>
        <w:t xml:space="preserve"> </w:t>
      </w:r>
      <w:r w:rsidR="00F640C6" w:rsidRPr="00E8798B">
        <w:rPr>
          <w:rFonts w:cs="Times New Roman"/>
          <w:sz w:val="24"/>
        </w:rPr>
        <w:t>~</w:t>
      </w:r>
      <w:r w:rsidR="009E3933" w:rsidRPr="00E8798B">
        <w:rPr>
          <w:rFonts w:cs="Times New Roman"/>
          <w:sz w:val="24"/>
        </w:rPr>
        <w:t>2.0 Ma</w:t>
      </w:r>
      <w:r w:rsidRPr="00E8798B">
        <w:rPr>
          <w:rFonts w:cs="Times New Roman"/>
          <w:sz w:val="24"/>
        </w:rPr>
        <w:t xml:space="preserve"> site of </w:t>
      </w:r>
      <w:r w:rsidR="00321529" w:rsidRPr="00E8798B">
        <w:rPr>
          <w:rFonts w:cs="Times New Roman"/>
          <w:sz w:val="24"/>
        </w:rPr>
        <w:t>Kanjera South</w:t>
      </w:r>
      <w:r w:rsidRPr="00E8798B">
        <w:rPr>
          <w:rFonts w:cs="Times New Roman"/>
          <w:sz w:val="24"/>
        </w:rPr>
        <w:t xml:space="preserve"> is situated on the north</w:t>
      </w:r>
      <w:r w:rsidR="00F640C6" w:rsidRPr="00E8798B">
        <w:rPr>
          <w:rFonts w:cs="Times New Roman"/>
          <w:sz w:val="24"/>
        </w:rPr>
        <w:t>east</w:t>
      </w:r>
      <w:r w:rsidRPr="00E8798B">
        <w:rPr>
          <w:rFonts w:cs="Times New Roman"/>
          <w:sz w:val="24"/>
        </w:rPr>
        <w:t>ern side of the Homa Peninsula on the edges of the Nyanza Rift near the shores of Lake Victoria</w:t>
      </w:r>
      <w:r w:rsidR="009E3933" w:rsidRPr="00E8798B">
        <w:rPr>
          <w:rFonts w:cs="Times New Roman"/>
          <w:sz w:val="24"/>
        </w:rPr>
        <w:t xml:space="preserve"> </w:t>
      </w:r>
      <w:r w:rsidR="009E3933" w:rsidRPr="00E8798B">
        <w:rPr>
          <w:rFonts w:cs="Times New Roman"/>
          <w:sz w:val="24"/>
        </w:rPr>
        <w:fldChar w:fldCharType="begin"/>
      </w:r>
      <w:r w:rsidR="00321529" w:rsidRPr="00E8798B">
        <w:rPr>
          <w:rFonts w:cs="Times New Roman"/>
          <w:sz w:val="24"/>
        </w:rPr>
        <w:instrText xml:space="preserve"> ADDIN ZOTERO_ITEM CSL_CITATION {"citationID":"z71ofscb","properties":{"formattedCitation":"(Plummer et al., 1999; Ditchfield et al., 2019)","plainCitation":"(Plummer et al., 1999; Ditchfield et al., 2019)","dontUpdate":true,"noteIndex":0},"citationItems":[{"id":1179,"uris":["http://zotero.org/users/2042166/items/D5WM4DKV"],"uri":["http://zotero.org/users/2042166/items/D5WM4DKV"],"itemData":{"id":1179,"type":"article-journal","abstract":"The late Pliocene is notable for the appearance of two new hominid genera as well as the first archaeological sites, generally attributed to the Oldowan Industrial Complex. However, the behavioral ecology of Oldowan hominids has been little explored, particularly at sites older than 2·0Ma. Moreover, debates on Oldowan hominid foraging ecology and behavior have centered on data from only two regions, and often from single site levels. Here we describe the preliminary results of our investigation of Oldowan occurrences at Kanjera South. These occurrences preserve the oldest known traces of hominid activity in southwestern Kenya, and unlike most of the Oldowan sites in the 2·0–2·5Ma time interval, artefacts are found in spatial association with a well-preserved fauna. In 1996 and 1997, this project initiated the first excavation program for Kanjera South. Magneto- and biostratigraphy indicate that deposition began approximately 2·2Ma, substantially earlier than previously thought. At Excavation 1, artefacts were found in spatial association with a taxonomically diverse faunal assemblage in Beds KS-1 and KS-2. Excavation 2 yielded a partial hippopotamus axial skeleton with artefacts in KS-3. Cores from both sites were incidentally flaked and represent a Mode I lithic technology indistinguishable from the Oldowan. Approximately 15% of the artefacts were manufactured from non-local raw materials, indicating a flow of resources into the area. Stable isotopic analysis of KS-1 and KS-2 pedogenic carbonates suggests that the Excavation 1 assemblages formed in a relatively open (&gt;75% C4grass) habitat. The Excavation 1 and 2 faunas contain a high proportion of equids relative to Oldowan accumulations from Bed I Olduvai Gorge, Tanzania. Beds KS-1 and KS-2 thus preserve traces of Oldowan hominid activities in a more open setting than has been previously documented.","container-title":"Journal of Human Evolution","DOI":"10.1006/jhev.1998.0256","ISSN":"0047-2484","issue":"2","journalAbbreviation":"Journal of Human Evolution","page":"151-170","source":"ScienceDirect","title":"Research on Late Pliocene Oldowan Sites at Kanjera South, Kenya","volume":"36","author":[{"family":"Plummer","given":"Thomas W."},{"family":"Bishop","given":"Laura C."},{"family":"Ditchfield","given":"Peter W."},{"family":"Hicks","given":"Jason"}],"issued":{"date-parts":[["1999",2,1]]}}},{"id":3184,"uris":["http://zotero.org/groups/2359949/items/9Y23QMXM"],"uri":["http://zotero.org/groups/2359949/items/9Y23QMXM"],"itemData":{"id":3184,"type":"article-journal","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container-title":"Geological Magazine","DOI":"10.1017/S0016756818000602","ISSN":"0016-7568, 1469-5081","issue":"07","journalAbbreviation":"Geol. Mag.","language":"en","page":"1190-1200","source":"DOI.org (Crossref)","title":"Geochronology and physical context of Oldowan site formation at Kanjera South, Kenya","volume":"156","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9E3933" w:rsidRPr="00E8798B">
        <w:rPr>
          <w:rFonts w:cs="Times New Roman"/>
          <w:sz w:val="24"/>
        </w:rPr>
        <w:fldChar w:fldCharType="separate"/>
      </w:r>
      <w:r w:rsidR="009E3933" w:rsidRPr="00E8798B">
        <w:rPr>
          <w:rFonts w:cs="Times New Roman"/>
          <w:sz w:val="24"/>
        </w:rPr>
        <w:t>(Plummer et al., 1999; Ditchfield et al., 2019</w:t>
      </w:r>
      <w:r w:rsidR="00E842BF" w:rsidRPr="00E8798B">
        <w:rPr>
          <w:rFonts w:cs="Times New Roman"/>
          <w:sz w:val="24"/>
        </w:rPr>
        <w:t xml:space="preserve">, </w:t>
      </w:r>
      <w:r w:rsidR="00FC6A7E" w:rsidRPr="00E8798B">
        <w:rPr>
          <w:rFonts w:cs="Times New Roman"/>
          <w:sz w:val="24"/>
        </w:rPr>
        <w:t>F</w:t>
      </w:r>
      <w:r w:rsidR="00E842BF" w:rsidRPr="00E8798B">
        <w:rPr>
          <w:rFonts w:cs="Times New Roman"/>
          <w:sz w:val="24"/>
        </w:rPr>
        <w:t>ig</w:t>
      </w:r>
      <w:r w:rsidR="00FC6A7E" w:rsidRPr="00E8798B">
        <w:rPr>
          <w:rFonts w:cs="Times New Roman"/>
          <w:sz w:val="24"/>
        </w:rPr>
        <w:t>.</w:t>
      </w:r>
      <w:r w:rsidR="00E842BF" w:rsidRPr="00E8798B">
        <w:rPr>
          <w:rFonts w:cs="Times New Roman"/>
          <w:sz w:val="24"/>
        </w:rPr>
        <w:t xml:space="preserve"> </w:t>
      </w:r>
      <w:r w:rsidR="00FF430F" w:rsidRPr="00E8798B">
        <w:rPr>
          <w:rFonts w:cs="Times New Roman"/>
          <w:sz w:val="24"/>
        </w:rPr>
        <w:t>1</w:t>
      </w:r>
      <w:r w:rsidR="009E3933" w:rsidRPr="00E8798B">
        <w:rPr>
          <w:rFonts w:cs="Times New Roman"/>
          <w:sz w:val="24"/>
        </w:rPr>
        <w:t>)</w:t>
      </w:r>
      <w:r w:rsidR="009E3933" w:rsidRPr="00E8798B">
        <w:rPr>
          <w:rFonts w:cs="Times New Roman"/>
          <w:sz w:val="24"/>
        </w:rPr>
        <w:fldChar w:fldCharType="end"/>
      </w:r>
      <w:r w:rsidRPr="00E8798B">
        <w:rPr>
          <w:rFonts w:cs="Times New Roman"/>
          <w:sz w:val="24"/>
        </w:rPr>
        <w:t xml:space="preserve">. </w:t>
      </w:r>
      <w:r w:rsidR="00E67723" w:rsidRPr="00E8798B">
        <w:rPr>
          <w:rFonts w:cs="Times New Roman"/>
          <w:sz w:val="24"/>
        </w:rPr>
        <w:t xml:space="preserve"> The e</w:t>
      </w:r>
      <w:r w:rsidRPr="00E8798B">
        <w:rPr>
          <w:rFonts w:cs="Times New Roman"/>
          <w:sz w:val="24"/>
        </w:rPr>
        <w:t>xtensive excavation</w:t>
      </w:r>
      <w:r w:rsidR="00E67723" w:rsidRPr="00E8798B">
        <w:rPr>
          <w:rFonts w:cs="Times New Roman"/>
          <w:sz w:val="24"/>
        </w:rPr>
        <w:t xml:space="preserve"> of</w:t>
      </w:r>
      <w:r w:rsidRPr="00E8798B">
        <w:rPr>
          <w:rFonts w:cs="Times New Roman"/>
          <w:sz w:val="24"/>
        </w:rPr>
        <w:t xml:space="preserve"> </w:t>
      </w:r>
      <w:r w:rsidR="00E67723" w:rsidRPr="00E8798B">
        <w:rPr>
          <w:rFonts w:cs="Times New Roman"/>
          <w:sz w:val="24"/>
        </w:rPr>
        <w:t>a 3 meter</w:t>
      </w:r>
      <w:r w:rsidR="00E842BF" w:rsidRPr="00E8798B">
        <w:rPr>
          <w:rFonts w:cs="Times New Roman"/>
          <w:sz w:val="24"/>
        </w:rPr>
        <w:t xml:space="preserve"> deep</w:t>
      </w:r>
      <w:r w:rsidR="00E67723" w:rsidRPr="00E8798B">
        <w:rPr>
          <w:rFonts w:cs="Times New Roman"/>
          <w:sz w:val="24"/>
        </w:rPr>
        <w:t xml:space="preserve"> sequence of silts and clays</w:t>
      </w:r>
      <w:r w:rsidRPr="00E8798B">
        <w:rPr>
          <w:rFonts w:cs="Times New Roman"/>
          <w:sz w:val="24"/>
        </w:rPr>
        <w:t xml:space="preserve"> recovered over 3000 fossils and similar numbers of stone artifacts</w:t>
      </w:r>
      <w:r w:rsidR="00BC3532" w:rsidRPr="00E8798B">
        <w:rPr>
          <w:rFonts w:cs="Times New Roman"/>
          <w:sz w:val="24"/>
        </w:rPr>
        <w:t xml:space="preserve"> </w:t>
      </w:r>
      <w:r w:rsidR="009E3933" w:rsidRPr="00E8798B">
        <w:rPr>
          <w:rFonts w:cs="Times New Roman"/>
          <w:sz w:val="24"/>
        </w:rPr>
        <w:fldChar w:fldCharType="begin"/>
      </w:r>
      <w:r w:rsidR="00321529" w:rsidRPr="00E8798B">
        <w:rPr>
          <w:rFonts w:cs="Times New Roman"/>
          <w:sz w:val="24"/>
        </w:rPr>
        <w:instrText xml:space="preserve"> ADDIN ZOTERO_ITEM CSL_CITATION {"citationID":"VpbPTbSp","properties":{"formattedCitation":"(Plummer et al., 2009a)","plainCitation":"(Plummer et al., 2009a)","noteIndex":0},"citationItems":[{"id":231,"uris":["http://zotero.org/users/2042166/items/EIUI88JQ"],"uri":["http://zotero.org/users/2042166/items/EIUI88JQ"],"itemData":{"id":231,"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schema":"https://github.com/citation-style-language/schema/raw/master/csl-citation.json"} </w:instrText>
      </w:r>
      <w:r w:rsidR="009E3933" w:rsidRPr="00E8798B">
        <w:rPr>
          <w:rFonts w:cs="Times New Roman"/>
          <w:sz w:val="24"/>
        </w:rPr>
        <w:fldChar w:fldCharType="separate"/>
      </w:r>
      <w:r w:rsidR="00C27355" w:rsidRPr="00E8798B">
        <w:rPr>
          <w:rFonts w:cs="Times New Roman"/>
          <w:sz w:val="24"/>
        </w:rPr>
        <w:t>(Plummer et al., 2009a)</w:t>
      </w:r>
      <w:r w:rsidR="009E3933" w:rsidRPr="00E8798B">
        <w:rPr>
          <w:rFonts w:cs="Times New Roman"/>
          <w:sz w:val="24"/>
        </w:rPr>
        <w:fldChar w:fldCharType="end"/>
      </w:r>
      <w:r w:rsidRPr="00E8798B">
        <w:rPr>
          <w:rFonts w:cs="Times New Roman"/>
          <w:sz w:val="24"/>
        </w:rPr>
        <w:t xml:space="preserve">. The stratigraphy at </w:t>
      </w:r>
      <w:r w:rsidR="00321529" w:rsidRPr="00E8798B">
        <w:rPr>
          <w:rFonts w:cs="Times New Roman"/>
          <w:sz w:val="24"/>
        </w:rPr>
        <w:t>Kanjera South</w:t>
      </w:r>
      <w:r w:rsidRPr="00E8798B">
        <w:rPr>
          <w:rFonts w:cs="Times New Roman"/>
          <w:sz w:val="24"/>
        </w:rPr>
        <w:t xml:space="preserve"> is made up of approximately 30 m</w:t>
      </w:r>
      <w:r w:rsidR="00D014A6" w:rsidRPr="00E8798B">
        <w:rPr>
          <w:rFonts w:cs="Times New Roman"/>
          <w:sz w:val="24"/>
        </w:rPr>
        <w:t>eters</w:t>
      </w:r>
      <w:r w:rsidRPr="00E8798B">
        <w:rPr>
          <w:rFonts w:cs="Times New Roman"/>
          <w:sz w:val="24"/>
        </w:rPr>
        <w:t xml:space="preserve"> of fluvial, colluvial and lacustrine sediments </w:t>
      </w:r>
      <w:r w:rsidR="00321529" w:rsidRPr="00E8798B">
        <w:rPr>
          <w:rFonts w:cs="Times New Roman"/>
          <w:sz w:val="24"/>
        </w:rPr>
        <w:fldChar w:fldCharType="begin"/>
      </w:r>
      <w:r w:rsidR="00321529" w:rsidRPr="00E8798B">
        <w:rPr>
          <w:rFonts w:cs="Times New Roman"/>
          <w:sz w:val="24"/>
        </w:rPr>
        <w:instrText xml:space="preserve"> ADDIN ZOTERO_ITEM CSL_CITATION {"citationID":"eootHLiS","properties":{"formattedCitation":"(Ditchfield et al., 2019)","plainCitation":"(Ditchfield et al., 2019)","noteIndex":0},"citationItems":[{"id":3184,"uris":["http://zotero.org/groups/2359949/items/9Y23QMXM"],"uri":["http://zotero.org/groups/2359949/items/9Y23QMXM"],"itemData":{"id":3184,"type":"article-journal","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container-title":"Geological Magazine","DOI":"10.1017/S0016756818000602","ISSN":"0016-7568, 1469-5081","issue":"07","journalAbbreviation":"Geol. Mag.","language":"en","page":"1190-1200","source":"DOI.org (Crossref)","title":"Geochronology and physical context of Oldowan site formation at Kanjera South, Kenya","volume":"156","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321529" w:rsidRPr="00E8798B">
        <w:rPr>
          <w:rFonts w:cs="Times New Roman"/>
          <w:sz w:val="24"/>
        </w:rPr>
        <w:fldChar w:fldCharType="separate"/>
      </w:r>
      <w:r w:rsidR="00321529" w:rsidRPr="00E8798B">
        <w:rPr>
          <w:rFonts w:cs="Times New Roman"/>
          <w:noProof/>
          <w:sz w:val="24"/>
        </w:rPr>
        <w:t>(Ditchfield et al., 2019)</w:t>
      </w:r>
      <w:r w:rsidR="00321529" w:rsidRPr="00E8798B">
        <w:rPr>
          <w:rFonts w:cs="Times New Roman"/>
          <w:sz w:val="24"/>
        </w:rPr>
        <w:fldChar w:fldCharType="end"/>
      </w:r>
      <w:r w:rsidRPr="00E8798B">
        <w:rPr>
          <w:rFonts w:cs="Times New Roman"/>
          <w:sz w:val="24"/>
        </w:rPr>
        <w:t xml:space="preserve">. </w:t>
      </w:r>
      <w:r w:rsidR="00C27355" w:rsidRPr="00E8798B">
        <w:rPr>
          <w:rFonts w:cs="Times New Roman"/>
          <w:sz w:val="24"/>
        </w:rPr>
        <w:t xml:space="preserve">Extensive research on the geochronology and sedimentary context has demonstrated that the </w:t>
      </w:r>
      <w:r w:rsidR="00621E09" w:rsidRPr="00E8798B">
        <w:rPr>
          <w:rFonts w:cs="Times New Roman"/>
          <w:sz w:val="24"/>
        </w:rPr>
        <w:t>l</w:t>
      </w:r>
      <w:r w:rsidR="009E3933" w:rsidRPr="00E8798B">
        <w:rPr>
          <w:rFonts w:cs="Times New Roman"/>
          <w:sz w:val="24"/>
        </w:rPr>
        <w:t xml:space="preserve">ithics and fossils </w:t>
      </w:r>
      <w:r w:rsidR="00C27355" w:rsidRPr="00E8798B">
        <w:rPr>
          <w:rFonts w:cs="Times New Roman"/>
          <w:sz w:val="24"/>
        </w:rPr>
        <w:t>accumulated</w:t>
      </w:r>
      <w:r w:rsidR="00621E09" w:rsidRPr="00E8798B">
        <w:rPr>
          <w:rFonts w:cs="Times New Roman"/>
          <w:sz w:val="24"/>
        </w:rPr>
        <w:t xml:space="preserve"> </w:t>
      </w:r>
      <w:r w:rsidR="009E3933" w:rsidRPr="00E8798B">
        <w:rPr>
          <w:rFonts w:cs="Times New Roman"/>
          <w:sz w:val="24"/>
        </w:rPr>
        <w:t xml:space="preserve">predominantly by hominin </w:t>
      </w:r>
      <w:r w:rsidR="00C27355" w:rsidRPr="00E8798B">
        <w:rPr>
          <w:rFonts w:cs="Times New Roman"/>
          <w:sz w:val="24"/>
        </w:rPr>
        <w:t xml:space="preserve">activity </w:t>
      </w:r>
      <w:r w:rsidR="00C27355" w:rsidRPr="00E8798B">
        <w:rPr>
          <w:rFonts w:cs="Times New Roman"/>
          <w:sz w:val="24"/>
        </w:rPr>
        <w:fldChar w:fldCharType="begin"/>
      </w:r>
      <w:r w:rsidR="00321529" w:rsidRPr="00E8798B">
        <w:rPr>
          <w:rFonts w:cs="Times New Roman"/>
          <w:sz w:val="24"/>
        </w:rPr>
        <w:instrText xml:space="preserve"> ADDIN ZOTERO_ITEM CSL_CITATION {"citationID":"kThsh02h","properties":{"formattedCitation":"(Behrensmeyer et al., 1995; Plummer et al., 2009a, 2009b; Ferraro et al., 2013; Ditchfield et al., 2019)","plainCitation":"(Behrensmeyer et al., 1995; Plummer et al., 2009a, 2009b; Ferraro et al., 2013; Ditchfield et al., 2019)","noteIndex":0},"citationItems":[{"id":1184,"uris":["http://zotero.org/users/2042166/items/U7YPNURN"],"uri":["http://zotero.org/users/2042166/items/U7YPNURN"],"itemData":{"id":1184,"type":"article-journal","abstract":"Kanjera is well known as the source of controversial hominid fossils collected by L. S. B. Leakey in the 1930s. Since 1935, the context of fossils and artifacts from the locality has been in doubt, due to a claim that sediment slumping had commingled materials from stratigraphic units of different ages. A careful re-examination of the geology demonstrates that the Kanjera deposits consist of approximately 37 m of volcaniclastic, fluvial, mudflat and lacustrine sediments that we assign to three major units: the Kanjera Formation, the Apoko Formation, and the Black Cotton Soil. Outcrops cover approximately 2 km2 in two adjacent areas, the Northern and Southern Exposures. Fossils and artifacts are found in primary contexts through much of the stratigraphic column, and extensive trenching failed to reveal any sediment slumping that would have disturbed these contexts. Faulting, rapid lateral facies changes, and an erosional unconformity between the Kanjera and Apoko Formations result in complex geological relationships. Magnetostratigraphic and faunal determinations indicate that the Kanjera Formation is approximately 1·5-0·5 Ma, the Apoko Formation younger than 0·5 Ma, and the Black Cotton Soil latest Pleistocene to Holocene. The hominid sample is derived from the Black Cotton Soil except for Leakey's Hominid 3, which probably was an intrusive burial into Kanjera Formation Bed KN-2. The Theropithecus oswaldi type specimen originated from KN-2a and is dated between 1·1 and at most 1·76 Ma. The Kanjera Formation provides the youngest known records of Metridiochoerus andrewsi and Deinotherium bozasi at about 1·0 Ma.","container-title":"Journal of Human Evolution","DOI":"10.1006/jhev.1995.1059","ISSN":"0047-2484","issue":"3","journalAbbreviation":"Journal of Human Evolution","page":"247-274","source":"ScienceDirect","title":"The Pleistocene locality of Kanjera, Western Kenya: stratigraphy, chronology and paleoenvironments","title-short":"The Pleistocene locality of Kanjera, Western Kenya","volume":"29","author":[{"family":"Behrensmeyer","given":"A. K."},{"family":"Potts","given":"R."},{"family":"Plummer","given":"Thomas W."},{"family":"Tauxe","given":"L."},{"family":"Opdyke","given":"N."},{"family":"Jorstad","given":"T."}],"issued":{"date-parts":[["1995",9,1]]}}},{"id":231,"uris":["http://zotero.org/users/2042166/items/EIUI88JQ"],"uri":["http://zotero.org/users/2042166/items/EIUI88JQ"],"itemData":{"id":231,"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id":708,"uris":["http://zotero.org/users/2042166/items/BJL8UMYI"],"uri":["http://zotero.org/users/2042166/items/BJL8UMYI"],"itemData":{"id":708,"type":"article-journal","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container-title":"PLoS ONE","DOI":"10.1371/journal.pone.0007199","ISSN":"19326203","issue":"9","note":"PMID: 19844568","title":"Oldest evidence of toolmaking hominins in a grassland-dominated ecosystem","volume":"4","author":[{"family":"Plummer","given":"Thomas W."},{"family":"Ditchfield","given":"Peter W."},{"family":"Bishop","given":"Laura C."},{"family":"Kingston","given":"John D."},{"family":"Ferraro","given":"Joseph V."},{"family":"Braun","given":"David R."},{"family":"Hertel","given":"Fritz"},{"family":"Potts","given":"Richard"}],"issued":{"date-parts":[["2009"]]}}},{"id":228,"uris":["http://zotero.org/users/2042166/items/Q7M4A5C8"],"uri":["http://zotero.org/users/2042166/items/Q7M4A5C8"],"itemData":{"id":228,"type":"article-journal","abstract":"The emergence of lithic technology by </w:instrText>
      </w:r>
      <w:r w:rsidR="00321529" w:rsidRPr="00E8798B">
        <w:rPr>
          <w:rFonts w:ascii="Cambria Math" w:hAnsi="Cambria Math" w:cs="Cambria Math"/>
          <w:sz w:val="24"/>
        </w:rPr>
        <w:instrText>∼</w:instrText>
      </w:r>
      <w:r w:rsidR="00321529" w:rsidRPr="00E8798B">
        <w:rPr>
          <w:rFonts w:cs="Times New Roman"/>
          <w:sz w:val="24"/>
        </w:rPr>
        <w:instrText xml:space="preserve">2.6 million years ago (Ma) is often interpreted as a correlate of increasingly recurrent hominin acquisition and consumption of animal remains. Associated faunal evidence, however, is poorly preserved prior to </w:instrText>
      </w:r>
      <w:r w:rsidR="00321529" w:rsidRPr="00E8798B">
        <w:rPr>
          <w:rFonts w:ascii="Cambria Math" w:hAnsi="Cambria Math" w:cs="Cambria Math"/>
          <w:sz w:val="24"/>
        </w:rPr>
        <w:instrText>∼</w:instrText>
      </w:r>
      <w:r w:rsidR="00321529" w:rsidRPr="00E8798B">
        <w:rPr>
          <w:rFonts w:cs="Times New Roman"/>
          <w:sz w:val="24"/>
        </w:rPr>
        <w:instrText xml:space="preserve">1.8 Ma, limiting our understanding of early archaeological (Oldowan) hominin carnivory. Here, we detail three large well-preserved zooarchaeological assemblages from Kanjera South, Kenya. The assemblages date to </w:instrText>
      </w:r>
      <w:r w:rsidR="00321529" w:rsidRPr="00E8798B">
        <w:rPr>
          <w:rFonts w:ascii="Cambria Math" w:hAnsi="Cambria Math" w:cs="Cambria Math"/>
          <w:sz w:val="24"/>
        </w:rPr>
        <w:instrText>∼</w:instrText>
      </w:r>
      <w:r w:rsidR="00321529" w:rsidRPr="00E8798B">
        <w:rPr>
          <w:rFonts w:cs="Times New Roman"/>
          <w:sz w:val="24"/>
        </w:rPr>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container-title":"PLOS ONE","DOI":"10.1371/journal.pone.0062174","ISSN":"1932-6203","issue":"4","journalAbbreviation":"PLOS ONE","language":"en","page":"e62174","source":"PLoS Journals","title":"Earliest Archaeological Evidence of Persistent Hominin Carnivory","volume":"8","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id":3184,"uris":["http://zotero.org/groups/2359949/items/9Y23QMXM"],"uri":["http://zotero.org/groups/2359949/items/9Y23QMXM"],"itemData":{"id":3184,"type":"article-journal","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container-title":"Geological Magazine","DOI":"10.1017/S0016756818000602","ISSN":"0016-7568, 1469-5081","issue":"07","journalAbbreviation":"Geol. Mag.","language":"en","page":"1190-1200","source":"DOI.org (Crossref)","title":"Geochronology and physical context of Oldowan site formation at Kanjera South, Kenya","volume":"156","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C27355" w:rsidRPr="00E8798B">
        <w:rPr>
          <w:rFonts w:cs="Times New Roman"/>
          <w:sz w:val="24"/>
        </w:rPr>
        <w:fldChar w:fldCharType="separate"/>
      </w:r>
      <w:r w:rsidR="00C27355" w:rsidRPr="00E8798B">
        <w:rPr>
          <w:rFonts w:cs="Times New Roman"/>
          <w:sz w:val="24"/>
        </w:rPr>
        <w:t xml:space="preserve">(Behrensmeyer et al., 1995; Plummer et al., 2009a, 2009b; </w:t>
      </w:r>
      <w:r w:rsidR="00C27355" w:rsidRPr="00E8798B">
        <w:rPr>
          <w:rFonts w:cs="Times New Roman"/>
          <w:sz w:val="24"/>
        </w:rPr>
        <w:lastRenderedPageBreak/>
        <w:t>Ferraro et al., 2013; Ditchfield et al., 2019)</w:t>
      </w:r>
      <w:r w:rsidR="00C27355" w:rsidRPr="00E8798B">
        <w:rPr>
          <w:rFonts w:cs="Times New Roman"/>
          <w:sz w:val="24"/>
        </w:rPr>
        <w:fldChar w:fldCharType="end"/>
      </w:r>
      <w:r w:rsidR="00C27355" w:rsidRPr="00E8798B">
        <w:rPr>
          <w:rFonts w:cs="Times New Roman"/>
          <w:sz w:val="24"/>
        </w:rPr>
        <w:t xml:space="preserve">. The frequencies of different bovids </w:t>
      </w:r>
      <w:r w:rsidR="006B148C" w:rsidRPr="00E8798B">
        <w:rPr>
          <w:rFonts w:cs="Times New Roman"/>
          <w:sz w:val="24"/>
        </w:rPr>
        <w:t xml:space="preserve">and </w:t>
      </w:r>
      <w:r w:rsidR="00C27355" w:rsidRPr="00E8798B">
        <w:rPr>
          <w:rFonts w:cs="Times New Roman"/>
          <w:sz w:val="24"/>
        </w:rPr>
        <w:t>enamel isotope studies</w:t>
      </w:r>
      <w:r w:rsidR="00621E09" w:rsidRPr="00E8798B">
        <w:rPr>
          <w:rFonts w:cs="Times New Roman"/>
          <w:sz w:val="24"/>
        </w:rPr>
        <w:t xml:space="preserve"> </w:t>
      </w:r>
      <w:r w:rsidR="00C27355" w:rsidRPr="00E8798B">
        <w:rPr>
          <w:rFonts w:cs="Times New Roman"/>
          <w:sz w:val="24"/>
        </w:rPr>
        <w:t xml:space="preserve">indicate that the landscape surrounding </w:t>
      </w:r>
      <w:r w:rsidR="00321529" w:rsidRPr="00E8798B">
        <w:rPr>
          <w:rFonts w:cs="Times New Roman"/>
          <w:sz w:val="24"/>
        </w:rPr>
        <w:t>Kanjera South</w:t>
      </w:r>
      <w:r w:rsidR="00C27355" w:rsidRPr="00E8798B">
        <w:rPr>
          <w:rFonts w:cs="Times New Roman"/>
          <w:sz w:val="24"/>
        </w:rPr>
        <w:t xml:space="preserve">, unlike the setting of </w:t>
      </w:r>
      <w:r w:rsidR="00F640C6" w:rsidRPr="00E8798B">
        <w:rPr>
          <w:rFonts w:cs="Times New Roman"/>
          <w:sz w:val="24"/>
        </w:rPr>
        <w:t>many</w:t>
      </w:r>
      <w:r w:rsidR="00C27355" w:rsidRPr="00E8798B">
        <w:rPr>
          <w:rFonts w:cs="Times New Roman"/>
          <w:sz w:val="24"/>
        </w:rPr>
        <w:t xml:space="preserve"> Oldowan sites, was dominated by a </w:t>
      </w:r>
      <w:r w:rsidR="00A2542B" w:rsidRPr="00E8798B">
        <w:rPr>
          <w:rFonts w:cs="Times New Roman"/>
          <w:sz w:val="24"/>
        </w:rPr>
        <w:t>grassland</w:t>
      </w:r>
      <w:r w:rsidR="00C27355" w:rsidRPr="00E8798B">
        <w:rPr>
          <w:rFonts w:cs="Times New Roman"/>
          <w:sz w:val="24"/>
        </w:rPr>
        <w:t xml:space="preserve"> as opposed to </w:t>
      </w:r>
      <w:r w:rsidR="00F640C6" w:rsidRPr="00E8798B">
        <w:rPr>
          <w:rFonts w:cs="Times New Roman"/>
          <w:sz w:val="24"/>
        </w:rPr>
        <w:t xml:space="preserve">more closed habitats </w:t>
      </w:r>
      <w:r w:rsidR="000A3860" w:rsidRPr="00E8798B">
        <w:rPr>
          <w:rFonts w:cs="Times New Roman"/>
          <w:sz w:val="24"/>
        </w:rPr>
        <w:fldChar w:fldCharType="begin"/>
      </w:r>
      <w:r w:rsidR="00321529" w:rsidRPr="00E8798B">
        <w:rPr>
          <w:rFonts w:cs="Times New Roman"/>
          <w:sz w:val="24"/>
        </w:rPr>
        <w:instrText xml:space="preserve"> ADDIN ZOTERO_ITEM CSL_CITATION {"citationID":"w38BXEW0","properties":{"formattedCitation":"(Plummer et al., 2009b, 2009a)","plainCitation":"(Plummer et al., 2009b, 2009a)","noteIndex":0},"citationItems":[{"id":708,"uris":["http://zotero.org/users/2042166/items/BJL8UMYI"],"uri":["http://zotero.org/users/2042166/items/BJL8UMYI"],"itemData":{"id":708,"type":"article-journal","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container-title":"PLoS ONE","DOI":"10.1371/journal.pone.0007199","ISSN":"19326203","issue":"9","note":"PMID: 19844568","title":"Oldest evidence of toolmaking hominins in a grassland-dominated ecosystem","volume":"4","author":[{"family":"Plummer","given":"Thomas W."},{"family":"Ditchfield","given":"Peter W."},{"family":"Bishop","given":"Laura C."},{"family":"Kingston","given":"John D."},{"family":"Ferraro","given":"Joseph V."},{"family":"Braun","given":"David R."},{"family":"Hertel","given":"Fritz"},{"family":"Potts","given":"Richard"}],"issued":{"date-parts":[["2009"]]}}},{"id":231,"uris":["http://zotero.org/users/2042166/items/EIUI88JQ"],"uri":["http://zotero.org/users/2042166/items/EIUI88JQ"],"itemData":{"id":231,"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schema":"https://github.com/citation-style-language/schema/raw/master/csl-citation.json"} </w:instrText>
      </w:r>
      <w:r w:rsidR="000A3860" w:rsidRPr="00E8798B">
        <w:rPr>
          <w:rFonts w:cs="Times New Roman"/>
          <w:sz w:val="24"/>
        </w:rPr>
        <w:fldChar w:fldCharType="separate"/>
      </w:r>
      <w:r w:rsidR="000A3860" w:rsidRPr="00E8798B">
        <w:rPr>
          <w:rFonts w:cs="Times New Roman"/>
          <w:noProof/>
          <w:sz w:val="24"/>
        </w:rPr>
        <w:t>(Plummer et al., 2009b, 2009a)</w:t>
      </w:r>
      <w:r w:rsidR="000A3860" w:rsidRPr="00E8798B">
        <w:rPr>
          <w:rFonts w:cs="Times New Roman"/>
          <w:sz w:val="24"/>
        </w:rPr>
        <w:fldChar w:fldCharType="end"/>
      </w:r>
      <w:r w:rsidR="000A3860" w:rsidRPr="00E8798B">
        <w:rPr>
          <w:rFonts w:cs="Times New Roman"/>
          <w:sz w:val="24"/>
        </w:rPr>
        <w:t>.</w:t>
      </w:r>
      <w:r w:rsidR="00C27355" w:rsidRPr="00E8798B">
        <w:rPr>
          <w:rFonts w:cs="Times New Roman"/>
          <w:sz w:val="24"/>
        </w:rPr>
        <w:t xml:space="preserve"> </w:t>
      </w:r>
      <w:r w:rsidR="006B148C" w:rsidRPr="00E8798B">
        <w:rPr>
          <w:rFonts w:cs="Times New Roman"/>
          <w:sz w:val="24"/>
        </w:rPr>
        <w:t>Z</w:t>
      </w:r>
      <w:r w:rsidR="00C27355" w:rsidRPr="00E8798B">
        <w:rPr>
          <w:rFonts w:cs="Times New Roman"/>
          <w:sz w:val="24"/>
        </w:rPr>
        <w:t xml:space="preserve">ooarchaeological evidence at </w:t>
      </w:r>
      <w:r w:rsidR="00321529" w:rsidRPr="00E8798B">
        <w:rPr>
          <w:rFonts w:cs="Times New Roman"/>
          <w:sz w:val="24"/>
        </w:rPr>
        <w:t>Kanjera South</w:t>
      </w:r>
      <w:r w:rsidR="00C27355" w:rsidRPr="00E8798B">
        <w:rPr>
          <w:rFonts w:cs="Times New Roman"/>
          <w:sz w:val="24"/>
        </w:rPr>
        <w:t xml:space="preserve"> strongly implicates a scenario where hominins had early access to small carcasses</w:t>
      </w:r>
      <w:r w:rsidR="006B148C" w:rsidRPr="00E8798B">
        <w:rPr>
          <w:rFonts w:cs="Times New Roman"/>
          <w:sz w:val="24"/>
        </w:rPr>
        <w:t xml:space="preserve"> and mixed access to larger carcasses</w:t>
      </w:r>
      <w:r w:rsidR="00301E30" w:rsidRPr="00E8798B">
        <w:rPr>
          <w:rFonts w:cs="Times New Roman"/>
          <w:sz w:val="24"/>
        </w:rPr>
        <w:t xml:space="preserve"> </w:t>
      </w:r>
      <w:r w:rsidR="00301E30" w:rsidRPr="00E8798B">
        <w:rPr>
          <w:rFonts w:cs="Times New Roman"/>
          <w:sz w:val="24"/>
        </w:rPr>
        <w:fldChar w:fldCharType="begin"/>
      </w:r>
      <w:r w:rsidR="00321529" w:rsidRPr="00E8798B">
        <w:rPr>
          <w:rFonts w:cs="Times New Roman"/>
          <w:sz w:val="24"/>
        </w:rPr>
        <w:instrText xml:space="preserve"> ADDIN ZOTERO_ITEM CSL_CITATION {"citationID":"Y9PYUxAo","properties":{"formattedCitation":"(Oliver et al., 2019)","plainCitation":"(Oliver et al., 2019)","noteIndex":0},"citationItems":[{"id":3181,"uris":["http://zotero.org/groups/2359949/items/F5FPD697"],"uri":["http://zotero.org/groups/2359949/items/F5FPD697"],"itemData":{"id":3181,"type":"article-journal","abstract":"The archaeological record has documented Oldowan hominin occupation of habitats ranging from open grasslands to riparian forest by 2.0 Ma. Despite this we have a poor understanding of whether hominin foraging behavior varied in different environmental settings. We compared bovid mortality profiles from the two largest Oldowan zooarchaeological samples, one from a grassland (Excavation 1, Kanjera South, Kenya) and another from a woodland (FLK Zinj, Olduvai Gorge, Tanzania) with bovid mortality samples created by African carnivores in different habitats. Kanjera hominins frequently had early access, likely through hunting, to small (size 1 ≤ 23 kg and size 2 = 24–112 kg) juvenile bovids, creating a mortality pattern similar to that created by grassland dwelling carnivores. Kanjera hominins had more mixed access to large (size 3 = 113–340 kg), often juvenile, bovids and frequently scavenged heads. In contrast, previous work has shown that the few small bovids at FLK-Zinj were predominantly older individuals. Prime adults dominated the FLK-Zinj large bovid sample, leading to a mortality pattern similar to that created by carnivores occupying more closed habitats. Variation in bovid body size and mortality profiles between these archaeological assemblages may reflect the challenges of acquiring fauna in open versus closed habitats with a simple hunting toolkit. The heterogeneous woodland habitat of FLK-Zinj would have provided more opportunities to ambush prey, whereas on grasslands with more limited concealment opportunities Kanjera hominins focused their efforts on vulnerable juvenile prey, some likely acquired after short chases.","container-title":"Journal of Human Evolution","DOI":"10.1016/j.jhevol.2019.03.009","ISSN":"0047-2484","journalAbbreviation":"Journal of Human Evolution","page":"61-75","source":"ScienceDirect","title":"Bovid mortality patterns from Kanjera South, Homa Peninsula, Kenya and FLK-Zinj, Olduvai Gorge, Tanzania: Evidence for habitat mediated variability in Oldowan hominin hunting and scavenging behavior","title-short":"Bovid mortality patterns from Kanjera South, Homa Peninsula, Kenya and FLK-Zinj, Olduvai Gorge, Tanzania","volume":"131","author":[{"family":"Oliver","given":"James S."},{"family":"Plummer","given":"Thomas W."},{"family":"Hertel","given":"Fritz"},{"family":"Bishop","given":"Laura C."}],"issued":{"date-parts":[["2019",6,1]]}}}],"schema":"https://github.com/citation-style-language/schema/raw/master/csl-citation.json"} </w:instrText>
      </w:r>
      <w:r w:rsidR="00301E30" w:rsidRPr="00E8798B">
        <w:rPr>
          <w:rFonts w:cs="Times New Roman"/>
          <w:sz w:val="24"/>
        </w:rPr>
        <w:fldChar w:fldCharType="separate"/>
      </w:r>
      <w:r w:rsidR="00301E30" w:rsidRPr="00E8798B">
        <w:rPr>
          <w:rFonts w:cs="Times New Roman"/>
          <w:noProof/>
          <w:sz w:val="24"/>
        </w:rPr>
        <w:t>(Oliver et al., 2019)</w:t>
      </w:r>
      <w:r w:rsidR="00301E30" w:rsidRPr="00E8798B">
        <w:rPr>
          <w:rFonts w:cs="Times New Roman"/>
          <w:sz w:val="24"/>
        </w:rPr>
        <w:fldChar w:fldCharType="end"/>
      </w:r>
      <w:r w:rsidR="00F640C6" w:rsidRPr="00E8798B">
        <w:rPr>
          <w:rFonts w:cs="Times New Roman"/>
          <w:sz w:val="24"/>
        </w:rPr>
        <w:t>.</w:t>
      </w:r>
      <w:r w:rsidR="006B148C" w:rsidRPr="00E8798B">
        <w:rPr>
          <w:rFonts w:cs="Times New Roman"/>
          <w:sz w:val="24"/>
        </w:rPr>
        <w:t xml:space="preserve"> </w:t>
      </w:r>
      <w:r w:rsidR="00F640C6" w:rsidRPr="00E8798B">
        <w:rPr>
          <w:rFonts w:cs="Times New Roman"/>
          <w:sz w:val="24"/>
        </w:rPr>
        <w:t>T</w:t>
      </w:r>
      <w:r w:rsidR="006B148C" w:rsidRPr="00E8798B">
        <w:rPr>
          <w:rFonts w:cs="Times New Roman"/>
          <w:sz w:val="24"/>
        </w:rPr>
        <w:t>his record is consistent through the stratified sequence, suggesting that persistent carnivory spanned hundreds to thousands of years</w:t>
      </w:r>
      <w:r w:rsidR="00301E30" w:rsidRPr="00E8798B">
        <w:rPr>
          <w:rFonts w:cs="Times New Roman"/>
          <w:sz w:val="24"/>
        </w:rPr>
        <w:t xml:space="preserve"> </w:t>
      </w:r>
      <w:r w:rsidR="00301E30" w:rsidRPr="00E8798B">
        <w:rPr>
          <w:rFonts w:cs="Times New Roman"/>
          <w:sz w:val="24"/>
        </w:rPr>
        <w:fldChar w:fldCharType="begin"/>
      </w:r>
      <w:r w:rsidR="00321529" w:rsidRPr="00E8798B">
        <w:rPr>
          <w:rFonts w:cs="Times New Roman"/>
          <w:sz w:val="24"/>
        </w:rPr>
        <w:instrText xml:space="preserve"> ADDIN ZOTERO_ITEM CSL_CITATION {"citationID":"fMADBcGv","properties":{"formattedCitation":"(Ferraro et al., 2013)","plainCitation":"(Ferraro et al., 2013)","noteIndex":0},"citationItems":[{"id":228,"uris":["http://zotero.org/users/2042166/items/Q7M4A5C8"],"uri":["http://zotero.org/users/2042166/items/Q7M4A5C8"],"itemData":{"id":228,"type":"article-journal","abstract":"The emergence of lithic technology by </w:instrText>
      </w:r>
      <w:r w:rsidR="00321529" w:rsidRPr="00E8798B">
        <w:rPr>
          <w:rFonts w:ascii="Cambria Math" w:hAnsi="Cambria Math" w:cs="Cambria Math"/>
          <w:sz w:val="24"/>
        </w:rPr>
        <w:instrText>∼</w:instrText>
      </w:r>
      <w:r w:rsidR="00321529" w:rsidRPr="00E8798B">
        <w:rPr>
          <w:rFonts w:cs="Times New Roman"/>
          <w:sz w:val="24"/>
        </w:rPr>
        <w:instrText xml:space="preserve">2.6 million years ago (Ma) is often interpreted as a correlate of increasingly recurrent hominin acquisition and consumption of animal remains. Associated faunal evidence, however, is poorly preserved prior to </w:instrText>
      </w:r>
      <w:r w:rsidR="00321529" w:rsidRPr="00E8798B">
        <w:rPr>
          <w:rFonts w:ascii="Cambria Math" w:hAnsi="Cambria Math" w:cs="Cambria Math"/>
          <w:sz w:val="24"/>
        </w:rPr>
        <w:instrText>∼</w:instrText>
      </w:r>
      <w:r w:rsidR="00321529" w:rsidRPr="00E8798B">
        <w:rPr>
          <w:rFonts w:cs="Times New Roman"/>
          <w:sz w:val="24"/>
        </w:rPr>
        <w:instrText xml:space="preserve">1.8 Ma, limiting our understanding of early archaeological (Oldowan) hominin carnivory. Here, we detail three large well-preserved zooarchaeological assemblages from Kanjera South, Kenya. The assemblages date to </w:instrText>
      </w:r>
      <w:r w:rsidR="00321529" w:rsidRPr="00E8798B">
        <w:rPr>
          <w:rFonts w:ascii="Cambria Math" w:hAnsi="Cambria Math" w:cs="Cambria Math"/>
          <w:sz w:val="24"/>
        </w:rPr>
        <w:instrText>∼</w:instrText>
      </w:r>
      <w:r w:rsidR="00321529" w:rsidRPr="00E8798B">
        <w:rPr>
          <w:rFonts w:cs="Times New Roman"/>
          <w:sz w:val="24"/>
        </w:rPr>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container-title":"PLOS ONE","DOI":"10.1371/journal.pone.0062174","ISSN":"1932-6203","issue":"4","journalAbbreviation":"PLOS ONE","language":"en","page":"e62174","source":"PLoS Journals","title":"Earliest Archaeological Evidence of Persistent Hominin Carnivory","volume":"8","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schema":"https://github.com/citation-style-language/schema/raw/master/csl-citation.json"} </w:instrText>
      </w:r>
      <w:r w:rsidR="00301E30" w:rsidRPr="00E8798B">
        <w:rPr>
          <w:rFonts w:cs="Times New Roman"/>
          <w:sz w:val="24"/>
        </w:rPr>
        <w:fldChar w:fldCharType="separate"/>
      </w:r>
      <w:r w:rsidR="00301E30" w:rsidRPr="00E8798B">
        <w:rPr>
          <w:rFonts w:cs="Times New Roman"/>
          <w:noProof/>
          <w:sz w:val="24"/>
        </w:rPr>
        <w:t>(Ferraro et al., 2013)</w:t>
      </w:r>
      <w:r w:rsidR="00301E30" w:rsidRPr="00E8798B">
        <w:rPr>
          <w:rFonts w:cs="Times New Roman"/>
          <w:sz w:val="24"/>
        </w:rPr>
        <w:fldChar w:fldCharType="end"/>
      </w:r>
      <w:r w:rsidR="00C27355" w:rsidRPr="00E8798B">
        <w:rPr>
          <w:rFonts w:cs="Times New Roman"/>
          <w:sz w:val="24"/>
        </w:rPr>
        <w:t xml:space="preserve">. </w:t>
      </w:r>
      <w:r w:rsidR="00F029AA" w:rsidRPr="00E8798B">
        <w:rPr>
          <w:rFonts w:cs="Times New Roman"/>
          <w:sz w:val="24"/>
        </w:rPr>
        <w:t xml:space="preserve">Though </w:t>
      </w:r>
      <w:r w:rsidR="00321529" w:rsidRPr="00E8798B">
        <w:rPr>
          <w:rFonts w:cs="Times New Roman"/>
          <w:sz w:val="24"/>
        </w:rPr>
        <w:t>Kanjera South</w:t>
      </w:r>
      <w:r w:rsidR="00F029AA" w:rsidRPr="00E8798B">
        <w:rPr>
          <w:rFonts w:cs="Times New Roman"/>
          <w:sz w:val="24"/>
        </w:rPr>
        <w:t xml:space="preserve"> is considered to have been of significance to hominins</w:t>
      </w:r>
      <w:r w:rsidR="00F47FC7" w:rsidRPr="00E8798B">
        <w:rPr>
          <w:rFonts w:cs="Times New Roman"/>
          <w:sz w:val="24"/>
        </w:rPr>
        <w:t>,</w:t>
      </w:r>
      <w:r w:rsidR="00F029AA" w:rsidRPr="00E8798B">
        <w:rPr>
          <w:rFonts w:cs="Times New Roman"/>
          <w:sz w:val="24"/>
        </w:rPr>
        <w:t xml:space="preserve"> it is difficult to determine if there was something unique about its location specifically or if the Homa Pennisula as a whole, was simply a hospitable place</w:t>
      </w:r>
      <w:r w:rsidR="00270BC0" w:rsidRPr="00E8798B">
        <w:rPr>
          <w:rFonts w:cs="Times New Roman"/>
          <w:sz w:val="24"/>
        </w:rPr>
        <w:t xml:space="preserve"> </w:t>
      </w:r>
      <w:r w:rsidR="00270BC0" w:rsidRPr="00E8798B">
        <w:rPr>
          <w:rFonts w:cs="Times New Roman"/>
          <w:sz w:val="24"/>
        </w:rPr>
        <w:fldChar w:fldCharType="begin"/>
      </w:r>
      <w:r w:rsidR="00321529" w:rsidRPr="00E8798B">
        <w:rPr>
          <w:rFonts w:cs="Times New Roman"/>
          <w:sz w:val="24"/>
        </w:rPr>
        <w:instrText xml:space="preserve"> ADDIN ZOTERO_ITEM CSL_CITATION {"citationID":"IT9LVdSo","properties":{"formattedCitation":"(Behrensmeyer et al., 1995)","plainCitation":"(Behrensmeyer et al., 1995)","noteIndex":0},"citationItems":[{"id":1184,"uris":["http://zotero.org/users/2042166/items/U7YPNURN"],"uri":["http://zotero.org/users/2042166/items/U7YPNURN"],"itemData":{"id":1184,"type":"article-journal","abstract":"Kanjera is well known as the source of controversial hominid fossils collected by L. S. B. Leakey in the 1930s. Since 1935, the context of fossils and artifacts from the locality has been in doubt, due to a claim that sediment slumping had commingled materials from stratigraphic units of different ages. A careful re-examination of the geology demonstrates that the Kanjera deposits consist of approximately 37 m of volcaniclastic, fluvial, mudflat and lacustrine sediments that we assign to three major units: the Kanjera Formation, the Apoko Formation, and the Black Cotton Soil. Outcrops cover approximately 2 km2 in two adjacent areas, the Northern and Southern Exposures. Fossils and artifacts are found in primary contexts through much of the stratigraphic column, and extensive trenching failed to reveal any sediment slumping that would have disturbed these contexts. Faulting, rapid lateral facies changes, and an erosional unconformity between the Kanjera and Apoko Formations result in complex geological relationships. Magnetostratigraphic and faunal determinations indicate that the Kanjera Formation is approximately 1·5-0·5 Ma, the Apoko Formation younger than 0·5 Ma, and the Black Cotton Soil latest Pleistocene to Holocene. The hominid sample is derived from the Black Cotton Soil except for Leakey's Hominid 3, which probably was an intrusive burial into Kanjera Formation Bed KN-2. The Theropithecus oswaldi type specimen originated from KN-2a and is dated between 1·1 and at most 1·76 Ma. The Kanjera Formation provides the youngest known records of Metridiochoerus andrewsi and Deinotherium bozasi at about 1·0 Ma.","container-title":"Journal of Human Evolution","DOI":"10.1006/jhev.1995.1059","ISSN":"0047-2484","issue":"3","journalAbbreviation":"Journal of Human Evolution","page":"247-274","source":"ScienceDirect","title":"The Pleistocene locality of Kanjera, Western Kenya: stratigraphy, chronology and paleoenvironments","title-short":"The Pleistocene locality of Kanjera, Western Kenya","volume":"29","author":[{"family":"Behrensmeyer","given":"A. K."},{"family":"Potts","given":"R."},{"family":"Plummer","given":"Thomas W."},{"family":"Tauxe","given":"L."},{"family":"Opdyke","given":"N."},{"family":"Jorstad","given":"T."}],"issued":{"date-parts":[["1995",9,1]]}}}],"schema":"https://github.com/citation-style-language/schema/raw/master/csl-citation.json"} </w:instrText>
      </w:r>
      <w:r w:rsidR="00270BC0" w:rsidRPr="00E8798B">
        <w:rPr>
          <w:rFonts w:cs="Times New Roman"/>
          <w:sz w:val="24"/>
        </w:rPr>
        <w:fldChar w:fldCharType="separate"/>
      </w:r>
      <w:r w:rsidR="00270BC0" w:rsidRPr="00E8798B">
        <w:rPr>
          <w:rFonts w:cs="Times New Roman"/>
          <w:noProof/>
          <w:sz w:val="24"/>
        </w:rPr>
        <w:t>(Behrensmeyer et al., 1995)</w:t>
      </w:r>
      <w:r w:rsidR="00270BC0" w:rsidRPr="00E8798B">
        <w:rPr>
          <w:rFonts w:cs="Times New Roman"/>
          <w:sz w:val="24"/>
        </w:rPr>
        <w:fldChar w:fldCharType="end"/>
      </w:r>
      <w:r w:rsidR="00F029AA" w:rsidRPr="00E8798B">
        <w:rPr>
          <w:rFonts w:cs="Times New Roman"/>
          <w:sz w:val="24"/>
        </w:rPr>
        <w:t>.</w:t>
      </w:r>
      <w:r w:rsidR="00270BC0" w:rsidRPr="00E8798B">
        <w:rPr>
          <w:rFonts w:cs="Times New Roman"/>
          <w:sz w:val="24"/>
        </w:rPr>
        <w:t xml:space="preserve"> </w:t>
      </w:r>
      <w:r w:rsidR="00F029AA" w:rsidRPr="00E8798B">
        <w:rPr>
          <w:rFonts w:cs="Times New Roman"/>
          <w:sz w:val="24"/>
        </w:rPr>
        <w:t xml:space="preserve"> </w:t>
      </w:r>
      <w:r w:rsidR="0015775C" w:rsidRPr="00E8798B">
        <w:rPr>
          <w:rFonts w:cs="Times New Roman"/>
          <w:sz w:val="24"/>
        </w:rPr>
        <w:t>S</w:t>
      </w:r>
      <w:r w:rsidR="00F029AA" w:rsidRPr="00E8798B">
        <w:rPr>
          <w:rFonts w:cs="Times New Roman"/>
          <w:sz w:val="24"/>
        </w:rPr>
        <w:t xml:space="preserve">ubstantial faulting in the region makes it difficult to assess the ecological qualities of </w:t>
      </w:r>
      <w:r w:rsidR="00321529" w:rsidRPr="00E8798B">
        <w:rPr>
          <w:rFonts w:cs="Times New Roman"/>
          <w:sz w:val="24"/>
        </w:rPr>
        <w:t>Kanjera South</w:t>
      </w:r>
      <w:r w:rsidR="00F029AA" w:rsidRPr="00E8798B">
        <w:rPr>
          <w:rFonts w:cs="Times New Roman"/>
          <w:sz w:val="24"/>
        </w:rPr>
        <w:t xml:space="preserve"> within a broader landscape context.</w:t>
      </w:r>
    </w:p>
    <w:p w14:paraId="241C5CCC" w14:textId="58DFC944" w:rsidR="00E842BF" w:rsidRPr="00E8798B" w:rsidRDefault="00416BFD">
      <w:pPr>
        <w:pStyle w:val="BodyText"/>
        <w:spacing w:line="480" w:lineRule="auto"/>
        <w:rPr>
          <w:rFonts w:cs="Times New Roman"/>
          <w:sz w:val="24"/>
        </w:rPr>
      </w:pPr>
      <w:r w:rsidRPr="00E8798B">
        <w:rPr>
          <w:rFonts w:cs="Times New Roman"/>
          <w:sz w:val="24"/>
        </w:rPr>
        <w:t>Extensive geological surveys of the Homa Peninsula and the surrounding area reveal a high diversity of igneous and metamorphic rocks that provided a wide range of suitable materials that hominins coul</w:t>
      </w:r>
      <w:r w:rsidR="00E842BF" w:rsidRPr="00E8798B">
        <w:rPr>
          <w:rFonts w:cs="Times New Roman"/>
          <w:sz w:val="24"/>
        </w:rPr>
        <w:t>d utilize for flake production</w:t>
      </w:r>
      <w:r w:rsidR="0015775C" w:rsidRPr="00E8798B">
        <w:rPr>
          <w:rFonts w:cs="Times New Roman"/>
          <w:sz w:val="24"/>
        </w:rPr>
        <w:t xml:space="preserve"> </w:t>
      </w:r>
      <w:r w:rsidR="0015775C" w:rsidRPr="00E8798B">
        <w:rPr>
          <w:rFonts w:cs="Times New Roman"/>
          <w:sz w:val="24"/>
        </w:rPr>
        <w:fldChar w:fldCharType="begin"/>
      </w:r>
      <w:r w:rsidR="00FA417E" w:rsidRPr="00E8798B">
        <w:rPr>
          <w:rFonts w:cs="Times New Roman"/>
          <w:sz w:val="24"/>
        </w:rPr>
        <w:instrText xml:space="preserve"> ADDIN ZOTERO_ITEM CSL_CITATION {"citationID":"lY5Ytu7o","properties":{"formattedCitation":"(Saggerson, 1952; Le Bas, 1977; Braun et al., 2008a; Finestone et al., 2020)","plainCitation":"(Saggerson, 1952; Le Bas, 1977; Braun et al., 2008a; Finestone et al., 2020)","noteIndex":0},"citationItems":[{"id":957,"uris":["http://zotero.org/users/2042166/items/H5ZWCIH2"],"uri":["http://zotero.org/users/2042166/items/H5ZWCIH2"],"itemData":{"id":957,"type":"article","publisher":"Mines and Geological Department","title":"Geology of the Kisumu District. Geological Survey of Kenya, Republic of Kenya, Mines and Geological Department,","author":[{"family":"Saggerson","given":"E.P."}],"issued":{"date-parts":[["1952"]]}}},{"id":958,"uris":["http://zotero.org/users/2042166/items/RG24H5AW"],"uri":["http://zotero.org/users/2042166/items/RG24H5AW"],"itemData":{"id":958,"type":"book","event-place":"Cambridge","publisher":"Cambridge University Press","publisher-place":"Cambridge","title":"Carbonatite-Nephelinite Volcanism: An African Case History","author":[{"family":"Le Bas","given":"M.J."}],"issued":{"date-parts":[["1977"]]}}},{"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id":956,"uris":["http://zotero.org/users/2042166/items/N9499M8B"],"uri":["http://zotero.org/users/2042166/items/N9499M8B"],"itemData":{"id":956,"type":"article-journal","abstract":"Determining the provenance of archeological material is essential for documenting the movement of ancient resources and placing fossils and artifacts in the correct stratigraphic context. Non-destructive geochemical compositional analysis with Energy Dispersive X-ray Fluorescence (ED-XRF) spectrometry has the potential to provide a versatile approach to studying the provenance of archeological material. It is possible to build large regional XRF datasets that are useful for understanding the movements of toolmakers because this technique can be applied to a large number of samples non-destructively. However, incorporating new provenance data into existing datasets poses several potential challenges. Expanded provenance datasets often require the comparison of geochemical data across XRF instruments and settings. In particular the addition of different lithologies requires an understanding of diverse degrees of surface weathering and matrix heterogeneity. On the Homa Peninsula in Kenya, Oldowan tools from Kanjera South were previously linked to primary and secondary sources based on trace element geochemistry determined through ED-XRF. In this study, we established comparability across two ED-XRF instruments and incorporated samples from additional sources of quartzite and rhyolite into the existing raw material sourcing dataset. The new sources revealed regional differences in the geochemistry of rhyolite and quartzite that derive from drainages on and around the Homa Peninsula. This demonstrates the compatibility of quartzite and rhyolite materials with non-destructive ED-XRF sourcing and provides a methodological establishment of cross-study comparison in elemental values derived from non-uniform whole rock samples. This study highlights the importance of calibration using overlapping reference standards and linear regressions to determine offsets necessary for direct comparison.","container-title":"Journal of Archaeological Science: Reports","DOI":"10.1016/j.jasrep.2020.102510","ISSN":"2352-409X","journalAbbreviation":"Journal of Archaeological Science: Reports","language":"en","page":"102510","source":"ScienceDirect","title":"Building ED-XRF datasets for sourcing rhyolite and quartzite artifacts: A case study on the Homa Peninsula, Kenya","title-short":"Building ED-XRF datasets for sourcing rhyolite and quartzite artifacts","volume":"33","author":[{"family":"Finestone","given":"Emma M."},{"family":"Braun","given":"David R."},{"family":"Plummer","given":"Thomas W."},{"family":"Bartilol","given":"Simion"},{"family":"Kiprono","given":"Nelson"}],"issued":{"date-parts":[["2020",10,1]]}}}],"schema":"https://github.com/citation-style-language/schema/raw/master/csl-citation.json"} </w:instrText>
      </w:r>
      <w:r w:rsidR="0015775C" w:rsidRPr="00E8798B">
        <w:rPr>
          <w:rFonts w:cs="Times New Roman"/>
          <w:sz w:val="24"/>
        </w:rPr>
        <w:fldChar w:fldCharType="separate"/>
      </w:r>
      <w:r w:rsidR="00FA417E" w:rsidRPr="00E8798B">
        <w:rPr>
          <w:rFonts w:cs="Times New Roman"/>
          <w:noProof/>
          <w:sz w:val="24"/>
        </w:rPr>
        <w:t>(Saggerson, 1952; Le Bas, 1977; Braun et al., 2008a; Finestone et al., 2020)</w:t>
      </w:r>
      <w:r w:rsidR="0015775C" w:rsidRPr="00E8798B">
        <w:rPr>
          <w:rFonts w:cs="Times New Roman"/>
          <w:sz w:val="24"/>
        </w:rPr>
        <w:fldChar w:fldCharType="end"/>
      </w:r>
      <w:r w:rsidR="0015775C" w:rsidRPr="00E8798B">
        <w:rPr>
          <w:rFonts w:cs="Times New Roman"/>
          <w:sz w:val="24"/>
        </w:rPr>
        <w:t>.</w:t>
      </w:r>
      <w:r w:rsidR="006B148C" w:rsidRPr="00E8798B">
        <w:rPr>
          <w:rFonts w:cs="Times New Roman"/>
          <w:sz w:val="24"/>
        </w:rPr>
        <w:t xml:space="preserve"> </w:t>
      </w:r>
      <w:r w:rsidR="00E842BF" w:rsidRPr="00E8798B">
        <w:rPr>
          <w:rFonts w:cs="Times New Roman"/>
          <w:sz w:val="24"/>
        </w:rPr>
        <w:t>As such</w:t>
      </w:r>
      <w:r w:rsidR="004766DF" w:rsidRPr="00E8798B">
        <w:rPr>
          <w:rFonts w:cs="Times New Roman"/>
          <w:sz w:val="24"/>
        </w:rPr>
        <w:t>,</w:t>
      </w:r>
      <w:r w:rsidR="00E842BF" w:rsidRPr="00E8798B">
        <w:rPr>
          <w:rFonts w:cs="Times New Roman"/>
          <w:sz w:val="24"/>
        </w:rPr>
        <w:t xml:space="preserve"> this diversity is refl</w:t>
      </w:r>
      <w:r w:rsidR="004766DF" w:rsidRPr="00E8798B">
        <w:rPr>
          <w:rFonts w:cs="Times New Roman"/>
          <w:sz w:val="24"/>
        </w:rPr>
        <w:t xml:space="preserve">ected in the lithic assemblage. More than 16 different rock types are represented in the assemblage </w:t>
      </w:r>
      <w:r w:rsidR="00F640C6" w:rsidRPr="00E8798B">
        <w:rPr>
          <w:rFonts w:cs="Times New Roman"/>
          <w:sz w:val="24"/>
        </w:rPr>
        <w:t>although</w:t>
      </w:r>
      <w:r w:rsidR="004766DF" w:rsidRPr="00E8798B">
        <w:rPr>
          <w:rFonts w:cs="Times New Roman"/>
          <w:sz w:val="24"/>
        </w:rPr>
        <w:t xml:space="preserve"> the bulk of the material is produced on 8 of them</w:t>
      </w:r>
      <w:r w:rsidR="00270BC0" w:rsidRPr="00E8798B">
        <w:rPr>
          <w:rFonts w:cs="Times New Roman"/>
          <w:sz w:val="24"/>
        </w:rPr>
        <w:t xml:space="preserve"> </w:t>
      </w:r>
      <w:r w:rsidR="00270BC0" w:rsidRPr="00E8798B">
        <w:rPr>
          <w:rFonts w:cs="Times New Roman"/>
          <w:sz w:val="24"/>
        </w:rPr>
        <w:fldChar w:fldCharType="begin"/>
      </w:r>
      <w:r w:rsidR="00321529" w:rsidRPr="00E8798B">
        <w:rPr>
          <w:rFonts w:cs="Times New Roman"/>
          <w:sz w:val="24"/>
        </w:rPr>
        <w:instrText xml:space="preserve"> ADDIN ZOTERO_ITEM CSL_CITATION {"citationID":"lCEdb7cK","properties":{"formattedCitation":"(Braun et al., 2008a)","plainCitation":"(Braun et al., 2008a)","noteIndex":0},"citationItems":[{"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270BC0" w:rsidRPr="00E8798B">
        <w:rPr>
          <w:rFonts w:cs="Times New Roman"/>
          <w:sz w:val="24"/>
        </w:rPr>
        <w:fldChar w:fldCharType="separate"/>
      </w:r>
      <w:r w:rsidR="00270BC0" w:rsidRPr="00E8798B">
        <w:rPr>
          <w:rFonts w:cs="Times New Roman"/>
          <w:noProof/>
          <w:sz w:val="24"/>
        </w:rPr>
        <w:t>(Braun et al., 2008a)</w:t>
      </w:r>
      <w:r w:rsidR="00270BC0" w:rsidRPr="00E8798B">
        <w:rPr>
          <w:rFonts w:cs="Times New Roman"/>
          <w:sz w:val="24"/>
        </w:rPr>
        <w:fldChar w:fldCharType="end"/>
      </w:r>
      <w:r w:rsidR="004766DF" w:rsidRPr="00E8798B">
        <w:rPr>
          <w:rFonts w:cs="Times New Roman"/>
          <w:sz w:val="24"/>
        </w:rPr>
        <w:t xml:space="preserve">. Geochemical </w:t>
      </w:r>
      <w:r w:rsidR="00F640C6" w:rsidRPr="00E8798B">
        <w:rPr>
          <w:rFonts w:cs="Times New Roman"/>
          <w:sz w:val="24"/>
        </w:rPr>
        <w:t>provenance studies</w:t>
      </w:r>
      <w:r w:rsidR="004766DF" w:rsidRPr="00E8798B">
        <w:rPr>
          <w:rFonts w:cs="Times New Roman"/>
          <w:sz w:val="24"/>
        </w:rPr>
        <w:t xml:space="preserve"> of the lithic material make</w:t>
      </w:r>
      <w:r w:rsidR="00F47FC7" w:rsidRPr="00E8798B">
        <w:rPr>
          <w:rFonts w:cs="Times New Roman"/>
          <w:sz w:val="24"/>
        </w:rPr>
        <w:t xml:space="preserve"> </w:t>
      </w:r>
      <w:r w:rsidR="004766DF" w:rsidRPr="00E8798B">
        <w:rPr>
          <w:rFonts w:cs="Times New Roman"/>
          <w:sz w:val="24"/>
        </w:rPr>
        <w:t>it possible to further subdivide the lithic assemblage</w:t>
      </w:r>
      <w:r w:rsidR="00BC6EAE" w:rsidRPr="00E8798B">
        <w:rPr>
          <w:rFonts w:cs="Times New Roman"/>
          <w:sz w:val="24"/>
        </w:rPr>
        <w:t xml:space="preserve"> to two broad categories: local and exotic</w:t>
      </w:r>
      <w:r w:rsidR="006A387B" w:rsidRPr="00E8798B">
        <w:rPr>
          <w:rFonts w:cs="Times New Roman"/>
          <w:sz w:val="24"/>
        </w:rPr>
        <w:t xml:space="preserve"> (</w:t>
      </w:r>
      <w:r w:rsidR="00321529" w:rsidRPr="00E8798B">
        <w:rPr>
          <w:rFonts w:cs="Times New Roman"/>
          <w:sz w:val="24"/>
        </w:rPr>
        <w:t>T</w:t>
      </w:r>
      <w:r w:rsidR="006A387B" w:rsidRPr="00E8798B">
        <w:rPr>
          <w:rFonts w:cs="Times New Roman"/>
          <w:sz w:val="24"/>
        </w:rPr>
        <w:t>able 1</w:t>
      </w:r>
      <w:r w:rsidR="006B148C" w:rsidRPr="00E8798B">
        <w:rPr>
          <w:rFonts w:cs="Times New Roman"/>
          <w:sz w:val="24"/>
        </w:rPr>
        <w:t xml:space="preserve">; </w:t>
      </w:r>
      <w:r w:rsidR="00270BC0" w:rsidRPr="00E8798B">
        <w:rPr>
          <w:rFonts w:cs="Times New Roman"/>
          <w:noProof/>
          <w:sz w:val="24"/>
        </w:rPr>
        <w:t>Braun et al., 2008a</w:t>
      </w:r>
      <w:r w:rsidR="006A387B" w:rsidRPr="00E8798B">
        <w:rPr>
          <w:rFonts w:cs="Times New Roman"/>
          <w:sz w:val="24"/>
        </w:rPr>
        <w:t>)</w:t>
      </w:r>
      <w:r w:rsidR="00BC6EAE" w:rsidRPr="00E8798B">
        <w:rPr>
          <w:rFonts w:cs="Times New Roman"/>
          <w:sz w:val="24"/>
        </w:rPr>
        <w:t>.</w:t>
      </w:r>
      <w:r w:rsidR="006A387B" w:rsidRPr="00E8798B">
        <w:rPr>
          <w:rFonts w:cs="Times New Roman"/>
          <w:sz w:val="24"/>
        </w:rPr>
        <w:t xml:space="preserve"> Local materials are derived from the Homa Mountain Carbonatite center (Fig</w:t>
      </w:r>
      <w:r w:rsidR="00FC6A7E" w:rsidRPr="00E8798B">
        <w:rPr>
          <w:rFonts w:cs="Times New Roman"/>
          <w:sz w:val="24"/>
        </w:rPr>
        <w:t>.</w:t>
      </w:r>
      <w:r w:rsidR="006A387B" w:rsidRPr="00E8798B">
        <w:rPr>
          <w:rFonts w:cs="Times New Roman"/>
          <w:sz w:val="24"/>
        </w:rPr>
        <w:t xml:space="preserve"> </w:t>
      </w:r>
      <w:r w:rsidR="00366DD1" w:rsidRPr="00E8798B">
        <w:rPr>
          <w:rFonts w:cs="Times New Roman"/>
          <w:sz w:val="24"/>
        </w:rPr>
        <w:t>1</w:t>
      </w:r>
      <w:r w:rsidR="006A387B" w:rsidRPr="00E8798B">
        <w:rPr>
          <w:rFonts w:cs="Times New Roman"/>
          <w:sz w:val="24"/>
        </w:rPr>
        <w:t xml:space="preserve">). Drainages running off the flanks of this mountain would have carried materials such as phonolite, limestone, and fenetized rocks within the immediate vicinity of </w:t>
      </w:r>
      <w:r w:rsidR="00321529" w:rsidRPr="00E8798B">
        <w:rPr>
          <w:rFonts w:cs="Times New Roman"/>
          <w:sz w:val="24"/>
        </w:rPr>
        <w:t>Kanjera South</w:t>
      </w:r>
      <w:r w:rsidR="006A387B" w:rsidRPr="00E8798B">
        <w:rPr>
          <w:rFonts w:cs="Times New Roman"/>
          <w:sz w:val="24"/>
        </w:rPr>
        <w:t xml:space="preserve">. Sources of the exotic materials, such as quartzite, rhyolite, andesite, and granite are located </w:t>
      </w:r>
      <w:r w:rsidR="00F640C6" w:rsidRPr="00E8798B">
        <w:rPr>
          <w:rFonts w:cs="Times New Roman"/>
          <w:sz w:val="24"/>
        </w:rPr>
        <w:t xml:space="preserve">further to the east </w:t>
      </w:r>
      <w:r w:rsidR="006A387B" w:rsidRPr="00E8798B">
        <w:rPr>
          <w:rFonts w:cs="Times New Roman"/>
          <w:sz w:val="24"/>
        </w:rPr>
        <w:t>in places such as the Kisi Highlands and Oyugis (Fig</w:t>
      </w:r>
      <w:r w:rsidR="00FC6A7E" w:rsidRPr="00E8798B">
        <w:rPr>
          <w:rFonts w:cs="Times New Roman"/>
          <w:sz w:val="24"/>
        </w:rPr>
        <w:t>.</w:t>
      </w:r>
      <w:r w:rsidR="006A387B" w:rsidRPr="00E8798B">
        <w:rPr>
          <w:rFonts w:cs="Times New Roman"/>
          <w:sz w:val="24"/>
        </w:rPr>
        <w:t xml:space="preserve"> </w:t>
      </w:r>
      <w:r w:rsidR="00366DD1" w:rsidRPr="00E8798B">
        <w:rPr>
          <w:rFonts w:cs="Times New Roman"/>
          <w:sz w:val="24"/>
        </w:rPr>
        <w:t>1</w:t>
      </w:r>
      <w:r w:rsidR="006A387B" w:rsidRPr="00E8798B">
        <w:rPr>
          <w:rFonts w:cs="Times New Roman"/>
          <w:sz w:val="24"/>
        </w:rPr>
        <w:t xml:space="preserve">). </w:t>
      </w:r>
      <w:r w:rsidR="00A105CE" w:rsidRPr="00E8798B">
        <w:rPr>
          <w:rFonts w:cs="Times New Roman"/>
          <w:sz w:val="24"/>
        </w:rPr>
        <w:t xml:space="preserve">While </w:t>
      </w:r>
      <w:r w:rsidR="00A105CE" w:rsidRPr="00E8798B">
        <w:rPr>
          <w:rFonts w:cs="Times New Roman"/>
          <w:sz w:val="24"/>
        </w:rPr>
        <w:lastRenderedPageBreak/>
        <w:t xml:space="preserve">these materials were likely acquired from river channels traveling west-ward toward </w:t>
      </w:r>
      <w:r w:rsidR="00321529" w:rsidRPr="00E8798B">
        <w:rPr>
          <w:rFonts w:cs="Times New Roman"/>
          <w:sz w:val="24"/>
        </w:rPr>
        <w:t>Kanjera South</w:t>
      </w:r>
      <w:r w:rsidR="00A105CE" w:rsidRPr="00E8798B">
        <w:rPr>
          <w:rFonts w:cs="Times New Roman"/>
          <w:sz w:val="24"/>
        </w:rPr>
        <w:t xml:space="preserve">, they are not present in </w:t>
      </w:r>
      <w:r w:rsidR="001E7FA5" w:rsidRPr="00E8798B">
        <w:rPr>
          <w:rFonts w:cs="Times New Roman"/>
          <w:sz w:val="24"/>
        </w:rPr>
        <w:t>Pleistocene</w:t>
      </w:r>
      <w:r w:rsidR="00A105CE" w:rsidRPr="00E8798B">
        <w:rPr>
          <w:rFonts w:cs="Times New Roman"/>
          <w:sz w:val="24"/>
        </w:rPr>
        <w:t xml:space="preserve"> river conglomerates </w:t>
      </w:r>
      <w:r w:rsidR="006B148C" w:rsidRPr="00E8798B">
        <w:rPr>
          <w:rFonts w:cs="Times New Roman"/>
          <w:sz w:val="24"/>
        </w:rPr>
        <w:t xml:space="preserve">within 10 kilometers </w:t>
      </w:r>
      <w:r w:rsidR="00E04D41" w:rsidRPr="00E8798B">
        <w:rPr>
          <w:rFonts w:cs="Times New Roman"/>
          <w:sz w:val="24"/>
        </w:rPr>
        <w:t>of</w:t>
      </w:r>
      <w:r w:rsidR="006B148C" w:rsidRPr="00E8798B">
        <w:rPr>
          <w:rFonts w:cs="Times New Roman"/>
          <w:sz w:val="24"/>
        </w:rPr>
        <w:t xml:space="preserve"> </w:t>
      </w:r>
      <w:r w:rsidR="00321529" w:rsidRPr="00E8798B">
        <w:rPr>
          <w:rFonts w:cs="Times New Roman"/>
          <w:sz w:val="24"/>
        </w:rPr>
        <w:t>Kanjera South</w:t>
      </w:r>
      <w:r w:rsidR="00366DD1" w:rsidRPr="00E8798B">
        <w:rPr>
          <w:rFonts w:cs="Times New Roman"/>
          <w:sz w:val="24"/>
        </w:rPr>
        <w:t xml:space="preserve"> </w:t>
      </w:r>
      <w:r w:rsidR="00366DD1" w:rsidRPr="00E8798B">
        <w:rPr>
          <w:rFonts w:cs="Times New Roman"/>
          <w:sz w:val="24"/>
        </w:rPr>
        <w:fldChar w:fldCharType="begin"/>
      </w:r>
      <w:r w:rsidR="00321529" w:rsidRPr="00E8798B">
        <w:rPr>
          <w:rFonts w:cs="Times New Roman"/>
          <w:sz w:val="24"/>
        </w:rPr>
        <w:instrText xml:space="preserve"> ADDIN ZOTERO_ITEM CSL_CITATION {"citationID":"cHykEnSV","properties":{"formattedCitation":"(Braun et al., 2008a)","plainCitation":"(Braun et al., 2008a)","noteIndex":0},"citationItems":[{"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366DD1" w:rsidRPr="00E8798B">
        <w:rPr>
          <w:rFonts w:cs="Times New Roman"/>
          <w:sz w:val="24"/>
        </w:rPr>
        <w:fldChar w:fldCharType="separate"/>
      </w:r>
      <w:r w:rsidR="00366DD1" w:rsidRPr="00E8798B">
        <w:rPr>
          <w:rFonts w:cs="Times New Roman"/>
          <w:noProof/>
          <w:sz w:val="24"/>
        </w:rPr>
        <w:t>(Braun et al., 2008a)</w:t>
      </w:r>
      <w:r w:rsidR="00366DD1" w:rsidRPr="00E8798B">
        <w:rPr>
          <w:rFonts w:cs="Times New Roman"/>
          <w:sz w:val="24"/>
        </w:rPr>
        <w:fldChar w:fldCharType="end"/>
      </w:r>
      <w:r w:rsidR="00A105CE" w:rsidRPr="00E8798B">
        <w:rPr>
          <w:rFonts w:cs="Times New Roman"/>
          <w:sz w:val="24"/>
        </w:rPr>
        <w:t>.</w:t>
      </w:r>
    </w:p>
    <w:p w14:paraId="52956ED5" w14:textId="40F3E36F" w:rsidR="0015775C" w:rsidRPr="00E8798B" w:rsidRDefault="004C3488">
      <w:pPr>
        <w:pStyle w:val="BodyText"/>
        <w:spacing w:line="480" w:lineRule="auto"/>
        <w:rPr>
          <w:rFonts w:cs="Times New Roman"/>
          <w:b/>
          <w:bCs/>
          <w:sz w:val="24"/>
        </w:rPr>
      </w:pPr>
      <w:r w:rsidRPr="00E8798B">
        <w:rPr>
          <w:rFonts w:cs="Times New Roman"/>
          <w:sz w:val="24"/>
        </w:rPr>
        <w:tab/>
      </w:r>
      <w:r w:rsidRPr="00E8798B">
        <w:rPr>
          <w:rFonts w:cs="Times New Roman"/>
          <w:sz w:val="24"/>
        </w:rPr>
        <w:tab/>
      </w:r>
      <w:r w:rsidRPr="00E8798B">
        <w:rPr>
          <w:rFonts w:cs="Times New Roman"/>
          <w:sz w:val="24"/>
        </w:rPr>
        <w:tab/>
      </w:r>
      <w:r w:rsidRPr="00E8798B">
        <w:rPr>
          <w:rFonts w:cs="Times New Roman"/>
          <w:sz w:val="24"/>
        </w:rPr>
        <w:tab/>
      </w:r>
      <w:r w:rsidRPr="00E8798B">
        <w:rPr>
          <w:rFonts w:cs="Times New Roman"/>
          <w:sz w:val="24"/>
        </w:rPr>
        <w:tab/>
      </w:r>
      <w:r w:rsidRPr="00E8798B">
        <w:rPr>
          <w:rFonts w:cs="Times New Roman"/>
          <w:sz w:val="24"/>
        </w:rPr>
        <w:tab/>
      </w:r>
      <w:r w:rsidRPr="00E8798B">
        <w:rPr>
          <w:rFonts w:cs="Times New Roman"/>
          <w:b/>
          <w:bCs/>
          <w:sz w:val="24"/>
        </w:rPr>
        <w:t>Insert Table 1</w:t>
      </w:r>
    </w:p>
    <w:p w14:paraId="573D2EB6" w14:textId="4F06CF6D" w:rsidR="001A42AA" w:rsidRPr="00E8798B" w:rsidRDefault="00F640C6" w:rsidP="00DC7125">
      <w:pPr>
        <w:pStyle w:val="BodyText"/>
        <w:spacing w:line="480" w:lineRule="auto"/>
        <w:rPr>
          <w:rFonts w:cs="Times New Roman"/>
          <w:sz w:val="24"/>
        </w:rPr>
      </w:pPr>
      <w:r w:rsidRPr="00E8798B">
        <w:rPr>
          <w:rFonts w:cs="Times New Roman"/>
          <w:sz w:val="24"/>
        </w:rPr>
        <w:t xml:space="preserve">The </w:t>
      </w:r>
      <w:r w:rsidR="00321529" w:rsidRPr="00E8798B">
        <w:rPr>
          <w:rFonts w:cs="Times New Roman"/>
          <w:sz w:val="24"/>
        </w:rPr>
        <w:t>Kanjera South</w:t>
      </w:r>
      <w:r w:rsidR="000B09BE" w:rsidRPr="00E8798B">
        <w:rPr>
          <w:rFonts w:cs="Times New Roman"/>
          <w:sz w:val="24"/>
        </w:rPr>
        <w:t xml:space="preserve"> </w:t>
      </w:r>
      <w:r w:rsidRPr="00E8798B">
        <w:rPr>
          <w:rFonts w:cs="Times New Roman"/>
          <w:sz w:val="24"/>
        </w:rPr>
        <w:t xml:space="preserve">lithic assemblage is distinguished from other Oldowan assemblages by </w:t>
      </w:r>
      <w:r w:rsidR="000B09BE" w:rsidRPr="00E8798B">
        <w:rPr>
          <w:rFonts w:cs="Times New Roman"/>
          <w:sz w:val="24"/>
        </w:rPr>
        <w:t xml:space="preserve">the number of raw </w:t>
      </w:r>
      <w:r w:rsidR="00366DD1" w:rsidRPr="00E8798B">
        <w:rPr>
          <w:rFonts w:cs="Times New Roman"/>
          <w:sz w:val="24"/>
        </w:rPr>
        <w:t>materials</w:t>
      </w:r>
      <w:r w:rsidR="000B09BE" w:rsidRPr="00E8798B">
        <w:rPr>
          <w:rFonts w:cs="Times New Roman"/>
          <w:sz w:val="24"/>
        </w:rPr>
        <w:t xml:space="preserve"> represented</w:t>
      </w:r>
      <w:r w:rsidR="006B148C" w:rsidRPr="00E8798B">
        <w:rPr>
          <w:rFonts w:cs="Times New Roman"/>
          <w:sz w:val="24"/>
        </w:rPr>
        <w:t>,</w:t>
      </w:r>
      <w:r w:rsidR="000B09BE" w:rsidRPr="00E8798B">
        <w:rPr>
          <w:rFonts w:cs="Times New Roman"/>
          <w:sz w:val="24"/>
        </w:rPr>
        <w:t xml:space="preserve"> </w:t>
      </w:r>
      <w:r w:rsidRPr="00E8798B">
        <w:rPr>
          <w:rFonts w:cs="Times New Roman"/>
          <w:sz w:val="24"/>
        </w:rPr>
        <w:t>as well as</w:t>
      </w:r>
      <w:r w:rsidR="000B09BE" w:rsidRPr="00E8798B">
        <w:rPr>
          <w:rFonts w:cs="Times New Roman"/>
          <w:sz w:val="24"/>
        </w:rPr>
        <w:t xml:space="preserve"> the diversity of technological production strategies present within the assemblage. Unlike </w:t>
      </w:r>
      <w:r w:rsidR="006B148C" w:rsidRPr="00E8798B">
        <w:rPr>
          <w:rFonts w:cs="Times New Roman"/>
          <w:sz w:val="24"/>
        </w:rPr>
        <w:t xml:space="preserve">most </w:t>
      </w:r>
      <w:r w:rsidR="000B09BE" w:rsidRPr="00E8798B">
        <w:rPr>
          <w:rFonts w:cs="Times New Roman"/>
          <w:sz w:val="24"/>
        </w:rPr>
        <w:t xml:space="preserve">other Oldowan sites from </w:t>
      </w:r>
      <w:r w:rsidR="006B148C" w:rsidRPr="00E8798B">
        <w:rPr>
          <w:rFonts w:cs="Times New Roman"/>
          <w:sz w:val="24"/>
        </w:rPr>
        <w:t xml:space="preserve">this </w:t>
      </w:r>
      <w:r w:rsidR="000B09BE" w:rsidRPr="00E8798B">
        <w:rPr>
          <w:rFonts w:cs="Times New Roman"/>
          <w:sz w:val="24"/>
        </w:rPr>
        <w:t>timeframe</w:t>
      </w:r>
      <w:r w:rsidR="00366DD1" w:rsidRPr="00E8798B">
        <w:rPr>
          <w:rFonts w:cs="Times New Roman"/>
          <w:sz w:val="24"/>
        </w:rPr>
        <w:t xml:space="preserve"> which have a predominate core reduction strategy present (see </w:t>
      </w:r>
      <w:r w:rsidR="00366DD1" w:rsidRPr="00E8798B">
        <w:rPr>
          <w:rFonts w:cs="Times New Roman"/>
          <w:sz w:val="24"/>
        </w:rPr>
        <w:fldChar w:fldCharType="begin"/>
      </w:r>
      <w:r w:rsidR="00321529" w:rsidRPr="00E8798B">
        <w:rPr>
          <w:rFonts w:cs="Times New Roman"/>
          <w:sz w:val="24"/>
        </w:rPr>
        <w:instrText xml:space="preserve"> ADDIN ZOTERO_ITEM CSL_CITATION {"citationID":"KbX3CzL9","properties":{"formattedCitation":"(Gallotti, 2018)","plainCitation":"(Gallotti, 2018)","dontUpdate":true,"noteIndex":0},"citationItems":[{"id":218,"uris":["http://zotero.org/users/2042166/items/ZV5YQ86I"],"uri":["http://zotero.org/users/2042166/items/ZV5YQ86I"],"itemData":{"id":218,"type":"chapter","abstract":"In 2009, Hovers and Braun published in Springer’s Vertebrate Paleobiology and Paleoanthropology Series the volume “Interdisciplinary Approaches to the Oldowan,” stemming from the symposium of the 2006 SAA meeting in Puerto Rico. Many contributors focused on the description of the Oldowan as a lithic production system, showing the high technical variability of the techno-complexes. As pointed out by Braun and Hovers (2009: 4), even if most or all scholars agree that the study of Oldowan behaviors is fundamental to understand early hominin evolution, “not all would agree on a deﬁnition of the Oldowan.” Forty years after it was ﬁrst deﬁned (Leakey 1971, 1975), many sites scattered over approximately one million years are labelled as “Oldowan” in large-scale syntheses. While the available data are highly fragmented both in time and space, and the study of lithic assemblages follows different theoretical and methodological approaches, major overviews simply take for granted that a correlation among the East African assemblages is inescapable. However, the term Oldowan is still a vague concept, lacking a comprehensive deﬁnition of what an Oldowan technology is. Additionally, who were the authors of the Oldowan stone tools remains an open question.","container-title":"The Emergence of the Acheulean in East Africa and Beyond","event-place":"Cham","ISBN":"978-3-319-75983-8","language":"en","note":"DOI: 10.1007/978-3-319-75985-2_2","page":"13-32","publisher":"Springer International Publishing","publisher-place":"Cham","source":"DOI.org (Crossref)","title":"Before the Acheulean in East Africa: An Overview of the Oldowan Lithic Assemblages","title-short":"Before the Acheulean in East Africa","URL":"http://link.springer.com/10.1007/978-3-319-75985-2_2","editor":[{"family":"Gallotti","given":"Rosalia"},{"family":"Mussi","given":"Margherita"}],"author":[{"family":"Gallotti","given":"Rosalia"}],"accessed":{"date-parts":[["2019",8,28]]},"issued":{"date-parts":[["2018"]]}}}],"schema":"https://github.com/citation-style-language/schema/raw/master/csl-citation.json"} </w:instrText>
      </w:r>
      <w:r w:rsidR="00366DD1" w:rsidRPr="00E8798B">
        <w:rPr>
          <w:rFonts w:cs="Times New Roman"/>
          <w:sz w:val="24"/>
        </w:rPr>
        <w:fldChar w:fldCharType="separate"/>
      </w:r>
      <w:r w:rsidR="00366DD1" w:rsidRPr="00E8798B">
        <w:rPr>
          <w:rFonts w:cs="Times New Roman"/>
          <w:noProof/>
          <w:sz w:val="24"/>
        </w:rPr>
        <w:t>Gallotti, 2018)</w:t>
      </w:r>
      <w:r w:rsidR="00366DD1" w:rsidRPr="00E8798B">
        <w:rPr>
          <w:rFonts w:cs="Times New Roman"/>
          <w:sz w:val="24"/>
        </w:rPr>
        <w:fldChar w:fldCharType="end"/>
      </w:r>
      <w:r w:rsidR="000B09BE" w:rsidRPr="00E8798B">
        <w:rPr>
          <w:rFonts w:cs="Times New Roman"/>
          <w:sz w:val="24"/>
        </w:rPr>
        <w:t>, the flake production strategies</w:t>
      </w:r>
      <w:r w:rsidR="00366DD1" w:rsidRPr="00E8798B">
        <w:rPr>
          <w:rFonts w:cs="Times New Roman"/>
          <w:sz w:val="24"/>
        </w:rPr>
        <w:t xml:space="preserve"> at </w:t>
      </w:r>
      <w:r w:rsidR="00321529" w:rsidRPr="00E8798B">
        <w:rPr>
          <w:rFonts w:cs="Times New Roman"/>
          <w:sz w:val="24"/>
        </w:rPr>
        <w:t>Kanjera South</w:t>
      </w:r>
      <w:r w:rsidR="000B09BE" w:rsidRPr="00E8798B">
        <w:rPr>
          <w:rFonts w:cs="Times New Roman"/>
          <w:sz w:val="24"/>
        </w:rPr>
        <w:t xml:space="preserve"> range from simple unifacial techniques to bifacial and multifacial techniques</w:t>
      </w:r>
      <w:r w:rsidR="00366DD1" w:rsidRPr="00E8798B">
        <w:rPr>
          <w:rFonts w:cs="Times New Roman"/>
          <w:sz w:val="24"/>
        </w:rPr>
        <w:t xml:space="preserve"> (Fig</w:t>
      </w:r>
      <w:r w:rsidR="00FC6A7E" w:rsidRPr="00E8798B">
        <w:rPr>
          <w:rFonts w:cs="Times New Roman"/>
          <w:sz w:val="24"/>
        </w:rPr>
        <w:t>.</w:t>
      </w:r>
      <w:r w:rsidR="00366DD1" w:rsidRPr="00E8798B">
        <w:rPr>
          <w:rFonts w:cs="Times New Roman"/>
          <w:sz w:val="24"/>
        </w:rPr>
        <w:t xml:space="preserve"> 2)</w:t>
      </w:r>
      <w:r w:rsidR="000B09BE" w:rsidRPr="00E8798B">
        <w:rPr>
          <w:rFonts w:cs="Times New Roman"/>
          <w:sz w:val="24"/>
        </w:rPr>
        <w:t xml:space="preserve">. Previous work has suggested that some </w:t>
      </w:r>
      <w:r w:rsidRPr="00E8798B">
        <w:rPr>
          <w:rFonts w:cs="Times New Roman"/>
          <w:sz w:val="24"/>
        </w:rPr>
        <w:t xml:space="preserve">of </w:t>
      </w:r>
      <w:r w:rsidR="000B09BE" w:rsidRPr="00E8798B">
        <w:rPr>
          <w:rFonts w:cs="Times New Roman"/>
          <w:sz w:val="24"/>
        </w:rPr>
        <w:t xml:space="preserve">this diversity reflects the differences in the quality of </w:t>
      </w:r>
      <w:r w:rsidR="006B148C" w:rsidRPr="00E8798B">
        <w:rPr>
          <w:rFonts w:cs="Times New Roman"/>
          <w:sz w:val="24"/>
        </w:rPr>
        <w:t xml:space="preserve">available </w:t>
      </w:r>
      <w:r w:rsidR="000B09BE" w:rsidRPr="00E8798B">
        <w:rPr>
          <w:rFonts w:cs="Times New Roman"/>
          <w:sz w:val="24"/>
        </w:rPr>
        <w:t xml:space="preserve">raw materials or the need to maximize the amount of flakes removed from </w:t>
      </w:r>
      <w:r w:rsidR="00F47FC7" w:rsidRPr="00E8798B">
        <w:rPr>
          <w:rFonts w:cs="Times New Roman"/>
          <w:sz w:val="24"/>
        </w:rPr>
        <w:t>h</w:t>
      </w:r>
      <w:r w:rsidR="000B09BE" w:rsidRPr="00E8798B">
        <w:rPr>
          <w:rFonts w:cs="Times New Roman"/>
          <w:sz w:val="24"/>
        </w:rPr>
        <w:t>igh quality materials</w:t>
      </w:r>
      <w:r w:rsidR="00A32E36" w:rsidRPr="00E8798B">
        <w:rPr>
          <w:rFonts w:cs="Times New Roman"/>
          <w:sz w:val="24"/>
        </w:rPr>
        <w:t xml:space="preserve"> </w:t>
      </w:r>
      <w:r w:rsidR="00A32E36" w:rsidRPr="00E8798B">
        <w:rPr>
          <w:rFonts w:cs="Times New Roman"/>
          <w:sz w:val="24"/>
        </w:rPr>
        <w:fldChar w:fldCharType="begin"/>
      </w:r>
      <w:r w:rsidR="00321529" w:rsidRPr="00E8798B">
        <w:rPr>
          <w:rFonts w:cs="Times New Roman"/>
          <w:sz w:val="24"/>
        </w:rPr>
        <w:instrText xml:space="preserve"> ADDIN ZOTERO_ITEM CSL_CITATION {"citationID":"5Ws6ufLm","properties":{"formattedCitation":"(Braun et al., 2009a)","plainCitation":"(Braun et al., 2009a)","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A32E36" w:rsidRPr="00E8798B">
        <w:rPr>
          <w:rFonts w:cs="Times New Roman"/>
          <w:sz w:val="24"/>
        </w:rPr>
        <w:fldChar w:fldCharType="separate"/>
      </w:r>
      <w:r w:rsidR="00DD6714" w:rsidRPr="00E8798B">
        <w:rPr>
          <w:rFonts w:cs="Times New Roman"/>
          <w:sz w:val="24"/>
        </w:rPr>
        <w:t>(Braun et al., 2009a)</w:t>
      </w:r>
      <w:r w:rsidR="00A32E36" w:rsidRPr="00E8798B">
        <w:rPr>
          <w:rFonts w:cs="Times New Roman"/>
          <w:sz w:val="24"/>
        </w:rPr>
        <w:fldChar w:fldCharType="end"/>
      </w:r>
      <w:r w:rsidR="000021F5" w:rsidRPr="00E8798B">
        <w:rPr>
          <w:rFonts w:cs="Times New Roman"/>
          <w:sz w:val="24"/>
        </w:rPr>
        <w:t xml:space="preserve">. </w:t>
      </w:r>
      <w:r w:rsidR="00B2226E" w:rsidRPr="00E8798B">
        <w:rPr>
          <w:rFonts w:cs="Times New Roman"/>
          <w:sz w:val="24"/>
        </w:rPr>
        <w:t>The wide rang</w:t>
      </w:r>
      <w:r w:rsidR="006B148C" w:rsidRPr="00E8798B">
        <w:rPr>
          <w:rFonts w:cs="Times New Roman"/>
          <w:sz w:val="24"/>
        </w:rPr>
        <w:t>e</w:t>
      </w:r>
      <w:r w:rsidR="00B2226E" w:rsidRPr="00E8798B">
        <w:rPr>
          <w:rFonts w:cs="Times New Roman"/>
          <w:sz w:val="24"/>
        </w:rPr>
        <w:t xml:space="preserve"> in </w:t>
      </w:r>
      <w:r w:rsidR="000021F5" w:rsidRPr="00E8798B">
        <w:rPr>
          <w:rFonts w:cs="Times New Roman"/>
          <w:sz w:val="24"/>
        </w:rPr>
        <w:t xml:space="preserve">diversity of materials from </w:t>
      </w:r>
      <w:r w:rsidR="00B2226E" w:rsidRPr="00E8798B">
        <w:rPr>
          <w:rFonts w:cs="Times New Roman"/>
          <w:sz w:val="24"/>
        </w:rPr>
        <w:t>local and exotic sources</w:t>
      </w:r>
      <w:r w:rsidR="006B148C" w:rsidRPr="00E8798B">
        <w:rPr>
          <w:rFonts w:cs="Times New Roman"/>
          <w:sz w:val="24"/>
        </w:rPr>
        <w:t>,</w:t>
      </w:r>
      <w:r w:rsidR="00B2226E" w:rsidRPr="00E8798B">
        <w:rPr>
          <w:rFonts w:cs="Times New Roman"/>
          <w:sz w:val="24"/>
        </w:rPr>
        <w:t xml:space="preserve"> and technological reduction strategies</w:t>
      </w:r>
      <w:r w:rsidR="006B148C" w:rsidRPr="00E8798B">
        <w:rPr>
          <w:rFonts w:cs="Times New Roman"/>
          <w:sz w:val="24"/>
        </w:rPr>
        <w:t>,</w:t>
      </w:r>
      <w:r w:rsidR="00B2226E" w:rsidRPr="00E8798B">
        <w:rPr>
          <w:rFonts w:cs="Times New Roman"/>
          <w:sz w:val="24"/>
        </w:rPr>
        <w:t xml:space="preserve"> provide an opportunity to investigate the dynamics between hominin land-use patterns, stone tool production</w:t>
      </w:r>
      <w:r w:rsidR="006B148C" w:rsidRPr="00E8798B">
        <w:rPr>
          <w:rFonts w:cs="Times New Roman"/>
          <w:sz w:val="24"/>
        </w:rPr>
        <w:t>,</w:t>
      </w:r>
      <w:r w:rsidR="00B2226E" w:rsidRPr="00E8798B">
        <w:rPr>
          <w:rFonts w:cs="Times New Roman"/>
          <w:sz w:val="24"/>
        </w:rPr>
        <w:t xml:space="preserve"> and Oldowan assemblage variability.</w:t>
      </w:r>
      <w:r w:rsidR="004C3488" w:rsidRPr="00E8798B">
        <w:rPr>
          <w:rFonts w:cs="Times New Roman"/>
          <w:sz w:val="24"/>
        </w:rPr>
        <w:tab/>
      </w:r>
      <w:r w:rsidR="004C3488" w:rsidRPr="00E8798B">
        <w:rPr>
          <w:rFonts w:cs="Times New Roman"/>
          <w:sz w:val="24"/>
        </w:rPr>
        <w:tab/>
      </w:r>
      <w:r w:rsidR="004C3488" w:rsidRPr="00E8798B">
        <w:rPr>
          <w:rFonts w:cs="Times New Roman"/>
          <w:sz w:val="24"/>
        </w:rPr>
        <w:tab/>
      </w:r>
      <w:r w:rsidR="004C3488" w:rsidRPr="00E8798B">
        <w:rPr>
          <w:rFonts w:cs="Times New Roman"/>
          <w:sz w:val="24"/>
        </w:rPr>
        <w:tab/>
      </w:r>
    </w:p>
    <w:p w14:paraId="34B8A872" w14:textId="32BF15D1" w:rsidR="004C3488" w:rsidRPr="00E8798B" w:rsidRDefault="004C3488" w:rsidP="00FF430F">
      <w:pPr>
        <w:pStyle w:val="ImageCaption"/>
        <w:spacing w:before="180" w:after="180" w:line="480" w:lineRule="auto"/>
        <w:jc w:val="center"/>
        <w:rPr>
          <w:rFonts w:ascii="Times New Roman" w:hAnsi="Times New Roman" w:cs="Times New Roman"/>
          <w:b/>
          <w:iCs/>
        </w:rPr>
      </w:pPr>
      <w:r w:rsidRPr="00E8798B">
        <w:rPr>
          <w:rFonts w:ascii="Times New Roman" w:hAnsi="Times New Roman" w:cs="Times New Roman"/>
          <w:b/>
          <w:iCs/>
        </w:rPr>
        <w:t>Insert Figure 1</w:t>
      </w:r>
    </w:p>
    <w:p w14:paraId="485F0E10" w14:textId="535310CF" w:rsidR="001A42AA" w:rsidRPr="00E8798B" w:rsidRDefault="007A67E1" w:rsidP="00FF430F">
      <w:pPr>
        <w:pStyle w:val="ImageCaption"/>
        <w:spacing w:before="180" w:after="180" w:line="480" w:lineRule="auto"/>
        <w:jc w:val="center"/>
        <w:rPr>
          <w:rFonts w:ascii="Times New Roman" w:hAnsi="Times New Roman" w:cs="Times New Roman"/>
          <w:iCs/>
        </w:rPr>
      </w:pPr>
      <w:r w:rsidRPr="00E8798B">
        <w:rPr>
          <w:rFonts w:ascii="Times New Roman" w:hAnsi="Times New Roman" w:cs="Times New Roman"/>
          <w:b/>
          <w:iCs/>
        </w:rPr>
        <w:t xml:space="preserve">Insert </w:t>
      </w:r>
      <w:r w:rsidR="003F0E20" w:rsidRPr="00E8798B">
        <w:rPr>
          <w:rFonts w:ascii="Times New Roman" w:hAnsi="Times New Roman" w:cs="Times New Roman"/>
          <w:b/>
          <w:iCs/>
        </w:rPr>
        <w:t xml:space="preserve">Figure </w:t>
      </w:r>
      <w:r w:rsidR="004C3488" w:rsidRPr="00E8798B">
        <w:rPr>
          <w:rFonts w:ascii="Times New Roman" w:hAnsi="Times New Roman" w:cs="Times New Roman"/>
          <w:b/>
          <w:iCs/>
        </w:rPr>
        <w:t>2</w:t>
      </w:r>
    </w:p>
    <w:p w14:paraId="01AB5668" w14:textId="7AFF24A3" w:rsidR="001A42AA" w:rsidRPr="00E8798B" w:rsidRDefault="006F7FF8" w:rsidP="000A3860">
      <w:pPr>
        <w:pStyle w:val="Heading1"/>
        <w:rPr>
          <w:rFonts w:cs="Times New Roman"/>
          <w:szCs w:val="24"/>
        </w:rPr>
      </w:pPr>
      <w:bookmarkStart w:id="2" w:name="methods"/>
      <w:r w:rsidRPr="00E8798B">
        <w:rPr>
          <w:rFonts w:cs="Times New Roman"/>
          <w:szCs w:val="24"/>
        </w:rPr>
        <w:t xml:space="preserve">2. </w:t>
      </w:r>
      <w:r w:rsidR="00232C7D" w:rsidRPr="00E8798B">
        <w:rPr>
          <w:rFonts w:cs="Times New Roman"/>
          <w:szCs w:val="24"/>
        </w:rPr>
        <w:t>M</w:t>
      </w:r>
      <w:r w:rsidRPr="00E8798B">
        <w:rPr>
          <w:rFonts w:cs="Times New Roman"/>
          <w:szCs w:val="24"/>
        </w:rPr>
        <w:t>aterials and m</w:t>
      </w:r>
      <w:r w:rsidR="00232C7D" w:rsidRPr="00E8798B">
        <w:rPr>
          <w:rFonts w:cs="Times New Roman"/>
          <w:szCs w:val="24"/>
        </w:rPr>
        <w:t>ethods</w:t>
      </w:r>
      <w:bookmarkEnd w:id="2"/>
    </w:p>
    <w:p w14:paraId="130F9DAB" w14:textId="77777777" w:rsidR="00904A2B" w:rsidRPr="00E8798B" w:rsidRDefault="00727E03" w:rsidP="00904A2B">
      <w:pPr>
        <w:pStyle w:val="FirstParagraph"/>
        <w:spacing w:line="480" w:lineRule="auto"/>
        <w:rPr>
          <w:rFonts w:cs="Times New Roman"/>
          <w:i/>
          <w:sz w:val="24"/>
        </w:rPr>
      </w:pPr>
      <w:r w:rsidRPr="00E8798B">
        <w:rPr>
          <w:rFonts w:cs="Times New Roman"/>
          <w:i/>
          <w:sz w:val="24"/>
        </w:rPr>
        <w:t>2.1 Materials</w:t>
      </w:r>
    </w:p>
    <w:p w14:paraId="7E8286F7" w14:textId="3FA28F46" w:rsidR="007E3F55" w:rsidRPr="00E8798B" w:rsidRDefault="00EF23C9" w:rsidP="00904A2B">
      <w:pPr>
        <w:pStyle w:val="FirstParagraph"/>
        <w:spacing w:line="480" w:lineRule="auto"/>
        <w:rPr>
          <w:rFonts w:cs="Times New Roman"/>
          <w:i/>
          <w:sz w:val="24"/>
        </w:rPr>
      </w:pPr>
      <w:r w:rsidRPr="00E8798B">
        <w:rPr>
          <w:rFonts w:cs="Times New Roman"/>
          <w:sz w:val="24"/>
        </w:rPr>
        <w:t xml:space="preserve">To explore the </w:t>
      </w:r>
      <w:r w:rsidR="00497327" w:rsidRPr="00E8798B">
        <w:rPr>
          <w:rFonts w:cs="Times New Roman"/>
          <w:sz w:val="24"/>
        </w:rPr>
        <w:t>relationship between</w:t>
      </w:r>
      <w:r w:rsidR="00155C43" w:rsidRPr="00E8798B">
        <w:rPr>
          <w:rFonts w:cs="Times New Roman"/>
          <w:sz w:val="24"/>
        </w:rPr>
        <w:t xml:space="preserve"> </w:t>
      </w:r>
      <w:r w:rsidR="00B075CF" w:rsidRPr="00E8798B">
        <w:rPr>
          <w:rFonts w:cs="Times New Roman"/>
          <w:sz w:val="24"/>
        </w:rPr>
        <w:t>stone tool transport</w:t>
      </w:r>
      <w:r w:rsidR="00155C43" w:rsidRPr="00E8798B">
        <w:rPr>
          <w:rFonts w:cs="Times New Roman"/>
          <w:sz w:val="24"/>
        </w:rPr>
        <w:t xml:space="preserve"> and Oldowan assemblage variability</w:t>
      </w:r>
      <w:r w:rsidR="002F785D" w:rsidRPr="00E8798B">
        <w:rPr>
          <w:rFonts w:cs="Times New Roman"/>
          <w:sz w:val="24"/>
        </w:rPr>
        <w:t>,</w:t>
      </w:r>
      <w:r w:rsidR="00232C7D" w:rsidRPr="00E8798B">
        <w:rPr>
          <w:rFonts w:cs="Times New Roman"/>
          <w:sz w:val="24"/>
        </w:rPr>
        <w:t xml:space="preserve"> </w:t>
      </w:r>
      <w:r w:rsidR="00E0496D" w:rsidRPr="00E8798B">
        <w:rPr>
          <w:rFonts w:cs="Times New Roman"/>
          <w:sz w:val="24"/>
        </w:rPr>
        <w:t xml:space="preserve">we characterize the technology of stone tools produced on both </w:t>
      </w:r>
      <w:r w:rsidR="002F785D" w:rsidRPr="00E8798B">
        <w:rPr>
          <w:rFonts w:cs="Times New Roman"/>
          <w:sz w:val="24"/>
        </w:rPr>
        <w:t>exotic</w:t>
      </w:r>
      <w:r w:rsidR="00E0496D" w:rsidRPr="00E8798B">
        <w:rPr>
          <w:rFonts w:cs="Times New Roman"/>
          <w:sz w:val="24"/>
        </w:rPr>
        <w:t xml:space="preserve"> and local </w:t>
      </w:r>
      <w:r w:rsidR="00E0496D" w:rsidRPr="00E8798B">
        <w:rPr>
          <w:rFonts w:cs="Times New Roman"/>
          <w:sz w:val="24"/>
        </w:rPr>
        <w:lastRenderedPageBreak/>
        <w:t xml:space="preserve">materials at </w:t>
      </w:r>
      <w:r w:rsidR="00321529" w:rsidRPr="00E8798B">
        <w:rPr>
          <w:rFonts w:cs="Times New Roman"/>
          <w:sz w:val="24"/>
        </w:rPr>
        <w:t>Kanjera South</w:t>
      </w:r>
      <w:r w:rsidR="00E0496D" w:rsidRPr="00E8798B">
        <w:rPr>
          <w:rFonts w:cs="Times New Roman"/>
          <w:sz w:val="24"/>
        </w:rPr>
        <w:t xml:space="preserve"> (Table 1) through the study of the core and complete flake assemblages (i.e.</w:t>
      </w:r>
      <w:r w:rsidR="000769E2" w:rsidRPr="00E8798B">
        <w:rPr>
          <w:rFonts w:cs="Times New Roman"/>
          <w:sz w:val="24"/>
        </w:rPr>
        <w:t>,</w:t>
      </w:r>
      <w:r w:rsidR="00E0496D" w:rsidRPr="00E8798B">
        <w:rPr>
          <w:rFonts w:cs="Times New Roman"/>
          <w:sz w:val="24"/>
        </w:rPr>
        <w:t> our analysis at this time does not incorporate angular fragments)</w:t>
      </w:r>
      <w:r w:rsidR="00EE2917" w:rsidRPr="00E8798B">
        <w:rPr>
          <w:rFonts w:cs="Times New Roman"/>
          <w:sz w:val="24"/>
        </w:rPr>
        <w:t xml:space="preserve"> (Table</w:t>
      </w:r>
      <w:r w:rsidR="00904A2B" w:rsidRPr="00E8798B">
        <w:rPr>
          <w:rFonts w:cs="Times New Roman"/>
          <w:sz w:val="24"/>
        </w:rPr>
        <w:t>s</w:t>
      </w:r>
      <w:r w:rsidR="00EE2917" w:rsidRPr="00E8798B">
        <w:rPr>
          <w:rFonts w:cs="Times New Roman"/>
          <w:sz w:val="24"/>
        </w:rPr>
        <w:t xml:space="preserve"> 2</w:t>
      </w:r>
      <w:r w:rsidR="00904A2B" w:rsidRPr="00E8798B">
        <w:rPr>
          <w:rFonts w:cs="Times New Roman"/>
          <w:sz w:val="24"/>
        </w:rPr>
        <w:t xml:space="preserve"> and 3</w:t>
      </w:r>
      <w:r w:rsidR="00EE2917" w:rsidRPr="00E8798B">
        <w:rPr>
          <w:rFonts w:cs="Times New Roman"/>
          <w:sz w:val="24"/>
        </w:rPr>
        <w:t>)</w:t>
      </w:r>
      <w:r w:rsidR="00E0496D" w:rsidRPr="00E8798B">
        <w:rPr>
          <w:rFonts w:cs="Times New Roman"/>
          <w:sz w:val="24"/>
        </w:rPr>
        <w:t xml:space="preserve">. </w:t>
      </w:r>
      <w:r w:rsidR="00B075CF" w:rsidRPr="00E8798B">
        <w:rPr>
          <w:rFonts w:cs="Times New Roman"/>
          <w:sz w:val="24"/>
        </w:rPr>
        <w:t>P</w:t>
      </w:r>
      <w:r w:rsidR="006A733A" w:rsidRPr="00E8798B">
        <w:rPr>
          <w:rFonts w:cs="Times New Roman"/>
          <w:sz w:val="24"/>
        </w:rPr>
        <w:t>reexisting knowledge regarding raw material provenance, raw material properties, and core exploitation strategies</w:t>
      </w:r>
      <w:r w:rsidR="002F785D" w:rsidRPr="00E8798B">
        <w:rPr>
          <w:rFonts w:cs="Times New Roman"/>
          <w:sz w:val="24"/>
        </w:rPr>
        <w:t xml:space="preserve"> </w:t>
      </w:r>
      <w:r w:rsidR="00904A2B" w:rsidRPr="00E8798B">
        <w:rPr>
          <w:rFonts w:cs="Times New Roman"/>
          <w:sz w:val="24"/>
        </w:rPr>
        <w:fldChar w:fldCharType="begin"/>
      </w:r>
      <w:r w:rsidR="00904A2B" w:rsidRPr="00E8798B">
        <w:rPr>
          <w:rFonts w:cs="Times New Roman"/>
          <w:sz w:val="24"/>
        </w:rPr>
        <w:instrText xml:space="preserve"> ADDIN ZOTERO_ITEM CSL_CITATION {"citationID":"Nxai3ZoM","properties":{"formattedCitation":"(Braun et al., 2009a, 2009a, 2009b; Finestone et al., 2020)","plainCitation":"(Braun et al., 2009a, 2009a, 2009b; Finestone et al., 2020)","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id":1183,"uris":["http://zotero.org/users/2042166/items/DKF2KIW5"],"uri":["http://zotero.org/users/2042166/items/DKF2KIW5"],"itemData":{"id":1183,"type":"article-journal","abstract":"The role of raw material quality in Oldowan technology has not been fully explored. There are numerous studies suggesting Oldowan hominins preferred certain types of stone for artifact manufacture. Previous studies of the artifact assemblage from the early Pliocene Oldowan locality of Kanjera South (South Rachuonyo District, Kenya) show that raw material selection and transport was an important aspect of Late Pliocene hominin adaptations. Yet the exact properties of stones that hominins were selecting remain enigmatic. Two potentially important features of artifact raw material are durability and fracture predictability. We investigate fracture predictability through mechanical tests of stone and investigations of the affect of stone properties on fracture patterns in archaeological collections. We investigate stone durability with actualistic studies of edge attrition combined with further mechanical tests of various lithologies. Oldowan hominins at Kanjera appear to have selected raw materials based on their durability. The ability for a stone to fracture consistently does not appear to be as important in hominin toolstone preference as previously assumed. Hominins that produced the assemblages at Kanjera South appear to have incorporated an extensive understanding of various attributes of raw material in the transport and production of stone artifacts. When combined with previous research on the transport patterns at Kanjera, the results of this study provide evidence for a more complex raw material acquisition strategy than has previously been suggested for Late Pliocene Oldowan hominins.","container-title":"Journal of Archaeological Science","DOI":"10.1016/j.jas.2009.03.025","ISSN":"0305-4403","issue":"7","journalAbbreviation":"Journal of Archaeological Science","page":"1605-1614","source":"ScienceDirect","title":"Raw material quality and Oldowan hominin toolstone preferences: evidence from Kanjera South, Kenya","title-short":"Raw material quality and Oldowan hominin toolstone preferences","volume":"36","author":[{"family":"Braun","given":"David R."},{"family":"Plummer","given":"Thomas W."},{"family":"Ferraro","given":"Joseph V."},{"family":"Ditchfield","given":"Peter"},{"family":"Bishop","given":"Laura C."}],"issued":{"date-parts":[["2009",7,1]]}}},{"id":956,"uris":["http://zotero.org/users/2042166/items/N9499M8B"],"uri":["http://zotero.org/users/2042166/items/N9499M8B"],"itemData":{"id":956,"type":"article-journal","abstract":"Determining the provenance of archeological material is essential for documenting the movement of ancient resources and placing fossils and artifacts in the correct stratigraphic context. Non-destructive geochemical compositional analysis with Energy Dispersive X-ray Fluorescence (ED-XRF) spectrometry has the potential to provide a versatile approach to studying the provenance of archeological material. It is possible to build large regional XRF datasets that are useful for understanding the movements of toolmakers because this technique can be applied to a large number of samples non-destructively. However, incorporating new provenance data into existing datasets poses several potential challenges. Expanded provenance datasets often require the comparison of geochemical data across XRF instruments and settings. In particular the addition of different lithologies requires an understanding of diverse degrees of surface weathering and matrix heterogeneity. On the Homa Peninsula in Kenya, Oldowan tools from Kanjera South were previously linked to primary and secondary sources based on trace element geochemistry determined through ED-XRF. In this study, we established comparability across two ED-XRF instruments and incorporated samples from additional sources of quartzite and rhyolite into the existing raw material sourcing dataset. The new sources revealed regional differences in the geochemistry of rhyolite and quartzite that derive from drainages on and around the Homa Peninsula. This demonstrates the compatibility of quartzite and rhyolite materials with non-destructive ED-XRF sourcing and provides a methodological establishment of cross-study comparison in elemental values derived from non-uniform whole rock samples. This study highlights the importance of calibration using overlapping reference standards and linear regressions to determine offsets necessary for direct comparison.","container-title":"Journal of Archaeological Science: Reports","DOI":"10.1016/j.jasrep.2020.102510","ISSN":"2352-409X","journalAbbreviation":"Journal of Archaeological Science: Reports","language":"en","page":"102510","source":"ScienceDirect","title":"Building ED-XRF datasets for sourcing rhyolite and quartzite artifacts: A case study on the Homa Peninsula, Kenya","title-short":"Building ED-XRF datasets for sourcing rhyolite and quartzite artifacts","volume":"33","author":[{"family":"Finestone","given":"Emma M."},{"family":"Braun","given":"David R."},{"family":"Plummer","given":"Thomas W."},{"family":"Bartilol","given":"Simion"},{"family":"Kiprono","given":"Nelson"}],"issued":{"date-parts":[["2020",10,1]]}}}],"schema":"https://github.com/citation-style-language/schema/raw/master/csl-citation.json"} </w:instrText>
      </w:r>
      <w:r w:rsidR="00904A2B" w:rsidRPr="00E8798B">
        <w:rPr>
          <w:rFonts w:cs="Times New Roman"/>
          <w:sz w:val="24"/>
        </w:rPr>
        <w:fldChar w:fldCharType="separate"/>
      </w:r>
      <w:r w:rsidR="00904A2B" w:rsidRPr="00E8798B">
        <w:rPr>
          <w:rFonts w:cs="Times New Roman"/>
          <w:noProof/>
          <w:sz w:val="24"/>
        </w:rPr>
        <w:t>(Braun et al., 2009a, 2009a, 2009b; Finestone et al., 2020)</w:t>
      </w:r>
      <w:r w:rsidR="00904A2B" w:rsidRPr="00E8798B">
        <w:rPr>
          <w:rFonts w:cs="Times New Roman"/>
          <w:sz w:val="24"/>
        </w:rPr>
        <w:fldChar w:fldCharType="end"/>
      </w:r>
      <w:r w:rsidR="002F785D" w:rsidRPr="00E8798B">
        <w:rPr>
          <w:rFonts w:cs="Times New Roman"/>
          <w:sz w:val="24"/>
        </w:rPr>
        <w:t xml:space="preserve"> </w:t>
      </w:r>
      <w:r w:rsidR="006A733A" w:rsidRPr="00E8798B">
        <w:rPr>
          <w:rFonts w:cs="Times New Roman"/>
          <w:sz w:val="24"/>
        </w:rPr>
        <w:t>was combined with an in</w:t>
      </w:r>
      <w:r w:rsidR="002F785D" w:rsidRPr="00E8798B">
        <w:rPr>
          <w:rFonts w:cs="Times New Roman"/>
          <w:sz w:val="24"/>
        </w:rPr>
        <w:t>-</w:t>
      </w:r>
      <w:r w:rsidR="006A733A" w:rsidRPr="00E8798B">
        <w:rPr>
          <w:rFonts w:cs="Times New Roman"/>
          <w:sz w:val="24"/>
        </w:rPr>
        <w:t>depth analysis of the lithi</w:t>
      </w:r>
      <w:r w:rsidR="007E3F55" w:rsidRPr="00E8798B">
        <w:rPr>
          <w:rFonts w:cs="Times New Roman"/>
          <w:sz w:val="24"/>
        </w:rPr>
        <w:t>c material designed to quantify the</w:t>
      </w:r>
      <w:r w:rsidR="006A733A" w:rsidRPr="00E8798B">
        <w:rPr>
          <w:rFonts w:cs="Times New Roman"/>
          <w:sz w:val="24"/>
        </w:rPr>
        <w:t xml:space="preserve"> intensity of stone tool utilization prior to their discard at </w:t>
      </w:r>
      <w:r w:rsidR="00321529" w:rsidRPr="00E8798B">
        <w:rPr>
          <w:rFonts w:cs="Times New Roman"/>
          <w:sz w:val="24"/>
        </w:rPr>
        <w:t>Kanjera South</w:t>
      </w:r>
      <w:r w:rsidR="006A733A" w:rsidRPr="00E8798B">
        <w:rPr>
          <w:rFonts w:cs="Times New Roman"/>
          <w:sz w:val="24"/>
        </w:rPr>
        <w:t>.</w:t>
      </w:r>
    </w:p>
    <w:p w14:paraId="330960AF" w14:textId="11C62280" w:rsidR="007E3F55" w:rsidRPr="00E8798B" w:rsidRDefault="002F785D">
      <w:pPr>
        <w:pStyle w:val="FirstParagraph"/>
        <w:spacing w:line="480" w:lineRule="auto"/>
        <w:rPr>
          <w:rFonts w:cs="Times New Roman"/>
          <w:sz w:val="24"/>
        </w:rPr>
      </w:pPr>
      <w:r w:rsidRPr="00E8798B">
        <w:rPr>
          <w:rFonts w:cs="Times New Roman"/>
          <w:sz w:val="24"/>
        </w:rPr>
        <w:t xml:space="preserve">A </w:t>
      </w:r>
      <w:r w:rsidR="007E3F55" w:rsidRPr="00E8798B">
        <w:rPr>
          <w:rFonts w:cs="Times New Roman"/>
          <w:sz w:val="24"/>
        </w:rPr>
        <w:t xml:space="preserve">total </w:t>
      </w:r>
      <w:r w:rsidRPr="00E8798B">
        <w:rPr>
          <w:rFonts w:cs="Times New Roman"/>
          <w:sz w:val="24"/>
        </w:rPr>
        <w:t xml:space="preserve">of </w:t>
      </w:r>
      <w:r w:rsidR="007E3F55" w:rsidRPr="00E8798B">
        <w:rPr>
          <w:rFonts w:cs="Times New Roman"/>
          <w:sz w:val="24"/>
        </w:rPr>
        <w:t xml:space="preserve">1500 stone artifacts (171 cores and 1329 flakes) were </w:t>
      </w:r>
      <w:r w:rsidR="00A12B71" w:rsidRPr="00E8798B">
        <w:rPr>
          <w:rFonts w:cs="Times New Roman"/>
          <w:sz w:val="24"/>
        </w:rPr>
        <w:t xml:space="preserve">analyzed </w:t>
      </w:r>
      <w:r w:rsidR="007E3F55" w:rsidRPr="00E8798B">
        <w:rPr>
          <w:rFonts w:cs="Times New Roman"/>
          <w:sz w:val="24"/>
        </w:rPr>
        <w:t>using a series of continuous and ordinal variables</w:t>
      </w:r>
      <w:r w:rsidR="00A12B71" w:rsidRPr="00E8798B">
        <w:rPr>
          <w:rFonts w:cs="Times New Roman"/>
          <w:sz w:val="24"/>
        </w:rPr>
        <w:t xml:space="preserve"> (see below)</w:t>
      </w:r>
      <w:r w:rsidR="007E3F55" w:rsidRPr="00E8798B">
        <w:rPr>
          <w:rFonts w:cs="Times New Roman"/>
          <w:sz w:val="24"/>
        </w:rPr>
        <w:t>.</w:t>
      </w:r>
      <w:r w:rsidR="00A12B71" w:rsidRPr="00E8798B">
        <w:rPr>
          <w:rFonts w:cs="Times New Roman"/>
          <w:sz w:val="24"/>
        </w:rPr>
        <w:t xml:space="preserve"> </w:t>
      </w:r>
      <w:r w:rsidR="007E3F55" w:rsidRPr="00E8798B">
        <w:rPr>
          <w:rFonts w:cs="Times New Roman"/>
          <w:sz w:val="24"/>
        </w:rPr>
        <w:t>Table</w:t>
      </w:r>
      <w:r w:rsidR="00A12B71" w:rsidRPr="00E8798B">
        <w:rPr>
          <w:rFonts w:cs="Times New Roman"/>
          <w:sz w:val="24"/>
        </w:rPr>
        <w:t>s</w:t>
      </w:r>
      <w:r w:rsidR="007E3F55" w:rsidRPr="00E8798B">
        <w:rPr>
          <w:rFonts w:cs="Times New Roman"/>
          <w:sz w:val="24"/>
        </w:rPr>
        <w:t xml:space="preserve"> </w:t>
      </w:r>
      <w:r w:rsidR="00A12B71" w:rsidRPr="00E8798B">
        <w:rPr>
          <w:rFonts w:cs="Times New Roman"/>
          <w:sz w:val="24"/>
        </w:rPr>
        <w:t>2 and 3</w:t>
      </w:r>
      <w:r w:rsidR="0000540B" w:rsidRPr="00E8798B">
        <w:rPr>
          <w:rFonts w:cs="Times New Roman"/>
          <w:sz w:val="24"/>
        </w:rPr>
        <w:t xml:space="preserve"> </w:t>
      </w:r>
      <w:r w:rsidR="007E3F55" w:rsidRPr="00E8798B">
        <w:rPr>
          <w:rFonts w:cs="Times New Roman"/>
          <w:sz w:val="24"/>
        </w:rPr>
        <w:t>provides a detailed summary of the number of lithics per raw material included.</w:t>
      </w:r>
      <w:r w:rsidR="00904A2B" w:rsidRPr="00E8798B">
        <w:rPr>
          <w:rFonts w:cs="Times New Roman"/>
          <w:sz w:val="24"/>
        </w:rPr>
        <w:t xml:space="preserve"> The raw data for this analysis can also be accessed by following this </w:t>
      </w:r>
      <w:hyperlink r:id="rId8" w:history="1">
        <w:r w:rsidR="00904A2B" w:rsidRPr="00E8798B">
          <w:rPr>
            <w:rStyle w:val="Hyperlink"/>
            <w:rFonts w:cs="Times New Roman"/>
            <w:sz w:val="24"/>
          </w:rPr>
          <w:t>link</w:t>
        </w:r>
      </w:hyperlink>
      <w:r w:rsidR="00904A2B" w:rsidRPr="00E8798B">
        <w:rPr>
          <w:rFonts w:cs="Times New Roman"/>
          <w:sz w:val="24"/>
        </w:rPr>
        <w:t>.</w:t>
      </w:r>
      <w:r w:rsidR="007E3F55" w:rsidRPr="00E8798B">
        <w:rPr>
          <w:rFonts w:cs="Times New Roman"/>
          <w:sz w:val="24"/>
        </w:rPr>
        <w:t xml:space="preserve"> In addition</w:t>
      </w:r>
      <w:r w:rsidRPr="00E8798B">
        <w:rPr>
          <w:rFonts w:cs="Times New Roman"/>
          <w:sz w:val="24"/>
        </w:rPr>
        <w:t xml:space="preserve"> </w:t>
      </w:r>
      <w:r w:rsidR="007E3F55" w:rsidRPr="00E8798B">
        <w:rPr>
          <w:rFonts w:cs="Times New Roman"/>
          <w:sz w:val="24"/>
        </w:rPr>
        <w:t>to the previously published technological analysis, the cores were also categorized using de la Torr</w:t>
      </w:r>
      <w:r w:rsidR="00802BAB" w:rsidRPr="00E8798B">
        <w:rPr>
          <w:rFonts w:cs="Times New Roman"/>
          <w:sz w:val="24"/>
        </w:rPr>
        <w:t>e</w:t>
      </w:r>
      <w:r w:rsidR="007E3F55" w:rsidRPr="00E8798B">
        <w:rPr>
          <w:rFonts w:cs="Times New Roman"/>
          <w:sz w:val="24"/>
        </w:rPr>
        <w:t xml:space="preserve"> and Mora</w:t>
      </w:r>
      <w:r w:rsidR="00A12B71" w:rsidRPr="00E8798B">
        <w:rPr>
          <w:rFonts w:cs="Times New Roman"/>
          <w:sz w:val="24"/>
        </w:rPr>
        <w:t xml:space="preserve">’s </w:t>
      </w:r>
      <w:r w:rsidR="007E3F55" w:rsidRPr="00E8798B">
        <w:rPr>
          <w:rFonts w:cs="Times New Roman"/>
          <w:sz w:val="24"/>
        </w:rPr>
        <w:t xml:space="preserve"> </w:t>
      </w:r>
      <w:r w:rsidR="007E3F55" w:rsidRPr="00E8798B">
        <w:rPr>
          <w:rFonts w:cs="Times New Roman"/>
          <w:sz w:val="24"/>
        </w:rPr>
        <w:fldChar w:fldCharType="begin"/>
      </w:r>
      <w:r w:rsidR="00321529" w:rsidRPr="00E8798B">
        <w:rPr>
          <w:rFonts w:cs="Times New Roman"/>
          <w:sz w:val="24"/>
        </w:rPr>
        <w:instrText xml:space="preserve"> ADDIN ZOTERO_ITEM CSL_CITATION {"citationID":"OSoIux5d","properties":{"formattedCitation":"(2005)","plainCitation":"(2005)","noteIndex":0},"citationItems":[{"id":3159,"uris":["http://zotero.org/groups/2359949/items/XV9BP7TP"],"uri":["http://zotero.org/groups/2359949/items/XV9BP7TP"],"itemData":{"id":3159,"type":"book","event-place":"Liege","publisher":"Service de Prehistoire, Universite de Liege","publisher-place":"Liege","title":"Technological Strategies in the Lower Pleistocene at Olduvai Beds I and II","author":[{"family":"Torre","given":"Ignacio","non-dropping-particle":"de la"},{"family":"Mora","given":"Rafael"}],"issued":{"date-parts":[["2005"]]}},"suppress-author":true}],"schema":"https://github.com/citation-style-language/schema/raw/master/csl-citation.json"} </w:instrText>
      </w:r>
      <w:r w:rsidR="007E3F55" w:rsidRPr="00E8798B">
        <w:rPr>
          <w:rFonts w:cs="Times New Roman"/>
          <w:sz w:val="24"/>
        </w:rPr>
        <w:fldChar w:fldCharType="separate"/>
      </w:r>
      <w:r w:rsidR="00A12B71" w:rsidRPr="00E8798B">
        <w:rPr>
          <w:rFonts w:cs="Times New Roman"/>
          <w:sz w:val="24"/>
        </w:rPr>
        <w:t>(2005)</w:t>
      </w:r>
      <w:r w:rsidR="007E3F55" w:rsidRPr="00E8798B">
        <w:rPr>
          <w:rFonts w:cs="Times New Roman"/>
          <w:sz w:val="24"/>
        </w:rPr>
        <w:fldChar w:fldCharType="end"/>
      </w:r>
      <w:r w:rsidR="00A12B71" w:rsidRPr="00E8798B">
        <w:rPr>
          <w:rFonts w:cs="Times New Roman"/>
          <w:sz w:val="24"/>
        </w:rPr>
        <w:t xml:space="preserve"> idealized schemes of free-hand core reduction </w:t>
      </w:r>
      <w:r w:rsidR="00A12B71" w:rsidRPr="00E8798B">
        <w:rPr>
          <w:rFonts w:cs="Times New Roman"/>
          <w:sz w:val="24"/>
        </w:rPr>
        <w:fldChar w:fldCharType="begin"/>
      </w:r>
      <w:r w:rsidR="00321529" w:rsidRPr="00E8798B">
        <w:rPr>
          <w:rFonts w:cs="Times New Roman"/>
          <w:sz w:val="24"/>
        </w:rPr>
        <w:instrText xml:space="preserve"> ADDIN ZOTERO_ITEM CSL_CITATION {"citationID":"eFPdcXI2","properties":{"formattedCitation":"(de la Torre Ignacio, 2011)","plainCitation":"(de la Torre Ignacio, 2011)","noteIndex":0},"citationItems":[{"id":1130,"uris":["http://zotero.org/users/2042166/items/PMXTPAUK"],"uri":["http://zotero.org/users/2042166/items/PMXTPAUK"],"itemData":{"id":1130,"type":"article-journal","abstract":"The Early Stone Age sites of Gadeb (Ethiopian South-East Plateau) were excavated under the direction of Desmond Clark in the 1970s. Dated to between 1.45 and 0.7 Ma, Gadeb proved that humans had already occupied high altitude areas in the Lower Pleistocene. Despite the importance of the Gadeb sites, their lithic assemblages were never published in detail, and no review of the stone tools has ever been reported since the original 1970s study. This paper updates the information available on Gadeb by presenting a systematic review of the lithic technology of several assemblages. The objectives are to evaluate the technological skills of Gadeb knappers and to contextualize them into the current discussion of the origins of the Acheulean and its possible coexistence with the so-called Developed Oldowan in East Africa. © 2011 Elsevier Ltd.","container-title":"Journal of Human Evolution","DOI":"10.1016/j.jhevol.2011.01.009","ISSN":"00472484","issue":"6","note":"PMID: 21481918","page":"768–812","title":"The Early Stone Age lithic assemblages of Gadeb (Ethiopia) and the Developed Oldowan/early Acheulean in East Africa","volume":"60","author":[{"family":"Torre Ignacio","given":"I.","non-dropping-particle":"de la"}],"issued":{"date-parts":[["2011"]]}}}],"schema":"https://github.com/citation-style-language/schema/raw/master/csl-citation.json"} </w:instrText>
      </w:r>
      <w:r w:rsidR="00A12B71" w:rsidRPr="00E8798B">
        <w:rPr>
          <w:rFonts w:cs="Times New Roman"/>
          <w:sz w:val="24"/>
        </w:rPr>
        <w:fldChar w:fldCharType="separate"/>
      </w:r>
      <w:r w:rsidR="00A12B71" w:rsidRPr="00E8798B">
        <w:rPr>
          <w:rFonts w:cs="Times New Roman"/>
          <w:noProof/>
          <w:sz w:val="24"/>
        </w:rPr>
        <w:t>(de la Torre Ignacio, 2011)</w:t>
      </w:r>
      <w:r w:rsidR="00A12B71" w:rsidRPr="00E8798B">
        <w:rPr>
          <w:rFonts w:cs="Times New Roman"/>
          <w:sz w:val="24"/>
        </w:rPr>
        <w:fldChar w:fldCharType="end"/>
      </w:r>
      <w:r w:rsidR="00727E03" w:rsidRPr="00E8798B">
        <w:rPr>
          <w:rFonts w:cs="Times New Roman"/>
          <w:sz w:val="24"/>
        </w:rPr>
        <w:t>.</w:t>
      </w:r>
      <w:r w:rsidR="007E3F55" w:rsidRPr="00E8798B">
        <w:rPr>
          <w:rFonts w:cs="Times New Roman"/>
          <w:sz w:val="24"/>
        </w:rPr>
        <w:t xml:space="preserve"> </w:t>
      </w:r>
      <w:r w:rsidR="00A12B71" w:rsidRPr="00E8798B">
        <w:rPr>
          <w:rFonts w:cs="Times New Roman"/>
          <w:sz w:val="24"/>
        </w:rPr>
        <w:t>These measurements provided a means by which to characterize the assemblage in terms of core and flake utilization</w:t>
      </w:r>
      <w:r w:rsidR="00C141A5" w:rsidRPr="00E8798B">
        <w:rPr>
          <w:rFonts w:cs="Times New Roman"/>
          <w:sz w:val="24"/>
        </w:rPr>
        <w:t xml:space="preserve"> using measures of core reduction intensity, flake sequence and edge to mass ratios</w:t>
      </w:r>
      <w:r w:rsidR="00A12B71" w:rsidRPr="00E8798B">
        <w:rPr>
          <w:rFonts w:cs="Times New Roman"/>
          <w:sz w:val="24"/>
        </w:rPr>
        <w:t xml:space="preserve">. </w:t>
      </w:r>
    </w:p>
    <w:p w14:paraId="792653A6" w14:textId="77777777" w:rsidR="00FC6A7E" w:rsidRPr="00E8798B" w:rsidRDefault="00FC6A7E" w:rsidP="00FC6A7E">
      <w:pPr>
        <w:pStyle w:val="BodyText"/>
        <w:rPr>
          <w:rFonts w:cs="Times New Roman"/>
          <w:sz w:val="24"/>
        </w:rPr>
      </w:pPr>
    </w:p>
    <w:p w14:paraId="2CD62DED" w14:textId="5F6D3048" w:rsidR="004C3488" w:rsidRPr="00E8798B" w:rsidRDefault="004C3488" w:rsidP="004C3488">
      <w:pPr>
        <w:pStyle w:val="BodyText"/>
        <w:spacing w:line="480" w:lineRule="auto"/>
        <w:jc w:val="center"/>
        <w:rPr>
          <w:rFonts w:cs="Times New Roman"/>
          <w:b/>
          <w:bCs/>
          <w:i/>
          <w:sz w:val="24"/>
        </w:rPr>
      </w:pPr>
      <w:r w:rsidRPr="00E8798B">
        <w:rPr>
          <w:rFonts w:cs="Times New Roman"/>
          <w:b/>
          <w:bCs/>
          <w:i/>
          <w:sz w:val="24"/>
        </w:rPr>
        <w:t>Insert Table 2</w:t>
      </w:r>
    </w:p>
    <w:p w14:paraId="3F4B98C3" w14:textId="4C106A98" w:rsidR="00727E03" w:rsidRPr="00E8798B" w:rsidRDefault="00727E03" w:rsidP="00FF430F">
      <w:pPr>
        <w:pStyle w:val="BodyText"/>
        <w:spacing w:line="480" w:lineRule="auto"/>
        <w:rPr>
          <w:rFonts w:cs="Times New Roman"/>
          <w:i/>
          <w:sz w:val="24"/>
        </w:rPr>
      </w:pPr>
      <w:r w:rsidRPr="00E8798B">
        <w:rPr>
          <w:rFonts w:cs="Times New Roman"/>
          <w:i/>
          <w:sz w:val="24"/>
        </w:rPr>
        <w:t>2.2 Estimating Core Reduction Intensity</w:t>
      </w:r>
    </w:p>
    <w:p w14:paraId="0F774132" w14:textId="44FE8EF6" w:rsidR="00727E03" w:rsidRPr="00E8798B" w:rsidRDefault="00727E03" w:rsidP="00FF430F">
      <w:pPr>
        <w:pStyle w:val="BodyText"/>
        <w:spacing w:before="0" w:after="0" w:line="480" w:lineRule="auto"/>
        <w:ind w:firstLine="0"/>
        <w:rPr>
          <w:rFonts w:cs="Times New Roman"/>
          <w:sz w:val="24"/>
        </w:rPr>
      </w:pPr>
      <w:r w:rsidRPr="00E8798B">
        <w:rPr>
          <w:rFonts w:cs="Times New Roman"/>
          <w:sz w:val="24"/>
        </w:rPr>
        <w:tab/>
      </w:r>
      <w:r w:rsidR="00935FDE" w:rsidRPr="00E8798B">
        <w:rPr>
          <w:rFonts w:cs="Times New Roman"/>
          <w:sz w:val="24"/>
        </w:rPr>
        <w:t xml:space="preserve">The reduction intensity of cores influences a variety of attributes that interact throughout the reduction sequence </w:t>
      </w:r>
      <w:r w:rsidR="00935FDE" w:rsidRPr="00E8798B">
        <w:rPr>
          <w:rFonts w:cs="Times New Roman"/>
          <w:sz w:val="24"/>
        </w:rPr>
        <w:fldChar w:fldCharType="begin"/>
      </w:r>
      <w:r w:rsidR="00321529" w:rsidRPr="00E8798B">
        <w:rPr>
          <w:rFonts w:cs="Times New Roman"/>
          <w:sz w:val="24"/>
        </w:rPr>
        <w:instrText xml:space="preserve"> ADDIN ZOTERO_ITEM CSL_CITATION {"citationID":"jisy1eNR","properties":{"formattedCitation":"(Douglass et al., 2018)","plainCitation":"(Douglass et al., 2018)","noteIndex":0},"citationItems":[{"id":1021,"uris":["http://zotero.org/users/2042166/items/BQNFZYEA"],"uri":["http://zotero.org/users/2042166/items/BQNFZYEA"],"itemData":{"id":1021,"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schema":"https://github.com/citation-style-language/schema/raw/master/csl-citation.json"} </w:instrText>
      </w:r>
      <w:r w:rsidR="00935FDE" w:rsidRPr="00E8798B">
        <w:rPr>
          <w:rFonts w:cs="Times New Roman"/>
          <w:sz w:val="24"/>
        </w:rPr>
        <w:fldChar w:fldCharType="separate"/>
      </w:r>
      <w:r w:rsidR="00935FDE" w:rsidRPr="00E8798B">
        <w:rPr>
          <w:rFonts w:cs="Times New Roman"/>
          <w:noProof/>
          <w:sz w:val="24"/>
        </w:rPr>
        <w:t>(Douglass et al., 2018)</w:t>
      </w:r>
      <w:r w:rsidR="00935FDE" w:rsidRPr="00E8798B">
        <w:rPr>
          <w:rFonts w:cs="Times New Roman"/>
          <w:sz w:val="24"/>
        </w:rPr>
        <w:fldChar w:fldCharType="end"/>
      </w:r>
      <w:r w:rsidR="00C141A5" w:rsidRPr="00E8798B">
        <w:rPr>
          <w:rFonts w:cs="Times New Roman"/>
          <w:sz w:val="24"/>
        </w:rPr>
        <w:t xml:space="preserve">. As a result, </w:t>
      </w:r>
      <w:r w:rsidRPr="00E8798B">
        <w:rPr>
          <w:rFonts w:cs="Times New Roman"/>
          <w:sz w:val="24"/>
        </w:rPr>
        <w:t xml:space="preserve">core reduction intensity </w:t>
      </w:r>
      <w:r w:rsidR="00C141A5" w:rsidRPr="00E8798B">
        <w:rPr>
          <w:rFonts w:cs="Times New Roman"/>
          <w:sz w:val="24"/>
        </w:rPr>
        <w:t xml:space="preserve">is </w:t>
      </w:r>
      <w:r w:rsidR="00935FDE" w:rsidRPr="00E8798B">
        <w:rPr>
          <w:rFonts w:cs="Times New Roman"/>
          <w:sz w:val="24"/>
        </w:rPr>
        <w:t>understood</w:t>
      </w:r>
      <w:r w:rsidRPr="00E8798B">
        <w:rPr>
          <w:rFonts w:cs="Times New Roman"/>
          <w:sz w:val="24"/>
        </w:rPr>
        <w:t xml:space="preserve"> </w:t>
      </w:r>
      <w:r w:rsidR="00935FDE" w:rsidRPr="00E8798B">
        <w:rPr>
          <w:rFonts w:cs="Times New Roman"/>
          <w:sz w:val="24"/>
        </w:rPr>
        <w:t>from</w:t>
      </w:r>
      <w:r w:rsidRPr="00E8798B">
        <w:rPr>
          <w:rFonts w:cs="Times New Roman"/>
          <w:sz w:val="24"/>
        </w:rPr>
        <w:t xml:space="preserve"> </w:t>
      </w:r>
      <w:r w:rsidR="00935FDE" w:rsidRPr="00E8798B">
        <w:rPr>
          <w:rFonts w:cs="Times New Roman"/>
          <w:sz w:val="24"/>
        </w:rPr>
        <w:t xml:space="preserve">a diversity of </w:t>
      </w:r>
      <w:r w:rsidR="002F785D" w:rsidRPr="00E8798B">
        <w:rPr>
          <w:rFonts w:cs="Times New Roman"/>
          <w:sz w:val="24"/>
        </w:rPr>
        <w:t xml:space="preserve">variables </w:t>
      </w:r>
      <w:r w:rsidRPr="00E8798B">
        <w:rPr>
          <w:rFonts w:cs="Times New Roman"/>
          <w:sz w:val="24"/>
        </w:rPr>
        <w:t>ranging from mass</w:t>
      </w:r>
      <w:r w:rsidR="00935FDE" w:rsidRPr="00E8798B">
        <w:rPr>
          <w:rFonts w:cs="Times New Roman"/>
          <w:sz w:val="24"/>
        </w:rPr>
        <w:t xml:space="preserve">, </w:t>
      </w:r>
      <w:r w:rsidRPr="00E8798B">
        <w:rPr>
          <w:rFonts w:cs="Times New Roman"/>
          <w:sz w:val="24"/>
        </w:rPr>
        <w:t>the number of flake scars</w:t>
      </w:r>
      <w:r w:rsidR="00935FDE" w:rsidRPr="00E8798B">
        <w:rPr>
          <w:rFonts w:cs="Times New Roman"/>
          <w:sz w:val="24"/>
        </w:rPr>
        <w:t>,</w:t>
      </w:r>
      <w:r w:rsidRPr="00E8798B">
        <w:rPr>
          <w:rFonts w:cs="Times New Roman"/>
          <w:sz w:val="24"/>
        </w:rPr>
        <w:t xml:space="preserve"> to more sophisticated methods that </w:t>
      </w:r>
      <w:r w:rsidR="00795D46" w:rsidRPr="00E8798B">
        <w:rPr>
          <w:rFonts w:cs="Times New Roman"/>
          <w:sz w:val="24"/>
        </w:rPr>
        <w:t>use linear models to estimate the degree to which a core has been reduced</w:t>
      </w:r>
      <w:r w:rsidR="00C141A5" w:rsidRPr="00E8798B">
        <w:rPr>
          <w:rFonts w:cs="Times New Roman"/>
          <w:sz w:val="24"/>
        </w:rPr>
        <w:t xml:space="preserve"> </w:t>
      </w:r>
      <w:r w:rsidR="00C141A5" w:rsidRPr="00E8798B">
        <w:rPr>
          <w:rFonts w:cs="Times New Roman"/>
          <w:sz w:val="24"/>
        </w:rPr>
        <w:fldChar w:fldCharType="begin"/>
      </w:r>
      <w:r w:rsidR="00321529" w:rsidRPr="00E8798B">
        <w:rPr>
          <w:rFonts w:cs="Times New Roman"/>
          <w:sz w:val="24"/>
        </w:rPr>
        <w:instrText xml:space="preserve"> ADDIN ZOTERO_ITEM CSL_CITATION {"citationID":"4AExx8uz","properties":{"formattedCitation":"(Toth, 1985; Potts, 1991; Clarkson, 2013; Li et al., 2015; Douglass et al., 2018; Lombao et al., 2019)","plainCitation":"(Toth, 1985; Potts, 1991; Clarkson, 2013; Li et al., 2015; Douglass et al., 2018; Lombao et al., 2019)","noteIndex":0},"citationItems":[{"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845,"uris":["http://zotero.org/users/2042166/items/VRX3P659"],"uri":["http://zotero.org/users/2042166/items/VRX3P659"],"itemData":{"id":845,"type":"article-journal","container-title":"Journal of Archaeological Science","DOI":"10.1016/j.jas.2013.06.007","ISSN":"03054403","issue":"12","language":"en","page":"4348-4357","source":"DOI.org (Crossref)","title":"Measuring core reduction using 3D flake scar density: a test case of changing core reduction at Klasies River Mouth, South Africa","title-short":"Measuring core reduction using 3D flake scar density","volume":"40","author":[{"family":"Clarkson","given":"Chris"}],"issued":{"date-parts":[["2013",12]]}}},{"id":1062,"uris":["http://zotero.org/users/2042166/items/72ZWSVY8"],"uri":["http://zotero.org/users/2042166/items/72ZWSVY8"],"itemData":{"id":1062,"type":"article-journal","abstract":"This paper presents an approach to analyzing the reduction intensity of handaxes with the aid of 3D scanning technology. Two quantitative reduction indices, the Scar Density Index (SDI) and the Flaked Area Index (FAI), are applied to handaxes from the third terrace of the Danjiangkou Reservoir Region (DRR), central China, dated to the Middle Pleistocene. The results show that most of the DRR handaxes in this sample show moderate reduction, which also reflects a least-effort reduction strategy and a generally short use-life for these tools. Detailed examination of the DRR handaxes by sector reveals that the tips generally show the most reduction, while the bases show the least shaping, with cortex often preserved on the base to facilitate handling. While western Acheulean assemblages in this regard are variable, there are many examples of handaxes of varying age with trimming of the bases. We also found no significant differences in the levels of reduction between the two main raw materials, quartz phyllite and trachyte. However, the type of blank used (large flakes versus cobbles) and the type of shaping (bifacial, partly bifacial and unifacial) do play a significant role in the reduction intensity of the DRR handaxes. Finally, a small number of handaxes from the younger (the early Late Pleistocene) second terrace of the DRR was compared with those from the third terrace. The results indicate that there is no technological change in the reduction intensity through time in these two DRR terraces.","container-title":"PLOS ONE","DOI":"10.1371/journal.pone.0135613","ISSN":"1932-6203","issue":"9","journalAbbreviation":"PLoS ONE","language":"en","page":"e0135613","source":"DOI.org (Crossref)","title":"Quantifying the Reduction Intensity of Handaxes with 3D Technology: A Pilot Study on Handaxes in the Danjiangkou Reservoir Region, Central China","title-short":"Quantifying the Reduction Intensity of Handaxes with 3D Technology","volume":"10","author":[{"family":"Li","given":"Hao"},{"family":"Kuman","given":"Kathleen"},{"family":"Li","given":"Chaorong"}],"editor":[{"family":"Petraglia","given":"Michael D."}],"issued":{"date-parts":[["2015",9,2]]}}},{"id":1021,"uris":["http://zotero.org/users/2042166/items/BQNFZYEA"],"uri":["http://zotero.org/users/2042166/items/BQNFZYEA"],"itemData":{"id":1021,"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id":1163,"uris":["http://zotero.org/users/2042166/items/RZB9C5LK"],"uri":["http://zotero.org/users/2042166/items/RZB9C5LK"],"itemData":{"id":1163,"type":"article-journal","abstract":"The intensity of reduction on lithic assemblages has implications in the understanding of hominin behaviors such as mobility patterns, type and intensity of occupations, raw material management and cognitive abilities, as well as in the formation of lithic assemblages. In the last decades, numerous methodological proposals have been developed aimed at estimating the reduction intensity in retouched tools and cores. Regarding the analysis of the reduction in cores, several studies have focused on technical parameters, in many cases without considering the different reduction strategies used. In this paper, we present the results of a sequential experimental program aimed at evaluating the effect of two different reduction strategies (unifacial unipolar and bifacial multipolar centripetal), as well as the size of the original nodules, in the estimation of the intensity of reduction on cores. Our results show that both, the core reduction strategies and the size of the nodules, affect the estimation of reduction intensity. Therefore, we pose the necessity of considering a series of aspects, such as the perimetric development and faciality of the exploitation, as well as the size of nodules, to more accurately infer the intensity of reduction in cores.","container-title":"Archaeological and Anthropological Sciences","DOI":"10.1007/s12520-019-00879-4","ISSN":"1866-9565","issue":"10","journalAbbreviation":"Archaeol Anthropol Sci","language":"en","page":"5445-5461","source":"Springer Link","title":"The effects of blank size and knapping strategy on the estimation of core’s reduction intensity","volume":"11","author":[{"family":"Lombao","given":"Diego"},{"family":"Cueva-Temprana","given":"Arturo"},{"family":"Rabuñal","given":"José Ramón"},{"family":"Morales","given":"Juan I."},{"family":"Mosquera","given":"Marina"}],"issued":{"date-parts":[["2019",10,1]]}}}],"schema":"https://github.com/citation-style-language/schema/raw/master/csl-citation.json"} </w:instrText>
      </w:r>
      <w:r w:rsidR="00C141A5" w:rsidRPr="00E8798B">
        <w:rPr>
          <w:rFonts w:cs="Times New Roman"/>
          <w:sz w:val="24"/>
        </w:rPr>
        <w:fldChar w:fldCharType="separate"/>
      </w:r>
      <w:r w:rsidR="00354EAC" w:rsidRPr="00E8798B">
        <w:rPr>
          <w:rFonts w:cs="Times New Roman"/>
          <w:sz w:val="24"/>
        </w:rPr>
        <w:t>(Toth, 1985; Potts, 1991; Clarkson, 2013; Li et al., 2015; Douglass et al., 2018; Lombao et al., 2019)</w:t>
      </w:r>
      <w:r w:rsidR="00C141A5" w:rsidRPr="00E8798B">
        <w:rPr>
          <w:rFonts w:cs="Times New Roman"/>
          <w:sz w:val="24"/>
        </w:rPr>
        <w:fldChar w:fldCharType="end"/>
      </w:r>
      <w:r w:rsidR="00795D46" w:rsidRPr="00E8798B">
        <w:rPr>
          <w:rFonts w:cs="Times New Roman"/>
          <w:sz w:val="24"/>
        </w:rPr>
        <w:t xml:space="preserve">. </w:t>
      </w:r>
      <w:r w:rsidR="00795D46" w:rsidRPr="00E8798B">
        <w:rPr>
          <w:rFonts w:cs="Times New Roman"/>
          <w:sz w:val="24"/>
        </w:rPr>
        <w:lastRenderedPageBreak/>
        <w:t xml:space="preserve">Simple measures such as mass and the number of flake scars are not always appropriate </w:t>
      </w:r>
      <w:r w:rsidR="00935FDE" w:rsidRPr="00E8798B">
        <w:rPr>
          <w:rFonts w:cs="Times New Roman"/>
          <w:sz w:val="24"/>
        </w:rPr>
        <w:t>because</w:t>
      </w:r>
      <w:r w:rsidR="00795D46" w:rsidRPr="00E8798B">
        <w:rPr>
          <w:rFonts w:cs="Times New Roman"/>
          <w:sz w:val="24"/>
        </w:rPr>
        <w:t xml:space="preserve"> nodules selected</w:t>
      </w:r>
      <w:r w:rsidR="00E7487F" w:rsidRPr="00E8798B">
        <w:rPr>
          <w:rFonts w:cs="Times New Roman"/>
          <w:sz w:val="24"/>
        </w:rPr>
        <w:t xml:space="preserve"> </w:t>
      </w:r>
      <w:r w:rsidR="00795D46" w:rsidRPr="00E8798B">
        <w:rPr>
          <w:rFonts w:cs="Times New Roman"/>
          <w:sz w:val="24"/>
        </w:rPr>
        <w:t xml:space="preserve">for exploitation are sometimes not similar in size. This </w:t>
      </w:r>
      <w:r w:rsidR="00B75EB4" w:rsidRPr="00E8798B">
        <w:rPr>
          <w:rFonts w:cs="Times New Roman"/>
          <w:sz w:val="24"/>
        </w:rPr>
        <w:t xml:space="preserve">is </w:t>
      </w:r>
      <w:r w:rsidR="00795D46" w:rsidRPr="00E8798B">
        <w:rPr>
          <w:rFonts w:cs="Times New Roman"/>
          <w:sz w:val="24"/>
        </w:rPr>
        <w:t xml:space="preserve">particularly the case at </w:t>
      </w:r>
      <w:r w:rsidR="00321529" w:rsidRPr="00E8798B">
        <w:rPr>
          <w:rFonts w:cs="Times New Roman"/>
          <w:sz w:val="24"/>
        </w:rPr>
        <w:t>Kanjera South</w:t>
      </w:r>
      <w:r w:rsidR="00B75EB4" w:rsidRPr="00E8798B">
        <w:rPr>
          <w:rFonts w:cs="Times New Roman"/>
          <w:sz w:val="24"/>
        </w:rPr>
        <w:t>,</w:t>
      </w:r>
      <w:r w:rsidR="00795D46" w:rsidRPr="00E8798B">
        <w:rPr>
          <w:rFonts w:cs="Times New Roman"/>
          <w:sz w:val="24"/>
        </w:rPr>
        <w:t xml:space="preserve"> where toolstones originate from a variety of sources and c</w:t>
      </w:r>
      <w:r w:rsidR="00DF30D3" w:rsidRPr="00E8798B">
        <w:rPr>
          <w:rFonts w:cs="Times New Roman"/>
          <w:sz w:val="24"/>
        </w:rPr>
        <w:t xml:space="preserve">an vary substantially in </w:t>
      </w:r>
      <w:r w:rsidR="00802BAB" w:rsidRPr="00E8798B">
        <w:rPr>
          <w:rFonts w:cs="Times New Roman"/>
          <w:sz w:val="24"/>
        </w:rPr>
        <w:t>nodule</w:t>
      </w:r>
      <w:r w:rsidR="00F91F87" w:rsidRPr="00E8798B">
        <w:rPr>
          <w:rFonts w:cs="Times New Roman"/>
          <w:sz w:val="24"/>
        </w:rPr>
        <w:t xml:space="preserve"> </w:t>
      </w:r>
      <w:r w:rsidR="00DF30D3" w:rsidRPr="00E8798B">
        <w:rPr>
          <w:rFonts w:cs="Times New Roman"/>
          <w:sz w:val="24"/>
        </w:rPr>
        <w:t>size</w:t>
      </w:r>
      <w:r w:rsidR="00C141A5" w:rsidRPr="00E8798B">
        <w:rPr>
          <w:rFonts w:cs="Times New Roman"/>
          <w:sz w:val="24"/>
        </w:rPr>
        <w:t xml:space="preserve"> </w:t>
      </w:r>
      <w:r w:rsidR="00C141A5" w:rsidRPr="00E8798B">
        <w:rPr>
          <w:rFonts w:cs="Times New Roman"/>
          <w:sz w:val="24"/>
        </w:rPr>
        <w:fldChar w:fldCharType="begin"/>
      </w:r>
      <w:r w:rsidR="00321529" w:rsidRPr="00E8798B">
        <w:rPr>
          <w:rFonts w:cs="Times New Roman"/>
          <w:sz w:val="24"/>
        </w:rPr>
        <w:instrText xml:space="preserve"> ADDIN ZOTERO_ITEM CSL_CITATION {"citationID":"8hBtmh0M","properties":{"formattedCitation":"(Braun et al., 2008a)","plainCitation":"(Braun et al., 2008a)","noteIndex":0},"citationItems":[{"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C141A5" w:rsidRPr="00E8798B">
        <w:rPr>
          <w:rFonts w:cs="Times New Roman"/>
          <w:sz w:val="24"/>
        </w:rPr>
        <w:fldChar w:fldCharType="separate"/>
      </w:r>
      <w:r w:rsidR="00C141A5" w:rsidRPr="00E8798B">
        <w:rPr>
          <w:rFonts w:cs="Times New Roman"/>
          <w:noProof/>
          <w:sz w:val="24"/>
        </w:rPr>
        <w:t>(Braun et al., 2008a)</w:t>
      </w:r>
      <w:r w:rsidR="00C141A5" w:rsidRPr="00E8798B">
        <w:rPr>
          <w:rFonts w:cs="Times New Roman"/>
          <w:sz w:val="24"/>
        </w:rPr>
        <w:fldChar w:fldCharType="end"/>
      </w:r>
      <w:r w:rsidR="00DF30D3" w:rsidRPr="00E8798B">
        <w:rPr>
          <w:rFonts w:cs="Times New Roman"/>
          <w:sz w:val="24"/>
        </w:rPr>
        <w:t xml:space="preserve">. </w:t>
      </w:r>
      <w:r w:rsidR="00935FDE" w:rsidRPr="00E8798B">
        <w:rPr>
          <w:rFonts w:cs="Times New Roman"/>
          <w:sz w:val="24"/>
        </w:rPr>
        <w:t>T</w:t>
      </w:r>
      <w:r w:rsidR="00DF30D3" w:rsidRPr="00E8798B">
        <w:rPr>
          <w:rFonts w:cs="Times New Roman"/>
          <w:sz w:val="24"/>
        </w:rPr>
        <w:t>he number of flake scars do</w:t>
      </w:r>
      <w:r w:rsidR="00935FDE" w:rsidRPr="00E8798B">
        <w:rPr>
          <w:rFonts w:cs="Times New Roman"/>
          <w:sz w:val="24"/>
        </w:rPr>
        <w:t>es</w:t>
      </w:r>
      <w:r w:rsidR="00DF30D3" w:rsidRPr="00E8798B">
        <w:rPr>
          <w:rFonts w:cs="Times New Roman"/>
          <w:sz w:val="24"/>
        </w:rPr>
        <w:t xml:space="preserve"> not reflect a 1 to 1 relationship with reduction intensity</w:t>
      </w:r>
      <w:r w:rsidR="00935FDE" w:rsidRPr="00E8798B">
        <w:rPr>
          <w:rFonts w:cs="Times New Roman"/>
          <w:sz w:val="24"/>
        </w:rPr>
        <w:t>, because</w:t>
      </w:r>
      <w:r w:rsidR="00DF30D3" w:rsidRPr="00E8798B">
        <w:rPr>
          <w:rFonts w:cs="Times New Roman"/>
          <w:sz w:val="24"/>
        </w:rPr>
        <w:t xml:space="preserve"> the continuous removal of flakes erase</w:t>
      </w:r>
      <w:r w:rsidR="00935FDE" w:rsidRPr="00E8798B">
        <w:rPr>
          <w:rFonts w:cs="Times New Roman"/>
          <w:sz w:val="24"/>
        </w:rPr>
        <w:t>s</w:t>
      </w:r>
      <w:r w:rsidR="00DF30D3" w:rsidRPr="00E8798B">
        <w:rPr>
          <w:rFonts w:cs="Times New Roman"/>
          <w:sz w:val="24"/>
        </w:rPr>
        <w:t xml:space="preserve"> evidence of previous removals</w:t>
      </w:r>
      <w:r w:rsidR="00B86AEE" w:rsidRPr="00E8798B">
        <w:rPr>
          <w:rFonts w:cs="Times New Roman"/>
          <w:sz w:val="24"/>
        </w:rPr>
        <w:t xml:space="preserve"> </w:t>
      </w:r>
      <w:r w:rsidR="00B86AEE" w:rsidRPr="00E8798B">
        <w:rPr>
          <w:rFonts w:cs="Times New Roman"/>
          <w:sz w:val="24"/>
        </w:rPr>
        <w:fldChar w:fldCharType="begin"/>
      </w:r>
      <w:r w:rsidR="00321529" w:rsidRPr="00E8798B">
        <w:rPr>
          <w:rFonts w:cs="Times New Roman"/>
          <w:sz w:val="24"/>
        </w:rPr>
        <w:instrText xml:space="preserve"> ADDIN ZOTERO_ITEM CSL_CITATION {"citationID":"RjFLar5P","properties":{"formattedCitation":"(Braun et al., 2005; Moore and Perston, 2016)","plainCitation":"(Braun et al., 2005; Moore and Perston, 2016)","noteIndex":0},"citationItems":[{"id":3163,"uris":["http://zotero.org/groups/2359949/items/R6PW6M97"],"uri":["http://zotero.org/groups/2359949/items/R6PW6M97"],"itemData":{"id":3163,"type":"article-journal","container-title":"Journal of Human Evolution","issue":"5","journalAbbreviation":"J. Hum. Evol.","page":"525-531","title":"Flake recovery rates and inferences of Oldowan hominin behavior: a response to","volume":"48","author":[{"family":"Braun","given":"D. R."},{"family":"Tactikos","given":"J. C."},{"family":"Ferraro","given":"J. V."},{"family":"Harris","given":"J. W. K."}],"issued":{"date-parts":[["2005"]]}}},{"id":468,"uris":["http://zotero.org/users/2042166/items/6RM3FBXW"],"uri":["http://zotero.org/users/2042166/items/6RM3FBXW"],"itemData":{"id":468,"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chema":"https://github.com/citation-style-language/schema/raw/master/csl-citation.json"} </w:instrText>
      </w:r>
      <w:r w:rsidR="00B86AEE" w:rsidRPr="00E8798B">
        <w:rPr>
          <w:rFonts w:cs="Times New Roman"/>
          <w:sz w:val="24"/>
        </w:rPr>
        <w:fldChar w:fldCharType="separate"/>
      </w:r>
      <w:r w:rsidR="00C141A5" w:rsidRPr="00E8798B">
        <w:rPr>
          <w:rFonts w:cs="Times New Roman"/>
          <w:noProof/>
          <w:sz w:val="24"/>
        </w:rPr>
        <w:t>(Braun et al., 2005; Moore and Perston, 2016)</w:t>
      </w:r>
      <w:r w:rsidR="00B86AEE" w:rsidRPr="00E8798B">
        <w:rPr>
          <w:rFonts w:cs="Times New Roman"/>
          <w:sz w:val="24"/>
        </w:rPr>
        <w:fldChar w:fldCharType="end"/>
      </w:r>
      <w:r w:rsidR="00B86AEE" w:rsidRPr="00E8798B">
        <w:rPr>
          <w:rFonts w:cs="Times New Roman"/>
          <w:sz w:val="24"/>
        </w:rPr>
        <w:t>.</w:t>
      </w:r>
      <w:r w:rsidR="00DF30D3" w:rsidRPr="00E8798B">
        <w:rPr>
          <w:rFonts w:cs="Times New Roman"/>
          <w:sz w:val="24"/>
        </w:rPr>
        <w:t xml:space="preserve"> As a result, multivariate estimates of cor</w:t>
      </w:r>
      <w:r w:rsidR="00354EAC" w:rsidRPr="00E8798B">
        <w:rPr>
          <w:rFonts w:cs="Times New Roman"/>
          <w:sz w:val="24"/>
        </w:rPr>
        <w:t xml:space="preserve">e reduction intensity provide the necessary tools </w:t>
      </w:r>
      <w:r w:rsidR="00F91F87" w:rsidRPr="00E8798B">
        <w:rPr>
          <w:rFonts w:cs="Times New Roman"/>
          <w:sz w:val="24"/>
        </w:rPr>
        <w:t>to simultaneously</w:t>
      </w:r>
      <w:r w:rsidR="00DF30D3" w:rsidRPr="00E8798B">
        <w:rPr>
          <w:rFonts w:cs="Times New Roman"/>
          <w:sz w:val="24"/>
        </w:rPr>
        <w:t xml:space="preserve"> consider a suite of </w:t>
      </w:r>
      <w:r w:rsidR="00C141A5" w:rsidRPr="00E8798B">
        <w:rPr>
          <w:rFonts w:cs="Times New Roman"/>
          <w:sz w:val="24"/>
        </w:rPr>
        <w:t>attributes as opposed to a single variable</w:t>
      </w:r>
      <w:r w:rsidR="00DF30D3" w:rsidRPr="00E8798B">
        <w:rPr>
          <w:rFonts w:cs="Times New Roman"/>
          <w:sz w:val="24"/>
        </w:rPr>
        <w:t xml:space="preserve">.  </w:t>
      </w:r>
    </w:p>
    <w:p w14:paraId="5970ACB2" w14:textId="76623B92" w:rsidR="00E23D01" w:rsidRPr="00E8798B" w:rsidRDefault="00DF30D3" w:rsidP="002F2FA2">
      <w:pPr>
        <w:pStyle w:val="BodyText"/>
        <w:spacing w:line="480" w:lineRule="auto"/>
        <w:ind w:firstLine="720"/>
        <w:rPr>
          <w:rFonts w:cs="Times New Roman"/>
          <w:sz w:val="24"/>
        </w:rPr>
      </w:pPr>
      <w:r w:rsidRPr="00E8798B">
        <w:rPr>
          <w:rFonts w:cs="Times New Roman"/>
          <w:sz w:val="24"/>
        </w:rPr>
        <w:t xml:space="preserve">Here we follow methods outlined by Douglass et al. (2018) to estimate the reduction intensity of individual cores </w:t>
      </w:r>
      <w:r w:rsidR="00F91F87" w:rsidRPr="00E8798B">
        <w:rPr>
          <w:rFonts w:cs="Times New Roman"/>
          <w:sz w:val="24"/>
        </w:rPr>
        <w:t>to calculate</w:t>
      </w:r>
      <w:r w:rsidRPr="00E8798B">
        <w:rPr>
          <w:rFonts w:cs="Times New Roman"/>
          <w:sz w:val="24"/>
        </w:rPr>
        <w:t xml:space="preserve"> the proportion of mass lost prior to its discard</w:t>
      </w:r>
      <w:r w:rsidR="00BB4C39" w:rsidRPr="00E8798B">
        <w:rPr>
          <w:rFonts w:cs="Times New Roman"/>
          <w:sz w:val="24"/>
        </w:rPr>
        <w:t xml:space="preserve"> using a predictive generalized linear model</w:t>
      </w:r>
      <w:r w:rsidRPr="00E8798B">
        <w:rPr>
          <w:rFonts w:cs="Times New Roman"/>
          <w:sz w:val="24"/>
        </w:rPr>
        <w:t>.</w:t>
      </w:r>
      <w:r w:rsidR="00B86AEE" w:rsidRPr="00E8798B">
        <w:rPr>
          <w:rFonts w:cs="Times New Roman"/>
          <w:sz w:val="24"/>
        </w:rPr>
        <w:t xml:space="preserve"> This model was developed based on the experimental reduction of cobbles collected from the Homa Peninsula, specifically to estimate the reduction intensity of cores recovered from </w:t>
      </w:r>
      <w:r w:rsidR="00321529" w:rsidRPr="00E8798B">
        <w:rPr>
          <w:rFonts w:cs="Times New Roman"/>
          <w:sz w:val="24"/>
        </w:rPr>
        <w:t>Kanjera South</w:t>
      </w:r>
      <w:r w:rsidR="00B86AEE" w:rsidRPr="00E8798B">
        <w:rPr>
          <w:rFonts w:cs="Times New Roman"/>
          <w:sz w:val="24"/>
        </w:rPr>
        <w:t>.</w:t>
      </w:r>
      <w:r w:rsidR="00177232" w:rsidRPr="00E8798B">
        <w:rPr>
          <w:rFonts w:cs="Times New Roman"/>
          <w:sz w:val="24"/>
        </w:rPr>
        <w:t xml:space="preserve"> Estimates of core reduction intensity are accurate within an error range of 10%</w:t>
      </w:r>
      <w:r w:rsidR="00B75EB4" w:rsidRPr="00E8798B">
        <w:rPr>
          <w:rFonts w:cs="Times New Roman"/>
          <w:sz w:val="24"/>
        </w:rPr>
        <w:t>,</w:t>
      </w:r>
      <w:r w:rsidR="00177232" w:rsidRPr="00E8798B">
        <w:rPr>
          <w:rFonts w:cs="Times New Roman"/>
          <w:sz w:val="24"/>
        </w:rPr>
        <w:t xml:space="preserve"> and application to a subset of the cores from the </w:t>
      </w:r>
      <w:r w:rsidR="00321529" w:rsidRPr="00E8798B">
        <w:rPr>
          <w:rFonts w:cs="Times New Roman"/>
          <w:sz w:val="24"/>
        </w:rPr>
        <w:t>Kanjera South</w:t>
      </w:r>
      <w:r w:rsidR="00177232" w:rsidRPr="00E8798B">
        <w:rPr>
          <w:rFonts w:cs="Times New Roman"/>
          <w:sz w:val="24"/>
        </w:rPr>
        <w:t xml:space="preserve"> assemblage suggests that the model is generally applicable to the broader </w:t>
      </w:r>
      <w:r w:rsidR="00321529" w:rsidRPr="00E8798B">
        <w:rPr>
          <w:rFonts w:cs="Times New Roman"/>
          <w:sz w:val="24"/>
        </w:rPr>
        <w:t>Kanjera South</w:t>
      </w:r>
      <w:r w:rsidR="00177232" w:rsidRPr="00E8798B">
        <w:rPr>
          <w:rFonts w:cs="Times New Roman"/>
          <w:sz w:val="24"/>
        </w:rPr>
        <w:t xml:space="preserve"> assemblage. </w:t>
      </w:r>
      <w:r w:rsidR="00F91F87" w:rsidRPr="00E8798B">
        <w:rPr>
          <w:rFonts w:cs="Times New Roman"/>
          <w:sz w:val="24"/>
        </w:rPr>
        <w:t>To estimate</w:t>
      </w:r>
      <w:r w:rsidR="00177232" w:rsidRPr="00E8798B">
        <w:rPr>
          <w:rFonts w:cs="Times New Roman"/>
          <w:sz w:val="24"/>
        </w:rPr>
        <w:t xml:space="preserve"> core reduction intensity</w:t>
      </w:r>
      <w:r w:rsidR="00B75EB4" w:rsidRPr="00E8798B">
        <w:rPr>
          <w:rFonts w:cs="Times New Roman"/>
          <w:sz w:val="24"/>
        </w:rPr>
        <w:t>,</w:t>
      </w:r>
      <w:r w:rsidR="00177232" w:rsidRPr="00E8798B">
        <w:rPr>
          <w:rFonts w:cs="Times New Roman"/>
          <w:sz w:val="24"/>
        </w:rPr>
        <w:t xml:space="preserve"> the </w:t>
      </w:r>
      <w:r w:rsidR="00BB4C39" w:rsidRPr="00E8798B">
        <w:rPr>
          <w:rFonts w:cs="Times New Roman"/>
          <w:sz w:val="24"/>
        </w:rPr>
        <w:t>model considers</w:t>
      </w:r>
      <w:r w:rsidR="00B75EB4" w:rsidRPr="00E8798B">
        <w:rPr>
          <w:rFonts w:cs="Times New Roman"/>
          <w:sz w:val="24"/>
        </w:rPr>
        <w:t xml:space="preserve"> </w:t>
      </w:r>
      <w:r w:rsidR="00BB4C39" w:rsidRPr="00E8798B">
        <w:rPr>
          <w:rFonts w:cs="Times New Roman"/>
          <w:sz w:val="24"/>
        </w:rPr>
        <w:t>the number of flake scars, exploitation surfaces, the number of exploitation surface convergences, and average platform angle.</w:t>
      </w:r>
      <w:r w:rsidR="00BB4C39" w:rsidRPr="00E8798B" w:rsidDel="006A733A">
        <w:rPr>
          <w:rFonts w:cs="Times New Roman"/>
          <w:sz w:val="24"/>
        </w:rPr>
        <w:t xml:space="preserve"> </w:t>
      </w:r>
      <w:r w:rsidR="008516AD" w:rsidRPr="00E8798B">
        <w:rPr>
          <w:rFonts w:cs="Times New Roman"/>
          <w:sz w:val="24"/>
        </w:rPr>
        <w:t>Although the definition</w:t>
      </w:r>
      <w:r w:rsidR="00FC6A7E" w:rsidRPr="00E8798B">
        <w:rPr>
          <w:rFonts w:cs="Times New Roman"/>
          <w:sz w:val="24"/>
        </w:rPr>
        <w:t>s</w:t>
      </w:r>
      <w:r w:rsidR="008516AD" w:rsidRPr="00E8798B">
        <w:rPr>
          <w:rFonts w:cs="Times New Roman"/>
          <w:sz w:val="24"/>
        </w:rPr>
        <w:t xml:space="preserve"> of the </w:t>
      </w:r>
      <w:r w:rsidR="00AE1146" w:rsidRPr="00E8798B">
        <w:rPr>
          <w:rFonts w:cs="Times New Roman"/>
          <w:sz w:val="24"/>
        </w:rPr>
        <w:t>aforementioned</w:t>
      </w:r>
      <w:r w:rsidR="008516AD" w:rsidRPr="00E8798B">
        <w:rPr>
          <w:rFonts w:cs="Times New Roman"/>
          <w:sz w:val="24"/>
        </w:rPr>
        <w:t xml:space="preserve"> attributes are outlined in Douglass et al. (2018), they are worth summarizing here.</w:t>
      </w:r>
    </w:p>
    <w:p w14:paraId="03302842" w14:textId="46E7E75B" w:rsidR="004C3488" w:rsidRPr="00E8798B" w:rsidRDefault="008516AD" w:rsidP="004C3488">
      <w:pPr>
        <w:pStyle w:val="BodyText"/>
        <w:spacing w:line="480" w:lineRule="auto"/>
        <w:ind w:firstLine="720"/>
        <w:rPr>
          <w:rFonts w:cs="Times New Roman"/>
          <w:sz w:val="24"/>
        </w:rPr>
      </w:pPr>
      <w:r w:rsidRPr="00E8798B">
        <w:rPr>
          <w:rFonts w:cs="Times New Roman"/>
          <w:sz w:val="24"/>
        </w:rPr>
        <w:t xml:space="preserve"> </w:t>
      </w:r>
      <w:r w:rsidR="00232C7D" w:rsidRPr="00E8798B">
        <w:rPr>
          <w:rFonts w:cs="Times New Roman"/>
          <w:sz w:val="24"/>
        </w:rPr>
        <w:t xml:space="preserve">The </w:t>
      </w:r>
      <w:r w:rsidR="00232C7D" w:rsidRPr="00E8798B">
        <w:rPr>
          <w:rFonts w:cs="Times New Roman"/>
          <w:iCs/>
          <w:sz w:val="24"/>
        </w:rPr>
        <w:t>number of flake scars</w:t>
      </w:r>
      <w:r w:rsidR="00232C7D" w:rsidRPr="00E8798B">
        <w:rPr>
          <w:rFonts w:cs="Times New Roman"/>
          <w:sz w:val="24"/>
        </w:rPr>
        <w:t xml:space="preserve"> refers to the number of previous flake removals present on the core. The number of exploitation surfaces refers to the number of areas of the core where flakes were removed along a similar axis. This variable is related to core rotation which is argued to increase as core reduction increases (</w:t>
      </w:r>
      <w:proofErr w:type="gramStart"/>
      <w:r w:rsidR="00232C7D" w:rsidRPr="00E8798B">
        <w:rPr>
          <w:rFonts w:cs="Times New Roman"/>
          <w:sz w:val="24"/>
        </w:rPr>
        <w:t>e.g.</w:t>
      </w:r>
      <w:proofErr w:type="gramEnd"/>
      <w:r w:rsidR="00232C7D" w:rsidRPr="00E8798B">
        <w:rPr>
          <w:rFonts w:cs="Times New Roman"/>
          <w:sz w:val="24"/>
        </w:rPr>
        <w:t xml:space="preserve"> Delagnes and Roche 2005). The number of exploitation </w:t>
      </w:r>
      <w:r w:rsidR="00232C7D" w:rsidRPr="00E8798B">
        <w:rPr>
          <w:rFonts w:cs="Times New Roman"/>
          <w:sz w:val="24"/>
        </w:rPr>
        <w:lastRenderedPageBreak/>
        <w:t>surface convergences documents the number of times different exploitation surfaces intersect with each other. Throughout reduction</w:t>
      </w:r>
      <w:r w:rsidR="00B75EB4" w:rsidRPr="00E8798B">
        <w:rPr>
          <w:rFonts w:cs="Times New Roman"/>
          <w:sz w:val="24"/>
        </w:rPr>
        <w:t>,</w:t>
      </w:r>
      <w:r w:rsidR="00232C7D" w:rsidRPr="00E8798B">
        <w:rPr>
          <w:rFonts w:cs="Times New Roman"/>
          <w:sz w:val="24"/>
        </w:rPr>
        <w:t xml:space="preserve"> exploitation surfaces with different flaking axes tend to converge (Braun 2005, Douglass et al 2017).</w:t>
      </w:r>
      <w:r w:rsidR="00C554FB" w:rsidRPr="00E8798B">
        <w:rPr>
          <w:rFonts w:cs="Times New Roman"/>
          <w:sz w:val="24"/>
        </w:rPr>
        <w:t xml:space="preserve"> </w:t>
      </w:r>
      <w:r w:rsidR="00232C7D" w:rsidRPr="00E8798B">
        <w:rPr>
          <w:rFonts w:cs="Times New Roman"/>
          <w:sz w:val="24"/>
        </w:rPr>
        <w:t xml:space="preserve">Average platform angle, measured in degrees, refers to the mean angle between striking surfaces. Various experimental replication studies show that, as this angle approaches 90°, it becomes increasingly difficult to detach a flake </w:t>
      </w:r>
      <w:r w:rsidR="00E23D01" w:rsidRPr="00E8798B">
        <w:rPr>
          <w:rFonts w:cs="Times New Roman"/>
          <w:sz w:val="24"/>
        </w:rPr>
        <w:fldChar w:fldCharType="begin"/>
      </w:r>
      <w:r w:rsidR="00321529" w:rsidRPr="00E8798B">
        <w:rPr>
          <w:rFonts w:cs="Times New Roman"/>
          <w:sz w:val="24"/>
        </w:rPr>
        <w:instrText xml:space="preserve"> ADDIN ZOTERO_ITEM CSL_CITATION {"citationID":"FFXRvIkZ","properties":{"formattedCitation":"(Cotterell et al., 1985)","plainCitation":"(Cotterell et al., 1985)","noteIndex":0},"citationItems":[{"id":829,"uris":["http://zotero.org/users/2042166/items/P7WPDER4"],"uri":["http://zotero.org/users/2042166/items/P7WPDER4"],"itemData":{"id":829,"type":"article-journal","abstract":"Flaked stone tools are the most durable and therefore the most common artifacts available to archaeologists for tracing the development of early Man. However, the essential mechanics of conchoidal flake formation has not yet been described. In order to successfully create a relatively thin flake that does not terminate prematurely, the direction of the flaking force has to be reasonably precise. We show that the direction of the flaking force is determined mainly by the stiffness of the flake, the actual angle of the blow or impulse having relatively little effect. Long thin flakes can be easily produced because this direction of the flaking force is very close to that necessary to produce local symmetry at the tip of the crack propago.ting parallel to the surface of the stone.","container-title":"International Journal of Fracture","DOI":"10.1007/BF00125471","ISSN":"0376-9429, 1573-2673","issue":"4","journalAbbreviation":"Int J Fract","language":"en","page":"205-221","source":"DOI.org (Crossref)","title":"The essential mechanics of conchoidal flaking","volume":"29","author":[{"family":"Cotterell","given":"B."},{"family":"Kamminga","given":"J."},{"family":"Dickson","given":"F. P."}],"issued":{"date-parts":[["1985",12]]}}}],"schema":"https://github.com/citation-style-language/schema/raw/master/csl-citation.json"} </w:instrText>
      </w:r>
      <w:r w:rsidR="00E23D01" w:rsidRPr="00E8798B">
        <w:rPr>
          <w:rFonts w:cs="Times New Roman"/>
          <w:sz w:val="24"/>
        </w:rPr>
        <w:fldChar w:fldCharType="separate"/>
      </w:r>
      <w:r w:rsidR="00E23D01" w:rsidRPr="00E8798B">
        <w:rPr>
          <w:rFonts w:cs="Times New Roman"/>
          <w:noProof/>
          <w:sz w:val="24"/>
        </w:rPr>
        <w:t>(Cotterell et al., 1985)</w:t>
      </w:r>
      <w:r w:rsidR="00E23D01" w:rsidRPr="00E8798B">
        <w:rPr>
          <w:rFonts w:cs="Times New Roman"/>
          <w:sz w:val="24"/>
        </w:rPr>
        <w:fldChar w:fldCharType="end"/>
      </w:r>
      <w:r w:rsidR="00232C7D" w:rsidRPr="00E8798B">
        <w:rPr>
          <w:rFonts w:cs="Times New Roman"/>
          <w:sz w:val="24"/>
        </w:rPr>
        <w:t xml:space="preserve">. </w:t>
      </w:r>
      <w:r w:rsidR="005F1550" w:rsidRPr="00E8798B">
        <w:rPr>
          <w:rFonts w:cs="Times New Roman"/>
          <w:sz w:val="24"/>
        </w:rPr>
        <w:t>Thus</w:t>
      </w:r>
      <w:r w:rsidR="00232C7D" w:rsidRPr="00E8798B">
        <w:rPr>
          <w:rFonts w:cs="Times New Roman"/>
          <w:sz w:val="24"/>
        </w:rPr>
        <w:t xml:space="preserve">, as a core approaches exhaustion, the platform angles on the core are likely to approach 90°. </w:t>
      </w:r>
      <w:r w:rsidR="00177232" w:rsidRPr="00E8798B">
        <w:rPr>
          <w:rFonts w:cs="Times New Roman"/>
          <w:sz w:val="24"/>
        </w:rPr>
        <w:t xml:space="preserve">More details regarding the specification of the model and </w:t>
      </w:r>
      <w:r w:rsidR="00A87C8E" w:rsidRPr="00E8798B">
        <w:rPr>
          <w:rFonts w:cs="Times New Roman"/>
          <w:sz w:val="24"/>
        </w:rPr>
        <w:t xml:space="preserve">associated </w:t>
      </w:r>
      <w:r w:rsidR="00177232" w:rsidRPr="00E8798B">
        <w:rPr>
          <w:rFonts w:cs="Times New Roman"/>
          <w:sz w:val="24"/>
        </w:rPr>
        <w:t xml:space="preserve">lithic attributes can be found in Douglass et al. (2018). </w:t>
      </w:r>
    </w:p>
    <w:p w14:paraId="2D00DE99" w14:textId="066AB3D4" w:rsidR="004C3488" w:rsidRPr="00E8798B" w:rsidRDefault="004C3488" w:rsidP="004C3488">
      <w:pPr>
        <w:pStyle w:val="BodyText"/>
        <w:spacing w:line="480" w:lineRule="auto"/>
        <w:ind w:firstLine="720"/>
        <w:jc w:val="center"/>
        <w:rPr>
          <w:rFonts w:cs="Times New Roman"/>
          <w:b/>
          <w:bCs/>
          <w:i/>
          <w:iCs/>
          <w:sz w:val="24"/>
        </w:rPr>
      </w:pPr>
      <w:r w:rsidRPr="00E8798B">
        <w:rPr>
          <w:rFonts w:cs="Times New Roman"/>
          <w:b/>
          <w:bCs/>
          <w:i/>
          <w:iCs/>
          <w:sz w:val="24"/>
        </w:rPr>
        <w:t>Insert Table 3</w:t>
      </w:r>
    </w:p>
    <w:p w14:paraId="6A74E466" w14:textId="6682F2F7" w:rsidR="001A42AA" w:rsidRPr="00E8798B" w:rsidRDefault="006F7FF8" w:rsidP="002F2FA2">
      <w:pPr>
        <w:pStyle w:val="Heading2"/>
        <w:spacing w:before="180" w:after="180" w:line="480" w:lineRule="auto"/>
        <w:rPr>
          <w:rFonts w:cs="Times New Roman"/>
          <w:szCs w:val="24"/>
        </w:rPr>
      </w:pPr>
      <w:bookmarkStart w:id="3" w:name="flake-sequence-estimates"/>
      <w:r w:rsidRPr="00E8798B">
        <w:rPr>
          <w:rFonts w:cs="Times New Roman"/>
          <w:szCs w:val="24"/>
        </w:rPr>
        <w:t xml:space="preserve">2.2.  </w:t>
      </w:r>
      <w:r w:rsidR="00232C7D" w:rsidRPr="00E8798B">
        <w:rPr>
          <w:rFonts w:cs="Times New Roman"/>
          <w:szCs w:val="24"/>
        </w:rPr>
        <w:t>Flake Sequence Estimates</w:t>
      </w:r>
      <w:bookmarkEnd w:id="3"/>
    </w:p>
    <w:p w14:paraId="2EDED3C1" w14:textId="130F463C" w:rsidR="008516AD" w:rsidRPr="00E8798B" w:rsidRDefault="00177232">
      <w:pPr>
        <w:pStyle w:val="FirstParagraph"/>
        <w:spacing w:line="480" w:lineRule="auto"/>
        <w:rPr>
          <w:rFonts w:cs="Times New Roman"/>
          <w:sz w:val="24"/>
        </w:rPr>
      </w:pPr>
      <w:r w:rsidRPr="00E8798B">
        <w:rPr>
          <w:rFonts w:cs="Times New Roman"/>
          <w:sz w:val="24"/>
        </w:rPr>
        <w:t>Flake sequence can be general</w:t>
      </w:r>
      <w:r w:rsidR="00A87C8E" w:rsidRPr="00E8798B">
        <w:rPr>
          <w:rFonts w:cs="Times New Roman"/>
          <w:sz w:val="24"/>
        </w:rPr>
        <w:t>ly</w:t>
      </w:r>
      <w:r w:rsidRPr="00E8798B">
        <w:rPr>
          <w:rFonts w:cs="Times New Roman"/>
          <w:sz w:val="24"/>
        </w:rPr>
        <w:t xml:space="preserve"> defined as the order</w:t>
      </w:r>
      <w:r w:rsidR="008516AD" w:rsidRPr="00E8798B">
        <w:rPr>
          <w:rFonts w:cs="Times New Roman"/>
          <w:sz w:val="24"/>
        </w:rPr>
        <w:t xml:space="preserve"> number</w:t>
      </w:r>
      <w:r w:rsidRPr="00E8798B">
        <w:rPr>
          <w:rFonts w:cs="Times New Roman"/>
          <w:sz w:val="24"/>
        </w:rPr>
        <w:t xml:space="preserve"> that a </w:t>
      </w:r>
      <w:r w:rsidR="008516AD" w:rsidRPr="00E8798B">
        <w:rPr>
          <w:rFonts w:cs="Times New Roman"/>
          <w:sz w:val="24"/>
        </w:rPr>
        <w:t xml:space="preserve">given </w:t>
      </w:r>
      <w:r w:rsidRPr="00E8798B">
        <w:rPr>
          <w:rFonts w:cs="Times New Roman"/>
          <w:sz w:val="24"/>
        </w:rPr>
        <w:t>flake was removed from the core.</w:t>
      </w:r>
      <w:r w:rsidR="008516AD" w:rsidRPr="00E8798B">
        <w:rPr>
          <w:rFonts w:cs="Times New Roman"/>
          <w:sz w:val="24"/>
        </w:rPr>
        <w:t xml:space="preserve"> It is a complimentary measure to core reduction intensity as it examines the influence of core reduction on the flake assemblage. The distribution of flake sequence values within an assemblage can provide insight into the relationship between stone tool transport and assemblage formation</w:t>
      </w:r>
      <w:r w:rsidR="00E23D01" w:rsidRPr="00E8798B">
        <w:rPr>
          <w:rFonts w:cs="Times New Roman"/>
          <w:sz w:val="24"/>
        </w:rPr>
        <w:t xml:space="preserve"> </w:t>
      </w:r>
      <w:r w:rsidR="00E23D01" w:rsidRPr="00E8798B">
        <w:rPr>
          <w:rFonts w:cs="Times New Roman"/>
          <w:sz w:val="24"/>
        </w:rPr>
        <w:fldChar w:fldCharType="begin"/>
      </w:r>
      <w:r w:rsidR="00321529" w:rsidRPr="00E8798B">
        <w:rPr>
          <w:rFonts w:cs="Times New Roman"/>
          <w:sz w:val="24"/>
        </w:rPr>
        <w:instrText xml:space="preserve"> ADDIN ZOTERO_ITEM CSL_CITATION {"citationID":"2vU62LDv","properties":{"formattedCitation":"(Toth, 1985, 1987)","plainCitation":"(Toth, 1985, 1987)","noteIndex":0},"citationItems":[{"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729,"uris":["http://zotero.org/users/2042166/items/HAHSDNTI"],"uri":["http://zotero.org/users/2042166/items/HAHSDNTI"],"itemData":{"id":729,"type":"article-journal","container-title":"Journal of Human Evolution","page":"763–787","title":"Behavioral inferences from Early Stone artifact assemblages : an experimental model","volume":"16","author":[{"family":"Toth","given":"Nicholas"}],"issued":{"date-parts":[["1987"]]}}}],"schema":"https://github.com/citation-style-language/schema/raw/master/csl-citation.json"} </w:instrText>
      </w:r>
      <w:r w:rsidR="00E23D01" w:rsidRPr="00E8798B">
        <w:rPr>
          <w:rFonts w:cs="Times New Roman"/>
          <w:sz w:val="24"/>
        </w:rPr>
        <w:fldChar w:fldCharType="separate"/>
      </w:r>
      <w:r w:rsidR="00E23D01" w:rsidRPr="00E8798B">
        <w:rPr>
          <w:rFonts w:cs="Times New Roman"/>
          <w:noProof/>
          <w:sz w:val="24"/>
        </w:rPr>
        <w:t>(Toth, 1985, 1987)</w:t>
      </w:r>
      <w:r w:rsidR="00E23D01" w:rsidRPr="00E8798B">
        <w:rPr>
          <w:rFonts w:cs="Times New Roman"/>
          <w:sz w:val="24"/>
        </w:rPr>
        <w:fldChar w:fldCharType="end"/>
      </w:r>
      <w:r w:rsidR="008516AD" w:rsidRPr="00E8798B">
        <w:rPr>
          <w:rFonts w:cs="Times New Roman"/>
          <w:sz w:val="24"/>
        </w:rPr>
        <w:t>. For example, if sequence values from the beginning of the reduction sequence (</w:t>
      </w:r>
      <w:proofErr w:type="gramStart"/>
      <w:r w:rsidR="008516AD" w:rsidRPr="00E8798B">
        <w:rPr>
          <w:rFonts w:cs="Times New Roman"/>
          <w:sz w:val="24"/>
        </w:rPr>
        <w:t>i.e.</w:t>
      </w:r>
      <w:proofErr w:type="gramEnd"/>
      <w:r w:rsidR="008516AD" w:rsidRPr="00E8798B">
        <w:rPr>
          <w:rFonts w:cs="Times New Roman"/>
          <w:sz w:val="24"/>
        </w:rPr>
        <w:t xml:space="preserve"> the 1</w:t>
      </w:r>
      <w:r w:rsidR="008516AD" w:rsidRPr="00E8798B">
        <w:rPr>
          <w:rFonts w:cs="Times New Roman"/>
          <w:sz w:val="24"/>
          <w:vertAlign w:val="superscript"/>
        </w:rPr>
        <w:t>st</w:t>
      </w:r>
      <w:r w:rsidR="008516AD" w:rsidRPr="00E8798B">
        <w:rPr>
          <w:rFonts w:cs="Times New Roman"/>
          <w:sz w:val="24"/>
        </w:rPr>
        <w:t>, 2</w:t>
      </w:r>
      <w:r w:rsidR="008516AD" w:rsidRPr="00E8798B">
        <w:rPr>
          <w:rFonts w:cs="Times New Roman"/>
          <w:sz w:val="24"/>
          <w:vertAlign w:val="superscript"/>
        </w:rPr>
        <w:t>nd</w:t>
      </w:r>
      <w:r w:rsidR="008516AD" w:rsidRPr="00E8798B">
        <w:rPr>
          <w:rFonts w:cs="Times New Roman"/>
          <w:sz w:val="24"/>
        </w:rPr>
        <w:t>, 3</w:t>
      </w:r>
      <w:r w:rsidR="008516AD" w:rsidRPr="00E8798B">
        <w:rPr>
          <w:rFonts w:cs="Times New Roman"/>
          <w:sz w:val="24"/>
          <w:vertAlign w:val="superscript"/>
        </w:rPr>
        <w:t>rd</w:t>
      </w:r>
      <w:r w:rsidR="008516AD" w:rsidRPr="00E8798B">
        <w:rPr>
          <w:rFonts w:cs="Times New Roman"/>
          <w:sz w:val="24"/>
        </w:rPr>
        <w:t xml:space="preserve"> flakes removed) are absent from the flake assemblage th</w:t>
      </w:r>
      <w:r w:rsidR="005F1550" w:rsidRPr="00E8798B">
        <w:rPr>
          <w:rFonts w:cs="Times New Roman"/>
          <w:sz w:val="24"/>
        </w:rPr>
        <w:t xml:space="preserve">is could indicate </w:t>
      </w:r>
      <w:r w:rsidR="008516AD" w:rsidRPr="00E8798B">
        <w:rPr>
          <w:rFonts w:cs="Times New Roman"/>
          <w:sz w:val="24"/>
        </w:rPr>
        <w:t xml:space="preserve">that </w:t>
      </w:r>
      <w:r w:rsidR="005F1550" w:rsidRPr="00E8798B">
        <w:rPr>
          <w:rFonts w:cs="Times New Roman"/>
          <w:sz w:val="24"/>
        </w:rPr>
        <w:t>early stage flakes</w:t>
      </w:r>
      <w:r w:rsidR="008516AD" w:rsidRPr="00E8798B">
        <w:rPr>
          <w:rFonts w:cs="Times New Roman"/>
          <w:sz w:val="24"/>
        </w:rPr>
        <w:t xml:space="preserve"> were discarded prior to the core’s arrival at the site</w:t>
      </w:r>
      <w:r w:rsidR="005F1550" w:rsidRPr="00E8798B">
        <w:rPr>
          <w:rFonts w:cs="Times New Roman"/>
          <w:sz w:val="24"/>
        </w:rPr>
        <w:t>,</w:t>
      </w:r>
      <w:r w:rsidR="008516AD" w:rsidRPr="00E8798B">
        <w:rPr>
          <w:rFonts w:cs="Times New Roman"/>
          <w:sz w:val="24"/>
        </w:rPr>
        <w:t xml:space="preserve"> or were removed off site. </w:t>
      </w:r>
      <w:r w:rsidRPr="00E8798B">
        <w:rPr>
          <w:rFonts w:cs="Times New Roman"/>
          <w:sz w:val="24"/>
        </w:rPr>
        <w:t xml:space="preserve"> </w:t>
      </w:r>
      <w:r w:rsidR="00232C7D" w:rsidRPr="00E8798B">
        <w:rPr>
          <w:rFonts w:cs="Times New Roman"/>
          <w:sz w:val="24"/>
        </w:rPr>
        <w:t>In the Early Stone Age, flake sequences are most commonly characterized using</w:t>
      </w:r>
      <w:r w:rsidR="008516AD" w:rsidRPr="00E8798B">
        <w:rPr>
          <w:rFonts w:cs="Times New Roman"/>
          <w:sz w:val="24"/>
        </w:rPr>
        <w:t xml:space="preserve"> a </w:t>
      </w:r>
      <w:r w:rsidR="00EA125D" w:rsidRPr="00E8798B">
        <w:rPr>
          <w:rFonts w:cs="Times New Roman"/>
          <w:sz w:val="24"/>
        </w:rPr>
        <w:t>six-category</w:t>
      </w:r>
      <w:r w:rsidR="008516AD" w:rsidRPr="00E8798B">
        <w:rPr>
          <w:rFonts w:cs="Times New Roman"/>
          <w:sz w:val="24"/>
        </w:rPr>
        <w:t xml:space="preserve"> classification system (more colloquially known as Toth types)</w:t>
      </w:r>
      <w:r w:rsidR="00232C7D" w:rsidRPr="00E8798B">
        <w:rPr>
          <w:rFonts w:cs="Times New Roman"/>
          <w:sz w:val="24"/>
        </w:rPr>
        <w:t xml:space="preserve">, </w:t>
      </w:r>
      <w:r w:rsidR="008516AD" w:rsidRPr="00E8798B">
        <w:rPr>
          <w:rFonts w:cs="Times New Roman"/>
          <w:sz w:val="24"/>
        </w:rPr>
        <w:t xml:space="preserve">based on the </w:t>
      </w:r>
      <w:r w:rsidR="00232C7D" w:rsidRPr="00E8798B">
        <w:rPr>
          <w:rFonts w:cs="Times New Roman"/>
          <w:sz w:val="24"/>
        </w:rPr>
        <w:t>presence of cortex on a flake’s platform and</w:t>
      </w:r>
      <w:r w:rsidR="00A87C8E" w:rsidRPr="00E8798B">
        <w:rPr>
          <w:rFonts w:cs="Times New Roman"/>
          <w:sz w:val="24"/>
        </w:rPr>
        <w:t>/or</w:t>
      </w:r>
      <w:r w:rsidR="00232C7D" w:rsidRPr="00E8798B">
        <w:rPr>
          <w:rFonts w:cs="Times New Roman"/>
          <w:sz w:val="24"/>
        </w:rPr>
        <w:t xml:space="preserve"> dorsal surface (Toth</w:t>
      </w:r>
      <w:r w:rsidR="00D014A6" w:rsidRPr="00E8798B">
        <w:rPr>
          <w:rFonts w:cs="Times New Roman"/>
          <w:sz w:val="24"/>
        </w:rPr>
        <w:t>,</w:t>
      </w:r>
      <w:r w:rsidR="00232C7D" w:rsidRPr="00E8798B">
        <w:rPr>
          <w:rFonts w:cs="Times New Roman"/>
          <w:sz w:val="24"/>
        </w:rPr>
        <w:t xml:space="preserve"> 1985). </w:t>
      </w:r>
    </w:p>
    <w:p w14:paraId="216B0FB2" w14:textId="64FE907D" w:rsidR="001A42AA" w:rsidRPr="00E8798B" w:rsidRDefault="00232C7D">
      <w:pPr>
        <w:pStyle w:val="FirstParagraph"/>
        <w:spacing w:line="480" w:lineRule="auto"/>
        <w:rPr>
          <w:rFonts w:cs="Times New Roman"/>
          <w:sz w:val="24"/>
        </w:rPr>
      </w:pPr>
      <w:r w:rsidRPr="00E8798B">
        <w:rPr>
          <w:rFonts w:cs="Times New Roman"/>
          <w:sz w:val="24"/>
        </w:rPr>
        <w:t xml:space="preserve">Here we follow </w:t>
      </w:r>
      <w:r w:rsidR="00EA125D" w:rsidRPr="00E8798B">
        <w:rPr>
          <w:rFonts w:cs="Times New Roman"/>
          <w:sz w:val="24"/>
        </w:rPr>
        <w:t xml:space="preserve">Braun </w:t>
      </w:r>
      <w:r w:rsidRPr="00E8798B">
        <w:rPr>
          <w:rFonts w:cs="Times New Roman"/>
          <w:sz w:val="24"/>
        </w:rPr>
        <w:t xml:space="preserve">et al. (2008), </w:t>
      </w:r>
      <w:r w:rsidR="00EA125D" w:rsidRPr="00E8798B">
        <w:rPr>
          <w:rFonts w:cs="Times New Roman"/>
          <w:sz w:val="24"/>
        </w:rPr>
        <w:t xml:space="preserve">which uses </w:t>
      </w:r>
      <w:r w:rsidRPr="00E8798B">
        <w:rPr>
          <w:rFonts w:cs="Times New Roman"/>
          <w:sz w:val="24"/>
        </w:rPr>
        <w:t>a multi-linear model to estimate flake sequence values. Unlike Toth’s fl</w:t>
      </w:r>
      <w:r w:rsidR="00315DB6" w:rsidRPr="00E8798B">
        <w:rPr>
          <w:rFonts w:cs="Times New Roman"/>
          <w:sz w:val="24"/>
        </w:rPr>
        <w:t>ake types, that categorizes flakes into six stages</w:t>
      </w:r>
      <w:r w:rsidRPr="00E8798B">
        <w:rPr>
          <w:rFonts w:cs="Times New Roman"/>
          <w:sz w:val="24"/>
        </w:rPr>
        <w:t>, the multi-</w:t>
      </w:r>
      <w:r w:rsidRPr="00E8798B">
        <w:rPr>
          <w:rFonts w:cs="Times New Roman"/>
          <w:sz w:val="24"/>
        </w:rPr>
        <w:lastRenderedPageBreak/>
        <w:t>linear model allows for a</w:t>
      </w:r>
      <w:r w:rsidR="00802BAB" w:rsidRPr="00E8798B">
        <w:rPr>
          <w:rFonts w:cs="Times New Roman"/>
          <w:sz w:val="24"/>
        </w:rPr>
        <w:t xml:space="preserve"> more specific </w:t>
      </w:r>
      <w:r w:rsidRPr="00E8798B">
        <w:rPr>
          <w:rFonts w:cs="Times New Roman"/>
          <w:sz w:val="24"/>
        </w:rPr>
        <w:t xml:space="preserve">placement of a flake within a reduction set (within a prescribed error). The </w:t>
      </w:r>
      <w:r w:rsidR="00802BAB" w:rsidRPr="00E8798B">
        <w:rPr>
          <w:rFonts w:cs="Times New Roman"/>
          <w:sz w:val="24"/>
        </w:rPr>
        <w:t>predictive model</w:t>
      </w:r>
      <w:r w:rsidRPr="00E8798B">
        <w:rPr>
          <w:rFonts w:cs="Times New Roman"/>
          <w:sz w:val="24"/>
        </w:rPr>
        <w:t xml:space="preserve"> uses flake length, width, number of platform facets, number of flake scars, and the number of flake scar directions; specific details for each measurement are outlined in </w:t>
      </w:r>
      <w:r w:rsidR="00AE1146" w:rsidRPr="00E8798B">
        <w:rPr>
          <w:rFonts w:cs="Times New Roman"/>
          <w:sz w:val="24"/>
        </w:rPr>
        <w:t xml:space="preserve">Braun </w:t>
      </w:r>
      <w:r w:rsidRPr="00E8798B">
        <w:rPr>
          <w:rFonts w:cs="Times New Roman"/>
          <w:sz w:val="24"/>
        </w:rPr>
        <w:t>et al. (2008</w:t>
      </w:r>
      <w:r w:rsidR="006F7FF8" w:rsidRPr="00E8798B">
        <w:rPr>
          <w:rFonts w:cs="Times New Roman"/>
          <w:sz w:val="24"/>
        </w:rPr>
        <w:t xml:space="preserve">: </w:t>
      </w:r>
      <w:r w:rsidRPr="00E8798B">
        <w:rPr>
          <w:rFonts w:cs="Times New Roman"/>
          <w:sz w:val="24"/>
        </w:rPr>
        <w:t xml:space="preserve">2156, </w:t>
      </w:r>
      <w:r w:rsidR="006F7FF8" w:rsidRPr="00E8798B">
        <w:rPr>
          <w:rFonts w:cs="Times New Roman"/>
          <w:sz w:val="24"/>
        </w:rPr>
        <w:t xml:space="preserve">Fig </w:t>
      </w:r>
      <w:r w:rsidRPr="00E8798B">
        <w:rPr>
          <w:rFonts w:cs="Times New Roman"/>
          <w:sz w:val="24"/>
        </w:rPr>
        <w:t>3). Before the sequence number can be estimated, the number of flake scars and amount of dorsal cortex must be divided by the log of the surface area of the flake</w:t>
      </w:r>
      <w:r w:rsidR="00AE1146" w:rsidRPr="00E8798B">
        <w:rPr>
          <w:rFonts w:cs="Times New Roman"/>
          <w:sz w:val="24"/>
        </w:rPr>
        <w:t xml:space="preserve"> </w:t>
      </w:r>
      <w:r w:rsidR="00AE1146" w:rsidRPr="00E8798B">
        <w:rPr>
          <w:rFonts w:cs="Times New Roman"/>
          <w:sz w:val="24"/>
        </w:rPr>
        <w:fldChar w:fldCharType="begin"/>
      </w:r>
      <w:r w:rsidR="00321529" w:rsidRPr="00E8798B">
        <w:rPr>
          <w:rFonts w:cs="Times New Roman"/>
          <w:sz w:val="24"/>
        </w:rPr>
        <w:instrText xml:space="preserve"> ADDIN ZOTERO_ITEM CSL_CITATION {"citationID":"jIEfatOO","properties":{"formattedCitation":"(Braun et al., 2008c)","plainCitation":"(Braun et al., 2008c)","noteIndex":0},"citationItems":[{"id":653,"uris":["http://zotero.org/users/2042166/items/QAU2HZQR"],"uri":["http://zotero.org/users/2042166/items/QAU2HZQR"],"itemData":{"id":653,"type":"article-journal","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container-title":"Journal of Archaeological Science","DOI":"10.1016/j.jas.2008.01.015","ISSN":"10959238","issue":"8","page":"2153–2163","title":"Oldowan reduction sequences: methodological considerations","volume":"35","author":[{"family":"Braun","given":"David R."},{"family":"Tactikos","given":"Joanne C."},{"family":"Ferraro","given":"Joseph V."},{"family":"Arnow","given":"Shira L."},{"family":"Harris","given":"John W.K."}],"issued":{"date-parts":[["2008"]]}}}],"schema":"https://github.com/citation-style-language/schema/raw/master/csl-citation.json"} </w:instrText>
      </w:r>
      <w:r w:rsidR="00AE1146" w:rsidRPr="00E8798B">
        <w:rPr>
          <w:rFonts w:cs="Times New Roman"/>
          <w:sz w:val="24"/>
        </w:rPr>
        <w:fldChar w:fldCharType="separate"/>
      </w:r>
      <w:r w:rsidR="005941E7" w:rsidRPr="00E8798B">
        <w:rPr>
          <w:rFonts w:cs="Times New Roman"/>
          <w:noProof/>
          <w:sz w:val="24"/>
        </w:rPr>
        <w:t>(Braun et al., 2008c)</w:t>
      </w:r>
      <w:r w:rsidR="00AE1146" w:rsidRPr="00E8798B">
        <w:rPr>
          <w:rFonts w:cs="Times New Roman"/>
          <w:sz w:val="24"/>
        </w:rPr>
        <w:fldChar w:fldCharType="end"/>
      </w:r>
      <w:r w:rsidRPr="00E8798B">
        <w:rPr>
          <w:rFonts w:cs="Times New Roman"/>
          <w:sz w:val="24"/>
        </w:rPr>
        <w:t>. These variables are then used by the predictive model to estimate the flake sequence number. Flake sequence estimates have a maximum error between +/- 8 sequences</w:t>
      </w:r>
      <w:r w:rsidR="00315DB6" w:rsidRPr="00E8798B">
        <w:rPr>
          <w:rFonts w:cs="Times New Roman"/>
          <w:sz w:val="24"/>
        </w:rPr>
        <w:t xml:space="preserve"> </w:t>
      </w:r>
      <w:r w:rsidR="00315DB6" w:rsidRPr="00E8798B">
        <w:rPr>
          <w:rFonts w:cs="Times New Roman"/>
          <w:sz w:val="24"/>
        </w:rPr>
        <w:fldChar w:fldCharType="begin"/>
      </w:r>
      <w:r w:rsidR="00321529" w:rsidRPr="00E8798B">
        <w:rPr>
          <w:rFonts w:cs="Times New Roman"/>
          <w:sz w:val="24"/>
        </w:rPr>
        <w:instrText xml:space="preserve"> ADDIN ZOTERO_ITEM CSL_CITATION {"citationID":"T8olCRuE","properties":{"formattedCitation":"(Braun et al., 2008c)","plainCitation":"(Braun et al., 2008c)","noteIndex":0},"citationItems":[{"id":653,"uris":["http://zotero.org/users/2042166/items/QAU2HZQR"],"uri":["http://zotero.org/users/2042166/items/QAU2HZQR"],"itemData":{"id":653,"type":"article-journal","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container-title":"Journal of Archaeological Science","DOI":"10.1016/j.jas.2008.01.015","ISSN":"10959238","issue":"8","page":"2153–2163","title":"Oldowan reduction sequences: methodological considerations","volume":"35","author":[{"family":"Braun","given":"David R."},{"family":"Tactikos","given":"Joanne C."},{"family":"Ferraro","given":"Joseph V."},{"family":"Arnow","given":"Shira L."},{"family":"Harris","given":"John W.K."}],"issued":{"date-parts":[["2008"]]}}}],"schema":"https://github.com/citation-style-language/schema/raw/master/csl-citation.json"} </w:instrText>
      </w:r>
      <w:r w:rsidR="00315DB6" w:rsidRPr="00E8798B">
        <w:rPr>
          <w:rFonts w:cs="Times New Roman"/>
          <w:sz w:val="24"/>
        </w:rPr>
        <w:fldChar w:fldCharType="separate"/>
      </w:r>
      <w:r w:rsidR="00315DB6" w:rsidRPr="00E8798B">
        <w:rPr>
          <w:rFonts w:cs="Times New Roman"/>
          <w:sz w:val="24"/>
        </w:rPr>
        <w:t>(Braun et al., 2008c)</w:t>
      </w:r>
      <w:r w:rsidR="00315DB6" w:rsidRPr="00E8798B">
        <w:rPr>
          <w:rFonts w:cs="Times New Roman"/>
          <w:sz w:val="24"/>
        </w:rPr>
        <w:fldChar w:fldCharType="end"/>
      </w:r>
      <w:r w:rsidRPr="00E8798B">
        <w:rPr>
          <w:rFonts w:cs="Times New Roman"/>
          <w:sz w:val="24"/>
        </w:rPr>
        <w:t xml:space="preserve">. </w:t>
      </w:r>
      <w:r w:rsidR="00E23D01" w:rsidRPr="00E8798B">
        <w:rPr>
          <w:rFonts w:cs="Times New Roman"/>
          <w:sz w:val="24"/>
        </w:rPr>
        <w:t>Despite th</w:t>
      </w:r>
      <w:r w:rsidR="000A3860" w:rsidRPr="00E8798B">
        <w:rPr>
          <w:rFonts w:cs="Times New Roman"/>
          <w:sz w:val="24"/>
        </w:rPr>
        <w:t>is</w:t>
      </w:r>
      <w:r w:rsidR="00E23D01" w:rsidRPr="00E8798B">
        <w:rPr>
          <w:rFonts w:cs="Times New Roman"/>
          <w:sz w:val="24"/>
        </w:rPr>
        <w:t xml:space="preserve"> error</w:t>
      </w:r>
      <w:r w:rsidRPr="00E8798B">
        <w:rPr>
          <w:rFonts w:cs="Times New Roman"/>
          <w:sz w:val="24"/>
        </w:rPr>
        <w:t xml:space="preserve">, an application of the method to refitting sequences from the Koobi Fora </w:t>
      </w:r>
      <w:r w:rsidR="00A87C8E" w:rsidRPr="00E8798B">
        <w:rPr>
          <w:rFonts w:cs="Times New Roman"/>
          <w:sz w:val="24"/>
        </w:rPr>
        <w:t>F</w:t>
      </w:r>
      <w:r w:rsidRPr="00E8798B">
        <w:rPr>
          <w:rFonts w:cs="Times New Roman"/>
          <w:sz w:val="24"/>
        </w:rPr>
        <w:t>ormation showed it always places flakes in their relative order</w:t>
      </w:r>
      <w:r w:rsidR="00AE1146" w:rsidRPr="00E8798B">
        <w:rPr>
          <w:rFonts w:cs="Times New Roman"/>
          <w:sz w:val="24"/>
        </w:rPr>
        <w:t xml:space="preserve"> </w:t>
      </w:r>
      <w:r w:rsidR="00AE1146" w:rsidRPr="00E8798B">
        <w:rPr>
          <w:rFonts w:cs="Times New Roman"/>
          <w:sz w:val="24"/>
        </w:rPr>
        <w:fldChar w:fldCharType="begin"/>
      </w:r>
      <w:r w:rsidR="00321529" w:rsidRPr="00E8798B">
        <w:rPr>
          <w:rFonts w:cs="Times New Roman"/>
          <w:sz w:val="24"/>
        </w:rPr>
        <w:instrText xml:space="preserve"> ADDIN ZOTERO_ITEM CSL_CITATION {"citationID":"cHsPT4xd","properties":{"formattedCitation":"(Braun et al., 2008c)","plainCitation":"(Braun et al., 2008c)","noteIndex":0},"citationItems":[{"id":653,"uris":["http://zotero.org/users/2042166/items/QAU2HZQR"],"uri":["http://zotero.org/users/2042166/items/QAU2HZQR"],"itemData":{"id":653,"type":"article-journal","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container-title":"Journal of Archaeological Science","DOI":"10.1016/j.jas.2008.01.015","ISSN":"10959238","issue":"8","page":"2153–2163","title":"Oldowan reduction sequences: methodological considerations","volume":"35","author":[{"family":"Braun","given":"David R."},{"family":"Tactikos","given":"Joanne C."},{"family":"Ferraro","given":"Joseph V."},{"family":"Arnow","given":"Shira L."},{"family":"Harris","given":"John W.K."}],"issued":{"date-parts":[["2008"]]}}}],"schema":"https://github.com/citation-style-language/schema/raw/master/csl-citation.json"} </w:instrText>
      </w:r>
      <w:r w:rsidR="00AE1146" w:rsidRPr="00E8798B">
        <w:rPr>
          <w:rFonts w:cs="Times New Roman"/>
          <w:sz w:val="24"/>
        </w:rPr>
        <w:fldChar w:fldCharType="separate"/>
      </w:r>
      <w:r w:rsidR="005941E7" w:rsidRPr="00E8798B">
        <w:rPr>
          <w:rFonts w:cs="Times New Roman"/>
          <w:noProof/>
          <w:sz w:val="24"/>
        </w:rPr>
        <w:t>(Braun et al., 2008c)</w:t>
      </w:r>
      <w:r w:rsidR="00AE1146" w:rsidRPr="00E8798B">
        <w:rPr>
          <w:rFonts w:cs="Times New Roman"/>
          <w:sz w:val="24"/>
        </w:rPr>
        <w:fldChar w:fldCharType="end"/>
      </w:r>
      <w:r w:rsidR="00AE1146" w:rsidRPr="00E8798B">
        <w:rPr>
          <w:rFonts w:cs="Times New Roman"/>
          <w:sz w:val="24"/>
        </w:rPr>
        <w:t xml:space="preserve">. </w:t>
      </w:r>
      <w:r w:rsidRPr="00E8798B">
        <w:rPr>
          <w:rFonts w:cs="Times New Roman"/>
          <w:sz w:val="24"/>
        </w:rPr>
        <w:t>Therefore, while information derived from individual flake sequence estimates may be coarse-grained, it remains useful for assemblage scale comparisons.</w:t>
      </w:r>
    </w:p>
    <w:p w14:paraId="2345F60F" w14:textId="076884EB" w:rsidR="001A42AA" w:rsidRPr="00E8798B" w:rsidRDefault="006F7FF8" w:rsidP="002F2FA2">
      <w:pPr>
        <w:pStyle w:val="Heading2"/>
        <w:spacing w:before="180" w:after="180" w:line="480" w:lineRule="auto"/>
        <w:rPr>
          <w:rFonts w:cs="Times New Roman"/>
          <w:szCs w:val="24"/>
        </w:rPr>
      </w:pPr>
      <w:bookmarkStart w:id="4" w:name="edge-to-mass-ratios"/>
      <w:r w:rsidRPr="00E8798B">
        <w:rPr>
          <w:rFonts w:cs="Times New Roman"/>
          <w:szCs w:val="24"/>
        </w:rPr>
        <w:t xml:space="preserve">2.3.  </w:t>
      </w:r>
      <w:r w:rsidR="00232C7D" w:rsidRPr="00E8798B">
        <w:rPr>
          <w:rFonts w:cs="Times New Roman"/>
          <w:szCs w:val="24"/>
        </w:rPr>
        <w:t>Edge to mass ratio</w:t>
      </w:r>
      <w:bookmarkEnd w:id="4"/>
    </w:p>
    <w:p w14:paraId="315CB408" w14:textId="731B7EF6" w:rsidR="009A6EFE" w:rsidRPr="00E8798B" w:rsidRDefault="002A465F" w:rsidP="00DC7125">
      <w:pPr>
        <w:pStyle w:val="FirstParagraph"/>
        <w:spacing w:before="0" w:after="0" w:line="480" w:lineRule="auto"/>
        <w:rPr>
          <w:rFonts w:cs="Times New Roman"/>
          <w:sz w:val="24"/>
        </w:rPr>
      </w:pPr>
      <w:r w:rsidRPr="00E8798B">
        <w:rPr>
          <w:rFonts w:cs="Times New Roman"/>
          <w:sz w:val="24"/>
        </w:rPr>
        <w:t xml:space="preserve">Flake efficiency was calculated for a subset of flakes included in this analysis (SOM Table 1). </w:t>
      </w:r>
      <w:r w:rsidR="00232C7D" w:rsidRPr="00E8798B">
        <w:rPr>
          <w:rFonts w:cs="Times New Roman"/>
          <w:sz w:val="24"/>
        </w:rPr>
        <w:t>Assuming that most stone tools are produced to create sharp edges, one possible measure is estimating the amount of sharp edge produced per given unit of mass. Technologies that produced a higher amount of edge per volume of material can be considered more efficient</w:t>
      </w:r>
      <w:r w:rsidR="00E23D01" w:rsidRPr="00E8798B">
        <w:rPr>
          <w:rFonts w:cs="Times New Roman"/>
          <w:sz w:val="24"/>
        </w:rPr>
        <w:t xml:space="preserve"> </w:t>
      </w:r>
      <w:r w:rsidR="00E23D01" w:rsidRPr="00E8798B">
        <w:rPr>
          <w:rFonts w:cs="Times New Roman"/>
          <w:sz w:val="24"/>
        </w:rPr>
        <w:fldChar w:fldCharType="begin"/>
      </w:r>
      <w:r w:rsidR="00321529" w:rsidRPr="00E8798B">
        <w:rPr>
          <w:rFonts w:cs="Times New Roman"/>
          <w:sz w:val="24"/>
        </w:rPr>
        <w:instrText xml:space="preserve"> ADDIN ZOTERO_ITEM CSL_CITATION {"citationID":"52NWDltE","properties":{"formattedCitation":"(Braun and Harris, 2003)","plainCitation":"(Braun and Harris, 2003)","noteIndex":0},"citationItems":[{"id":297,"uris":["http://zotero.org/users/2042166/items/Z7U9CCUC"],"uri":["http://zotero.org/users/2042166/items/Z7U9CCUC"],"itemData":{"id":297,"type":"chapter","language":"en","page":"29","source":"Zotero","title":"Technological Developments in the Oldowan of Koobi Fora: Innovative Techniques of Artifact Analysis","author":[{"family":"Braun","given":"David R"},{"family":"Harris","given":"Jack W K"}],"issued":{"date-parts":[["2003"]]}}}],"schema":"https://github.com/citation-style-language/schema/raw/master/csl-citation.json"} </w:instrText>
      </w:r>
      <w:r w:rsidR="00E23D01" w:rsidRPr="00E8798B">
        <w:rPr>
          <w:rFonts w:cs="Times New Roman"/>
          <w:sz w:val="24"/>
        </w:rPr>
        <w:fldChar w:fldCharType="separate"/>
      </w:r>
      <w:r w:rsidR="00E23D01" w:rsidRPr="00E8798B">
        <w:rPr>
          <w:rFonts w:cs="Times New Roman"/>
          <w:noProof/>
          <w:sz w:val="24"/>
        </w:rPr>
        <w:t>(Braun and Harris, 2003)</w:t>
      </w:r>
      <w:r w:rsidR="00E23D01" w:rsidRPr="00E8798B">
        <w:rPr>
          <w:rFonts w:cs="Times New Roman"/>
          <w:sz w:val="24"/>
        </w:rPr>
        <w:fldChar w:fldCharType="end"/>
      </w:r>
      <w:r w:rsidR="00E23D01" w:rsidRPr="00E8798B">
        <w:rPr>
          <w:rFonts w:cs="Times New Roman"/>
          <w:sz w:val="24"/>
        </w:rPr>
        <w:t xml:space="preserve">. </w:t>
      </w:r>
      <w:r w:rsidR="00232C7D" w:rsidRPr="00E8798B">
        <w:rPr>
          <w:rFonts w:cs="Times New Roman"/>
          <w:sz w:val="24"/>
        </w:rPr>
        <w:t>Here we use a measure of edge that is based on tracing the edge of whole flakes</w:t>
      </w:r>
      <w:r w:rsidR="00A87C8E" w:rsidRPr="00E8798B">
        <w:rPr>
          <w:rFonts w:cs="Times New Roman"/>
          <w:sz w:val="24"/>
        </w:rPr>
        <w:t xml:space="preserve"> from digital images</w:t>
      </w:r>
      <w:r w:rsidR="00232C7D" w:rsidRPr="00E8798B">
        <w:rPr>
          <w:rFonts w:cs="Times New Roman"/>
          <w:sz w:val="24"/>
        </w:rPr>
        <w:t xml:space="preserve"> (Braun and Harris</w:t>
      </w:r>
      <w:r w:rsidR="00D014A6" w:rsidRPr="00E8798B">
        <w:rPr>
          <w:rFonts w:cs="Times New Roman"/>
          <w:sz w:val="24"/>
        </w:rPr>
        <w:t>,</w:t>
      </w:r>
      <w:r w:rsidR="00232C7D" w:rsidRPr="00E8798B">
        <w:rPr>
          <w:rFonts w:cs="Times New Roman"/>
          <w:sz w:val="24"/>
        </w:rPr>
        <w:t xml:space="preserve"> 200</w:t>
      </w:r>
      <w:r w:rsidR="00610656" w:rsidRPr="00E8798B">
        <w:rPr>
          <w:rFonts w:cs="Times New Roman"/>
          <w:sz w:val="24"/>
        </w:rPr>
        <w:t>3</w:t>
      </w:r>
      <w:r w:rsidR="00232C7D" w:rsidRPr="00E8798B">
        <w:rPr>
          <w:rFonts w:cs="Times New Roman"/>
          <w:sz w:val="24"/>
        </w:rPr>
        <w:t>).</w:t>
      </w:r>
      <w:r w:rsidR="00802BAB" w:rsidRPr="00E8798B">
        <w:rPr>
          <w:rFonts w:cs="Times New Roman"/>
          <w:sz w:val="24"/>
        </w:rPr>
        <w:t xml:space="preserve"> </w:t>
      </w:r>
      <w:r w:rsidR="00EA125D" w:rsidRPr="00E8798B">
        <w:rPr>
          <w:rFonts w:cs="Times New Roman"/>
          <w:sz w:val="24"/>
        </w:rPr>
        <w:t xml:space="preserve"> </w:t>
      </w:r>
      <w:r w:rsidR="00232C7D" w:rsidRPr="00E8798B">
        <w:rPr>
          <w:rFonts w:cs="Times New Roman"/>
          <w:sz w:val="24"/>
        </w:rPr>
        <w:t>To calculate efficiency this edge estimate is divided by the logarithmic transformation of mass</w:t>
      </w:r>
      <w:r w:rsidR="004C3488" w:rsidRPr="00E8798B">
        <w:rPr>
          <w:rFonts w:cs="Times New Roman"/>
          <w:sz w:val="24"/>
        </w:rPr>
        <w:t xml:space="preserve"> </w:t>
      </w:r>
      <w:r w:rsidR="004C3488" w:rsidRPr="00E8798B">
        <w:rPr>
          <w:rFonts w:cs="Times New Roman"/>
          <w:sz w:val="24"/>
        </w:rPr>
        <w:fldChar w:fldCharType="begin"/>
      </w:r>
      <w:r w:rsidR="00321529" w:rsidRPr="00E8798B">
        <w:rPr>
          <w:rFonts w:cs="Times New Roman"/>
          <w:sz w:val="24"/>
        </w:rPr>
        <w:instrText xml:space="preserve"> ADDIN ZOTERO_ITEM CSL_CITATION {"citationID":"tQ2BVE0R","properties":{"formattedCitation":"(Braun and Harris, 2003)","plainCitation":"(Braun and Harris, 2003)","noteIndex":0},"citationItems":[{"id":297,"uris":["http://zotero.org/users/2042166/items/Z7U9CCUC"],"uri":["http://zotero.org/users/2042166/items/Z7U9CCUC"],"itemData":{"id":297,"type":"chapter","language":"en","page":"29","source":"Zotero","title":"Technological Developments in the Oldowan of Koobi Fora: Innovative Techniques of Artifact Analysis","author":[{"family":"Braun","given":"David R"},{"family":"Harris","given":"Jack W K"}],"issued":{"date-parts":[["2003"]]}}}],"schema":"https://github.com/citation-style-language/schema/raw/master/csl-citation.json"} </w:instrText>
      </w:r>
      <w:r w:rsidR="004C3488" w:rsidRPr="00E8798B">
        <w:rPr>
          <w:rFonts w:cs="Times New Roman"/>
          <w:sz w:val="24"/>
        </w:rPr>
        <w:fldChar w:fldCharType="separate"/>
      </w:r>
      <w:r w:rsidR="004C3488" w:rsidRPr="00E8798B">
        <w:rPr>
          <w:rFonts w:cs="Times New Roman"/>
          <w:noProof/>
          <w:sz w:val="24"/>
        </w:rPr>
        <w:t>(Braun and Harris, 2003)</w:t>
      </w:r>
      <w:r w:rsidR="004C3488" w:rsidRPr="00E8798B">
        <w:rPr>
          <w:rFonts w:cs="Times New Roman"/>
          <w:sz w:val="24"/>
        </w:rPr>
        <w:fldChar w:fldCharType="end"/>
      </w:r>
      <w:r w:rsidR="00232C7D" w:rsidRPr="00E8798B">
        <w:rPr>
          <w:rFonts w:cs="Times New Roman"/>
          <w:sz w:val="24"/>
        </w:rPr>
        <w:t xml:space="preserve">. </w:t>
      </w:r>
      <w:r w:rsidR="00A87C8E" w:rsidRPr="00E8798B">
        <w:rPr>
          <w:rFonts w:cs="Times New Roman"/>
          <w:sz w:val="24"/>
        </w:rPr>
        <w:t>T</w:t>
      </w:r>
      <w:r w:rsidR="00232C7D" w:rsidRPr="00E8798B">
        <w:rPr>
          <w:rFonts w:cs="Times New Roman"/>
          <w:sz w:val="24"/>
        </w:rPr>
        <w:t>his transformation</w:t>
      </w:r>
      <w:r w:rsidR="00A87C8E" w:rsidRPr="00E8798B">
        <w:rPr>
          <w:rFonts w:cs="Times New Roman"/>
          <w:sz w:val="24"/>
        </w:rPr>
        <w:t xml:space="preserve"> is important when calculating th</w:t>
      </w:r>
      <w:r w:rsidR="00610656" w:rsidRPr="00E8798B">
        <w:rPr>
          <w:rFonts w:cs="Times New Roman"/>
          <w:sz w:val="24"/>
        </w:rPr>
        <w:t>is</w:t>
      </w:r>
      <w:r w:rsidR="00A87C8E" w:rsidRPr="00E8798B">
        <w:rPr>
          <w:rFonts w:cs="Times New Roman"/>
          <w:sz w:val="24"/>
        </w:rPr>
        <w:t xml:space="preserve"> ratio </w:t>
      </w:r>
      <w:r w:rsidR="00610656" w:rsidRPr="00E8798B">
        <w:rPr>
          <w:rFonts w:cs="Times New Roman"/>
          <w:sz w:val="24"/>
        </w:rPr>
        <w:t>since m</w:t>
      </w:r>
      <w:r w:rsidR="00A87C8E" w:rsidRPr="00E8798B">
        <w:rPr>
          <w:rFonts w:cs="Times New Roman"/>
          <w:sz w:val="24"/>
        </w:rPr>
        <w:t xml:space="preserve">ass </w:t>
      </w:r>
      <w:r w:rsidR="00232C7D" w:rsidRPr="00E8798B">
        <w:rPr>
          <w:rFonts w:cs="Times New Roman"/>
          <w:sz w:val="24"/>
        </w:rPr>
        <w:t>increases in three dimensions (</w:t>
      </w:r>
      <w:proofErr w:type="gramStart"/>
      <w:r w:rsidR="00232C7D" w:rsidRPr="00E8798B">
        <w:rPr>
          <w:rFonts w:cs="Times New Roman"/>
          <w:sz w:val="24"/>
        </w:rPr>
        <w:t>i.e.</w:t>
      </w:r>
      <w:proofErr w:type="gramEnd"/>
      <w:r w:rsidR="00232C7D" w:rsidRPr="00E8798B">
        <w:rPr>
          <w:rFonts w:cs="Times New Roman"/>
          <w:sz w:val="24"/>
        </w:rPr>
        <w:t xml:space="preserve"> volumetrically) and the edge of a flake increases in two dimensions. </w:t>
      </w:r>
      <w:r w:rsidR="00610656" w:rsidRPr="00E8798B">
        <w:rPr>
          <w:rFonts w:cs="Times New Roman"/>
          <w:sz w:val="24"/>
        </w:rPr>
        <w:t>Thus, t</w:t>
      </w:r>
      <w:r w:rsidR="00232C7D" w:rsidRPr="00E8798B">
        <w:rPr>
          <w:rFonts w:cs="Times New Roman"/>
          <w:sz w:val="24"/>
        </w:rPr>
        <w:t xml:space="preserve">he logarithmic transformation of mass prevents distortions of this ratio that are the result of general size </w:t>
      </w:r>
      <w:r w:rsidR="00232C7D" w:rsidRPr="00E8798B">
        <w:rPr>
          <w:rFonts w:cs="Times New Roman"/>
          <w:sz w:val="24"/>
        </w:rPr>
        <w:lastRenderedPageBreak/>
        <w:t>parameters</w:t>
      </w:r>
      <w:r w:rsidR="00A87C8E" w:rsidRPr="00E8798B">
        <w:rPr>
          <w:rFonts w:cs="Times New Roman"/>
          <w:sz w:val="24"/>
        </w:rPr>
        <w:t xml:space="preserve"> (</w:t>
      </w:r>
      <w:proofErr w:type="gramStart"/>
      <w:r w:rsidR="00A87C8E" w:rsidRPr="00E8798B">
        <w:rPr>
          <w:rFonts w:cs="Times New Roman"/>
          <w:sz w:val="24"/>
        </w:rPr>
        <w:t>i.e.</w:t>
      </w:r>
      <w:proofErr w:type="gramEnd"/>
      <w:r w:rsidR="00A87C8E" w:rsidRPr="00E8798B">
        <w:rPr>
          <w:rFonts w:cs="Times New Roman"/>
          <w:sz w:val="24"/>
        </w:rPr>
        <w:t xml:space="preserve"> allometry)</w:t>
      </w:r>
      <w:r w:rsidR="00232C7D" w:rsidRPr="00E8798B">
        <w:rPr>
          <w:rFonts w:cs="Times New Roman"/>
          <w:sz w:val="24"/>
        </w:rPr>
        <w:t xml:space="preserve">. For example, very small flakes have relatively high edge for a given amount of mass, but this is not always the most efficient way to produce the greatest amount of edge relative to volume </w:t>
      </w:r>
      <w:r w:rsidR="004C3488" w:rsidRPr="00E8798B">
        <w:rPr>
          <w:rFonts w:cs="Times New Roman"/>
          <w:sz w:val="24"/>
        </w:rPr>
        <w:t>[</w:t>
      </w:r>
      <w:r w:rsidR="00232C7D" w:rsidRPr="00E8798B">
        <w:rPr>
          <w:rFonts w:cs="Times New Roman"/>
          <w:sz w:val="24"/>
        </w:rPr>
        <w:t>e.g. see discussions on this topic in</w:t>
      </w:r>
      <w:r w:rsidR="004C3488" w:rsidRPr="00E8798B">
        <w:rPr>
          <w:rFonts w:cs="Times New Roman"/>
          <w:sz w:val="24"/>
        </w:rPr>
        <w:t xml:space="preserve"> Kuhn </w:t>
      </w:r>
      <w:r w:rsidR="004C3488" w:rsidRPr="00E8798B">
        <w:rPr>
          <w:rFonts w:cs="Times New Roman"/>
          <w:sz w:val="24"/>
        </w:rPr>
        <w:fldChar w:fldCharType="begin"/>
      </w:r>
      <w:r w:rsidR="00321529" w:rsidRPr="00E8798B">
        <w:rPr>
          <w:rFonts w:cs="Times New Roman"/>
          <w:sz w:val="24"/>
        </w:rPr>
        <w:instrText xml:space="preserve"> ADDIN ZOTERO_ITEM CSL_CITATION {"citationID":"ZXolLy3u","properties":{"formattedCitation":"(1990)","plainCitation":"(1990)","noteIndex":0},"citationItems":[{"id":597,"uris":["http://zotero.org/users/2042166/items/2LN6VPSY"],"uri":["http://zotero.org/users/2042166/items/2LN6VPSY"],"itemData":{"id":597,"type":"article-journal","abstract":"Issues relating to the maintenance and renewal of stone tools have become increasingly important in studies of prehistoric technologies. This paper presents an index of reduction for unifacial side-scrapers, a common tool form in many assemblages. The index is based on a simple geometric model of flake cross-sections. It is unprejudiced by varying paths of reduction and the original sizes of tools. However, the index is potentially subject to bias resulting from variation in the form of tool blanks: In spite of these constraints, experimental data suggest that the index constitutes' a reliable measure of the extent of tool reduction. © 1990.","container-title":"Journal of Archaeological Science","DOI":"10.1016/0305-4403(90)90038-7","ISSN":"10959238","issue":"5","note":"PMID: 25246403","page":"583–593","title":"A geometric index of reduction for unifacial stone tools","volume":"17","author":[{"family":"Kuhn","given":"Steven L."}],"issued":{"date-parts":[["1990"]]}},"suppress-author":true}],"schema":"https://github.com/citation-style-language/schema/raw/master/csl-citation.json"} </w:instrText>
      </w:r>
      <w:r w:rsidR="004C3488" w:rsidRPr="00E8798B">
        <w:rPr>
          <w:rFonts w:cs="Times New Roman"/>
          <w:sz w:val="24"/>
        </w:rPr>
        <w:fldChar w:fldCharType="separate"/>
      </w:r>
      <w:r w:rsidR="004C3488" w:rsidRPr="00E8798B">
        <w:rPr>
          <w:rFonts w:cs="Times New Roman"/>
          <w:noProof/>
          <w:sz w:val="24"/>
        </w:rPr>
        <w:t>(1990)</w:t>
      </w:r>
      <w:r w:rsidR="004C3488" w:rsidRPr="00E8798B">
        <w:rPr>
          <w:rFonts w:cs="Times New Roman"/>
          <w:sz w:val="24"/>
        </w:rPr>
        <w:fldChar w:fldCharType="end"/>
      </w:r>
      <w:r w:rsidR="004C3488" w:rsidRPr="00E8798B">
        <w:rPr>
          <w:rFonts w:cs="Times New Roman"/>
          <w:sz w:val="24"/>
        </w:rPr>
        <w:t>]</w:t>
      </w:r>
      <w:r w:rsidR="00232C7D" w:rsidRPr="00E8798B">
        <w:rPr>
          <w:rFonts w:cs="Times New Roman"/>
          <w:sz w:val="24"/>
        </w:rPr>
        <w:t>. Flakes that have high amounts of edged relative to their mass tend to be relatively thin flakes, and there is the possibility that the efficiency of these tools is limited by their capabilities to complete certain tasks (</w:t>
      </w:r>
      <w:proofErr w:type="gramStart"/>
      <w:r w:rsidR="00232C7D" w:rsidRPr="00E8798B">
        <w:rPr>
          <w:rFonts w:cs="Times New Roman"/>
          <w:sz w:val="24"/>
        </w:rPr>
        <w:t>e.g.</w:t>
      </w:r>
      <w:proofErr w:type="gramEnd"/>
      <w:r w:rsidR="00232C7D" w:rsidRPr="00E8798B">
        <w:rPr>
          <w:rFonts w:cs="Times New Roman"/>
          <w:sz w:val="24"/>
        </w:rPr>
        <w:t> ta</w:t>
      </w:r>
      <w:r w:rsidR="00A87C8E" w:rsidRPr="00E8798B">
        <w:rPr>
          <w:rFonts w:cs="Times New Roman"/>
          <w:sz w:val="24"/>
        </w:rPr>
        <w:t>s</w:t>
      </w:r>
      <w:r w:rsidR="00232C7D" w:rsidRPr="00E8798B">
        <w:rPr>
          <w:rFonts w:cs="Times New Roman"/>
          <w:sz w:val="24"/>
        </w:rPr>
        <w:t>ks that require intensive use of edges such as hide scraping may not be feasible with relatively thin flakes). Here we calculate the edge to mass ratio of flakes within raw material categories.</w:t>
      </w:r>
      <w:r w:rsidR="00802BAB" w:rsidRPr="00E8798B">
        <w:rPr>
          <w:rFonts w:cs="Times New Roman"/>
          <w:sz w:val="24"/>
        </w:rPr>
        <w:t xml:space="preserve"> </w:t>
      </w:r>
      <w:r w:rsidR="004936C6" w:rsidRPr="00E8798B">
        <w:rPr>
          <w:rFonts w:cs="Times New Roman"/>
          <w:sz w:val="24"/>
        </w:rPr>
        <w:t>These values can then be studied according to raw material type and provenance</w:t>
      </w:r>
      <w:r w:rsidR="00C05D02" w:rsidRPr="00E8798B">
        <w:rPr>
          <w:rFonts w:cs="Times New Roman"/>
          <w:sz w:val="24"/>
        </w:rPr>
        <w:t xml:space="preserve"> as </w:t>
      </w:r>
      <w:r w:rsidR="00232C7D" w:rsidRPr="00E8798B">
        <w:rPr>
          <w:rFonts w:cs="Times New Roman"/>
          <w:sz w:val="24"/>
        </w:rPr>
        <w:t>aggregate measures are likely more reflective of the generalized pattern of efficiency in tool production over time.</w:t>
      </w:r>
    </w:p>
    <w:p w14:paraId="59222F6F" w14:textId="77777777" w:rsidR="002A465F" w:rsidRPr="00E8798B" w:rsidRDefault="002A465F" w:rsidP="00C05D02">
      <w:pPr>
        <w:pStyle w:val="BodyText"/>
        <w:spacing w:before="0" w:after="0" w:line="480" w:lineRule="auto"/>
        <w:rPr>
          <w:rFonts w:cs="Times New Roman"/>
          <w:b/>
          <w:bCs/>
          <w:i/>
          <w:iCs/>
          <w:sz w:val="24"/>
        </w:rPr>
      </w:pPr>
    </w:p>
    <w:p w14:paraId="23AEB425" w14:textId="5390127D" w:rsidR="00C05D02" w:rsidRPr="00E8798B" w:rsidRDefault="00C05D02" w:rsidP="00C05D02">
      <w:pPr>
        <w:pStyle w:val="BodyText"/>
        <w:spacing w:before="0" w:after="0" w:line="480" w:lineRule="auto"/>
        <w:rPr>
          <w:rFonts w:cs="Times New Roman"/>
          <w:i/>
          <w:iCs/>
          <w:sz w:val="24"/>
        </w:rPr>
      </w:pPr>
      <w:r w:rsidRPr="00E8798B">
        <w:rPr>
          <w:rFonts w:cs="Times New Roman"/>
          <w:sz w:val="24"/>
        </w:rPr>
        <w:t xml:space="preserve">2.4 </w:t>
      </w:r>
      <w:r w:rsidRPr="00E8798B">
        <w:rPr>
          <w:rFonts w:cs="Times New Roman"/>
          <w:i/>
          <w:iCs/>
          <w:sz w:val="24"/>
        </w:rPr>
        <w:t>Statistical</w:t>
      </w:r>
      <w:r w:rsidR="000C6ED3" w:rsidRPr="00E8798B">
        <w:rPr>
          <w:rFonts w:cs="Times New Roman"/>
          <w:i/>
          <w:iCs/>
          <w:sz w:val="24"/>
        </w:rPr>
        <w:t xml:space="preserve"> c</w:t>
      </w:r>
      <w:r w:rsidR="005104C7" w:rsidRPr="00E8798B">
        <w:rPr>
          <w:rFonts w:cs="Times New Roman"/>
          <w:i/>
          <w:iCs/>
          <w:sz w:val="24"/>
        </w:rPr>
        <w:t>ompar</w:t>
      </w:r>
      <w:r w:rsidR="00BB4C39" w:rsidRPr="00E8798B">
        <w:rPr>
          <w:rFonts w:cs="Times New Roman"/>
          <w:i/>
          <w:iCs/>
          <w:sz w:val="24"/>
        </w:rPr>
        <w:t>isons</w:t>
      </w:r>
    </w:p>
    <w:p w14:paraId="4B4FF04E" w14:textId="77777777" w:rsidR="009A6EFE" w:rsidRPr="00E8798B" w:rsidRDefault="009A6EFE" w:rsidP="00C05D02">
      <w:pPr>
        <w:pStyle w:val="BodyText"/>
        <w:spacing w:before="0" w:after="0" w:line="480" w:lineRule="auto"/>
        <w:rPr>
          <w:rFonts w:cs="Times New Roman"/>
          <w:i/>
          <w:iCs/>
          <w:sz w:val="24"/>
        </w:rPr>
      </w:pPr>
    </w:p>
    <w:p w14:paraId="57210DC8" w14:textId="038DDB94" w:rsidR="00EA125D" w:rsidRPr="00E8798B" w:rsidRDefault="005C4CF2" w:rsidP="00C05D02">
      <w:pPr>
        <w:pStyle w:val="BodyText"/>
        <w:spacing w:before="0" w:after="0" w:line="480" w:lineRule="auto"/>
        <w:ind w:firstLine="0"/>
        <w:rPr>
          <w:rFonts w:cs="Times New Roman"/>
          <w:sz w:val="24"/>
        </w:rPr>
      </w:pPr>
      <w:r w:rsidRPr="00E8798B">
        <w:rPr>
          <w:rFonts w:cs="Times New Roman"/>
          <w:sz w:val="24"/>
        </w:rPr>
        <w:tab/>
        <w:t>The following</w:t>
      </w:r>
      <w:r w:rsidR="00033558" w:rsidRPr="00E8798B">
        <w:rPr>
          <w:rFonts w:cs="Times New Roman"/>
          <w:sz w:val="24"/>
        </w:rPr>
        <w:t xml:space="preserve"> statistical</w:t>
      </w:r>
      <w:r w:rsidRPr="00E8798B">
        <w:rPr>
          <w:rFonts w:cs="Times New Roman"/>
          <w:sz w:val="24"/>
        </w:rPr>
        <w:t xml:space="preserve"> comparisons were made to elucidate the broader land-use strategy of the </w:t>
      </w:r>
      <w:r w:rsidR="00321529" w:rsidRPr="00E8798B">
        <w:rPr>
          <w:rFonts w:cs="Times New Roman"/>
          <w:sz w:val="24"/>
        </w:rPr>
        <w:t>Kanjera South</w:t>
      </w:r>
      <w:r w:rsidRPr="00E8798B">
        <w:rPr>
          <w:rFonts w:cs="Times New Roman"/>
          <w:sz w:val="24"/>
        </w:rPr>
        <w:t xml:space="preserve"> hominins</w:t>
      </w:r>
      <w:r w:rsidR="00610656" w:rsidRPr="00E8798B">
        <w:rPr>
          <w:rFonts w:cs="Times New Roman"/>
          <w:sz w:val="24"/>
        </w:rPr>
        <w:t>.</w:t>
      </w:r>
      <w:r w:rsidR="00033558" w:rsidRPr="00E8798B">
        <w:rPr>
          <w:rFonts w:cs="Times New Roman"/>
          <w:sz w:val="24"/>
        </w:rPr>
        <w:t xml:space="preserve"> </w:t>
      </w:r>
      <w:r w:rsidRPr="00E8798B">
        <w:rPr>
          <w:rFonts w:cs="Times New Roman"/>
          <w:sz w:val="24"/>
        </w:rPr>
        <w:t>To examine the influence of raw material provenance</w:t>
      </w:r>
      <w:r w:rsidR="000C6ED3" w:rsidRPr="00E8798B">
        <w:rPr>
          <w:rFonts w:cs="Times New Roman"/>
          <w:sz w:val="24"/>
        </w:rPr>
        <w:t xml:space="preserve"> and </w:t>
      </w:r>
      <w:r w:rsidR="00CE2529" w:rsidRPr="00E8798B">
        <w:rPr>
          <w:rFonts w:cs="Times New Roman"/>
          <w:sz w:val="24"/>
        </w:rPr>
        <w:t>transport</w:t>
      </w:r>
      <w:r w:rsidRPr="00E8798B">
        <w:rPr>
          <w:rFonts w:cs="Times New Roman"/>
          <w:sz w:val="24"/>
        </w:rPr>
        <w:t xml:space="preserve"> on core utilization, core reduction</w:t>
      </w:r>
      <w:r w:rsidR="000C6ED3" w:rsidRPr="00E8798B">
        <w:rPr>
          <w:rFonts w:cs="Times New Roman"/>
          <w:sz w:val="24"/>
        </w:rPr>
        <w:t xml:space="preserve"> i</w:t>
      </w:r>
      <w:r w:rsidRPr="00E8798B">
        <w:rPr>
          <w:rFonts w:cs="Times New Roman"/>
          <w:sz w:val="24"/>
        </w:rPr>
        <w:t>ntensity values</w:t>
      </w:r>
      <w:r w:rsidR="001E3ACC" w:rsidRPr="00E8798B">
        <w:rPr>
          <w:rFonts w:cs="Times New Roman"/>
          <w:sz w:val="24"/>
        </w:rPr>
        <w:t>,</w:t>
      </w:r>
      <w:r w:rsidR="00610656" w:rsidRPr="00E8798B">
        <w:rPr>
          <w:rFonts w:cs="Times New Roman"/>
          <w:sz w:val="24"/>
        </w:rPr>
        <w:t xml:space="preserve"> </w:t>
      </w:r>
      <w:r w:rsidR="000C6ED3" w:rsidRPr="00E8798B">
        <w:rPr>
          <w:rFonts w:cs="Times New Roman"/>
          <w:sz w:val="24"/>
        </w:rPr>
        <w:t>flake sequence values</w:t>
      </w:r>
      <w:r w:rsidR="001E3ACC" w:rsidRPr="00E8798B">
        <w:rPr>
          <w:rFonts w:cs="Times New Roman"/>
          <w:sz w:val="24"/>
        </w:rPr>
        <w:t>, and edge to mass ratio</w:t>
      </w:r>
      <w:r w:rsidR="00F47FC7" w:rsidRPr="00E8798B">
        <w:rPr>
          <w:rFonts w:cs="Times New Roman"/>
          <w:sz w:val="24"/>
        </w:rPr>
        <w:t>,</w:t>
      </w:r>
      <w:r w:rsidR="001E3ACC" w:rsidRPr="00E8798B">
        <w:rPr>
          <w:rFonts w:cs="Times New Roman"/>
          <w:sz w:val="24"/>
        </w:rPr>
        <w:t xml:space="preserve"> values</w:t>
      </w:r>
      <w:r w:rsidRPr="00E8798B">
        <w:rPr>
          <w:rFonts w:cs="Times New Roman"/>
          <w:sz w:val="24"/>
        </w:rPr>
        <w:t xml:space="preserve"> were compared according to raw material </w:t>
      </w:r>
      <w:r w:rsidR="00610656" w:rsidRPr="00E8798B">
        <w:rPr>
          <w:rFonts w:cs="Times New Roman"/>
          <w:sz w:val="24"/>
        </w:rPr>
        <w:t>provenience (</w:t>
      </w:r>
      <w:proofErr w:type="gramStart"/>
      <w:r w:rsidR="00F47FC7" w:rsidRPr="00E8798B">
        <w:rPr>
          <w:rFonts w:cs="Times New Roman"/>
          <w:sz w:val="24"/>
        </w:rPr>
        <w:t>i</w:t>
      </w:r>
      <w:r w:rsidR="00610656" w:rsidRPr="00E8798B">
        <w:rPr>
          <w:rFonts w:cs="Times New Roman"/>
          <w:sz w:val="24"/>
        </w:rPr>
        <w:t>.e.</w:t>
      </w:r>
      <w:proofErr w:type="gramEnd"/>
      <w:r w:rsidR="00610656" w:rsidRPr="00E8798B">
        <w:rPr>
          <w:rFonts w:cs="Times New Roman"/>
          <w:sz w:val="24"/>
        </w:rPr>
        <w:t xml:space="preserve"> local versus exotic).</w:t>
      </w:r>
      <w:r w:rsidR="00CE2529" w:rsidRPr="00E8798B">
        <w:rPr>
          <w:rFonts w:cs="Times New Roman"/>
          <w:sz w:val="24"/>
        </w:rPr>
        <w:t xml:space="preserve"> Th</w:t>
      </w:r>
      <w:r w:rsidR="00E04D41" w:rsidRPr="00E8798B">
        <w:rPr>
          <w:rFonts w:cs="Times New Roman"/>
          <w:sz w:val="24"/>
        </w:rPr>
        <w:t xml:space="preserve">e </w:t>
      </w:r>
      <w:r w:rsidR="00CE2529" w:rsidRPr="00E8798B">
        <w:rPr>
          <w:rFonts w:cs="Times New Roman"/>
          <w:sz w:val="24"/>
        </w:rPr>
        <w:t xml:space="preserve">significance of these differences was tested using a </w:t>
      </w:r>
      <w:r w:rsidR="00610656" w:rsidRPr="00E8798B">
        <w:rPr>
          <w:rFonts w:cs="Times New Roman"/>
          <w:sz w:val="24"/>
        </w:rPr>
        <w:t xml:space="preserve">Mann-Whitney U test as our data are not normally distributed </w:t>
      </w:r>
      <w:r w:rsidR="00E04D41" w:rsidRPr="00E8798B">
        <w:rPr>
          <w:rFonts w:cs="Times New Roman"/>
          <w:sz w:val="24"/>
        </w:rPr>
        <w:t>and</w:t>
      </w:r>
      <w:r w:rsidR="00F47FC7" w:rsidRPr="00E8798B">
        <w:rPr>
          <w:rFonts w:cs="Times New Roman"/>
          <w:sz w:val="24"/>
        </w:rPr>
        <w:t xml:space="preserve"> </w:t>
      </w:r>
      <w:r w:rsidR="00CE2529" w:rsidRPr="00E8798B">
        <w:rPr>
          <w:rFonts w:cs="Times New Roman"/>
          <w:sz w:val="24"/>
        </w:rPr>
        <w:t xml:space="preserve">significant differences were determined using a </w:t>
      </w:r>
      <w:r w:rsidR="00CE2529" w:rsidRPr="00E8798B">
        <w:rPr>
          <w:rFonts w:cs="Times New Roman"/>
          <w:i/>
          <w:iCs/>
          <w:sz w:val="24"/>
        </w:rPr>
        <w:t xml:space="preserve">p-value </w:t>
      </w:r>
      <w:r w:rsidR="00CE2529" w:rsidRPr="00E8798B">
        <w:rPr>
          <w:rFonts w:cs="Times New Roman"/>
          <w:sz w:val="24"/>
        </w:rPr>
        <w:t xml:space="preserve">threshold of .05 </w:t>
      </w:r>
      <w:r w:rsidR="00CE2529" w:rsidRPr="00E8798B">
        <w:rPr>
          <w:rFonts w:cs="Times New Roman"/>
          <w:sz w:val="24"/>
        </w:rPr>
        <w:fldChar w:fldCharType="begin"/>
      </w:r>
      <w:r w:rsidR="00321529" w:rsidRPr="00E8798B">
        <w:rPr>
          <w:rFonts w:cs="Times New Roman"/>
          <w:sz w:val="24"/>
        </w:rPr>
        <w:instrText xml:space="preserve"> ADDIN ZOTERO_ITEM CSL_CITATION {"citationID":"56yfmsYe","properties":{"formattedCitation":"(Gotelli and Ellison, 2013)","plainCitation":"(Gotelli and Ellison, 2013)","noteIndex":0},"citationItems":[{"id":1069,"uris":["http://zotero.org/users/2042166/items/V35GLZIY"],"uri":["http://zotero.org/users/2042166/items/V35GLZIY"],"itemData":{"id":1069,"type":"book","call-number":"QH541.15.S72 G68 2013","edition":"Second edition","event-place":"Sunderland, Massachusetts","ISBN":"978-1-60535-064-6","language":"en","number-of-pages":"614","publisher":"Sinauer Associates, Inc., Publishers","publisher-place":"Sunderland, Massachusetts","source":"Library of Congress ISBN","title":"A primer of ecological statistics","author":[{"family":"Gotelli","given":"Nicholas J."},{"family":"Ellison","given":"Aaron M."}],"issued":{"date-parts":[["2013"]]}}}],"schema":"https://github.com/citation-style-language/schema/raw/master/csl-citation.json"} </w:instrText>
      </w:r>
      <w:r w:rsidR="00CE2529" w:rsidRPr="00E8798B">
        <w:rPr>
          <w:rFonts w:cs="Times New Roman"/>
          <w:sz w:val="24"/>
        </w:rPr>
        <w:fldChar w:fldCharType="separate"/>
      </w:r>
      <w:r w:rsidR="00CE2529" w:rsidRPr="00E8798B">
        <w:rPr>
          <w:rFonts w:cs="Times New Roman"/>
          <w:noProof/>
          <w:sz w:val="24"/>
        </w:rPr>
        <w:t>(Gotelli and Ellison, 2013)</w:t>
      </w:r>
      <w:r w:rsidR="00CE2529" w:rsidRPr="00E8798B">
        <w:rPr>
          <w:rFonts w:cs="Times New Roman"/>
          <w:sz w:val="24"/>
        </w:rPr>
        <w:fldChar w:fldCharType="end"/>
      </w:r>
      <w:r w:rsidR="00CE2529" w:rsidRPr="00E8798B">
        <w:rPr>
          <w:rFonts w:cs="Times New Roman"/>
          <w:sz w:val="24"/>
        </w:rPr>
        <w:t>.</w:t>
      </w:r>
      <w:r w:rsidR="006F545F" w:rsidRPr="00E8798B">
        <w:rPr>
          <w:rFonts w:cs="Times New Roman"/>
          <w:sz w:val="24"/>
        </w:rPr>
        <w:t xml:space="preserve"> </w:t>
      </w:r>
      <w:r w:rsidR="00CE2529" w:rsidRPr="00E8798B">
        <w:rPr>
          <w:rFonts w:cs="Times New Roman"/>
          <w:sz w:val="24"/>
        </w:rPr>
        <w:t xml:space="preserve">To </w:t>
      </w:r>
      <w:r w:rsidR="00C05D02" w:rsidRPr="00E8798B">
        <w:rPr>
          <w:rFonts w:cs="Times New Roman"/>
          <w:sz w:val="24"/>
        </w:rPr>
        <w:t xml:space="preserve">determine </w:t>
      </w:r>
      <w:r w:rsidR="00CE2529" w:rsidRPr="00E8798B">
        <w:rPr>
          <w:rFonts w:cs="Times New Roman"/>
          <w:sz w:val="24"/>
        </w:rPr>
        <w:t xml:space="preserve">whether </w:t>
      </w:r>
      <w:r w:rsidR="00C05D02" w:rsidRPr="00E8798B">
        <w:rPr>
          <w:rFonts w:cs="Times New Roman"/>
          <w:sz w:val="24"/>
        </w:rPr>
        <w:t xml:space="preserve">there is relationship between </w:t>
      </w:r>
      <w:r w:rsidR="00033558" w:rsidRPr="00E8798B">
        <w:rPr>
          <w:rFonts w:cs="Times New Roman"/>
          <w:sz w:val="24"/>
        </w:rPr>
        <w:t xml:space="preserve">raw material </w:t>
      </w:r>
      <w:r w:rsidR="00F47FC7" w:rsidRPr="00E8798B">
        <w:rPr>
          <w:rFonts w:cs="Times New Roman"/>
          <w:sz w:val="24"/>
        </w:rPr>
        <w:t>provenance</w:t>
      </w:r>
      <w:r w:rsidR="00033558" w:rsidRPr="00E8798B">
        <w:rPr>
          <w:rFonts w:cs="Times New Roman"/>
          <w:sz w:val="24"/>
        </w:rPr>
        <w:t xml:space="preserve"> </w:t>
      </w:r>
      <w:r w:rsidR="00C05D02" w:rsidRPr="00E8798B">
        <w:rPr>
          <w:rFonts w:cs="Times New Roman"/>
          <w:sz w:val="24"/>
        </w:rPr>
        <w:t>and the</w:t>
      </w:r>
      <w:r w:rsidR="00CE2529" w:rsidRPr="00E8798B">
        <w:rPr>
          <w:rFonts w:cs="Times New Roman"/>
          <w:sz w:val="24"/>
        </w:rPr>
        <w:t xml:space="preserve"> core reduction strategies employed at </w:t>
      </w:r>
      <w:r w:rsidR="00321529" w:rsidRPr="00E8798B">
        <w:rPr>
          <w:rFonts w:cs="Times New Roman"/>
          <w:sz w:val="24"/>
        </w:rPr>
        <w:t>Kanjera South</w:t>
      </w:r>
      <w:r w:rsidR="00E04D41" w:rsidRPr="00E8798B">
        <w:rPr>
          <w:rFonts w:cs="Times New Roman"/>
          <w:sz w:val="24"/>
        </w:rPr>
        <w:t>,</w:t>
      </w:r>
      <w:r w:rsidR="00CE2529" w:rsidRPr="00E8798B">
        <w:rPr>
          <w:rFonts w:cs="Times New Roman"/>
          <w:sz w:val="24"/>
        </w:rPr>
        <w:t xml:space="preserve"> </w:t>
      </w:r>
      <w:r w:rsidR="00E04D41" w:rsidRPr="00E8798B">
        <w:rPr>
          <w:rFonts w:cs="Times New Roman"/>
          <w:sz w:val="24"/>
        </w:rPr>
        <w:t>t</w:t>
      </w:r>
      <w:r w:rsidR="00CE2529" w:rsidRPr="00E8798B">
        <w:rPr>
          <w:rFonts w:cs="Times New Roman"/>
          <w:sz w:val="24"/>
        </w:rPr>
        <w:t xml:space="preserve">he </w:t>
      </w:r>
      <w:r w:rsidR="00033558" w:rsidRPr="00E8798B">
        <w:rPr>
          <w:rFonts w:cs="Times New Roman"/>
          <w:sz w:val="24"/>
        </w:rPr>
        <w:t xml:space="preserve">frequency </w:t>
      </w:r>
      <w:r w:rsidR="00CE2529" w:rsidRPr="00E8798B">
        <w:rPr>
          <w:rFonts w:cs="Times New Roman"/>
          <w:sz w:val="24"/>
        </w:rPr>
        <w:t xml:space="preserve">of </w:t>
      </w:r>
      <w:r w:rsidR="00033558" w:rsidRPr="00E8798B">
        <w:rPr>
          <w:rFonts w:cs="Times New Roman"/>
          <w:sz w:val="24"/>
        </w:rPr>
        <w:t xml:space="preserve">idealized free hand </w:t>
      </w:r>
      <w:r w:rsidR="00CE2529" w:rsidRPr="00E8798B">
        <w:rPr>
          <w:rFonts w:cs="Times New Roman"/>
          <w:sz w:val="24"/>
        </w:rPr>
        <w:t>reduction types</w:t>
      </w:r>
      <w:r w:rsidR="00033558" w:rsidRPr="00E8798B">
        <w:rPr>
          <w:rFonts w:cs="Times New Roman"/>
          <w:sz w:val="24"/>
        </w:rPr>
        <w:t xml:space="preserve"> </w:t>
      </w:r>
      <w:r w:rsidR="00F47FC7" w:rsidRPr="00E8798B">
        <w:rPr>
          <w:rFonts w:cs="Times New Roman"/>
          <w:sz w:val="24"/>
        </w:rPr>
        <w:t xml:space="preserve">was </w:t>
      </w:r>
      <w:r w:rsidR="00CE2529" w:rsidRPr="00E8798B">
        <w:rPr>
          <w:rFonts w:cs="Times New Roman"/>
          <w:sz w:val="24"/>
        </w:rPr>
        <w:t>compared by raw material type</w:t>
      </w:r>
      <w:r w:rsidR="00864C4C" w:rsidRPr="00E8798B">
        <w:rPr>
          <w:rFonts w:cs="Times New Roman"/>
          <w:sz w:val="24"/>
        </w:rPr>
        <w:t>.</w:t>
      </w:r>
      <w:r w:rsidR="00C05D02" w:rsidRPr="00E8798B">
        <w:rPr>
          <w:rFonts w:cs="Times New Roman"/>
          <w:sz w:val="24"/>
        </w:rPr>
        <w:t xml:space="preserve"> Since </w:t>
      </w:r>
      <w:r w:rsidR="009A6EFE" w:rsidRPr="00E8798B">
        <w:rPr>
          <w:rFonts w:cs="Times New Roman"/>
          <w:sz w:val="24"/>
        </w:rPr>
        <w:t xml:space="preserve">some of the reduction strategies are represented by 4 or fewer cores </w:t>
      </w:r>
      <w:r w:rsidR="00C05D02" w:rsidRPr="00E8798B">
        <w:rPr>
          <w:rFonts w:cs="Times New Roman"/>
          <w:sz w:val="24"/>
        </w:rPr>
        <w:t>a</w:t>
      </w:r>
      <w:r w:rsidR="00CE2529" w:rsidRPr="00E8798B">
        <w:rPr>
          <w:rFonts w:cs="Times New Roman"/>
          <w:sz w:val="24"/>
        </w:rPr>
        <w:t xml:space="preserve"> </w:t>
      </w:r>
      <w:r w:rsidR="00033558" w:rsidRPr="00E8798B">
        <w:rPr>
          <w:rFonts w:cs="Times New Roman"/>
          <w:sz w:val="24"/>
        </w:rPr>
        <w:t>Fishers exact</w:t>
      </w:r>
      <w:r w:rsidR="00CE2529" w:rsidRPr="00E8798B">
        <w:rPr>
          <w:rFonts w:cs="Times New Roman"/>
          <w:sz w:val="24"/>
        </w:rPr>
        <w:t xml:space="preserve"> test was used to </w:t>
      </w:r>
      <w:r w:rsidR="00CE2529" w:rsidRPr="00E8798B">
        <w:rPr>
          <w:rFonts w:cs="Times New Roman"/>
          <w:sz w:val="24"/>
        </w:rPr>
        <w:lastRenderedPageBreak/>
        <w:t>test the significance of these differences</w:t>
      </w:r>
      <w:r w:rsidR="00864C4C" w:rsidRPr="00E8798B">
        <w:rPr>
          <w:rFonts w:cs="Times New Roman"/>
          <w:sz w:val="24"/>
        </w:rPr>
        <w:t xml:space="preserve"> </w:t>
      </w:r>
      <w:r w:rsidR="00864C4C" w:rsidRPr="00E8798B">
        <w:rPr>
          <w:rFonts w:cs="Times New Roman"/>
          <w:sz w:val="24"/>
        </w:rPr>
        <w:fldChar w:fldCharType="begin"/>
      </w:r>
      <w:r w:rsidR="00321529" w:rsidRPr="00E8798B">
        <w:rPr>
          <w:rFonts w:cs="Times New Roman"/>
          <w:sz w:val="24"/>
        </w:rPr>
        <w:instrText xml:space="preserve"> ADDIN ZOTERO_ITEM CSL_CITATION {"citationID":"FSVO1CBE","properties":{"formattedCitation":"(Gotelli and Ellison, 2013)","plainCitation":"(Gotelli and Ellison, 2013)","noteIndex":0},"citationItems":[{"id":1069,"uris":["http://zotero.org/users/2042166/items/V35GLZIY"],"uri":["http://zotero.org/users/2042166/items/V35GLZIY"],"itemData":{"id":1069,"type":"book","call-number":"QH541.15.S72 G68 2013","edition":"Second edition","event-place":"Sunderland, Massachusetts","ISBN":"978-1-60535-064-6","language":"en","number-of-pages":"614","publisher":"Sinauer Associates, Inc., Publishers","publisher-place":"Sunderland, Massachusetts","source":"Library of Congress ISBN","title":"A primer of ecological statistics","author":[{"family":"Gotelli","given":"Nicholas J."},{"family":"Ellison","given":"Aaron M."}],"issued":{"date-parts":[["2013"]]}}}],"schema":"https://github.com/citation-style-language/schema/raw/master/csl-citation.json"} </w:instrText>
      </w:r>
      <w:r w:rsidR="00864C4C" w:rsidRPr="00E8798B">
        <w:rPr>
          <w:rFonts w:cs="Times New Roman"/>
          <w:sz w:val="24"/>
        </w:rPr>
        <w:fldChar w:fldCharType="separate"/>
      </w:r>
      <w:r w:rsidR="00864C4C" w:rsidRPr="00E8798B">
        <w:rPr>
          <w:rFonts w:cs="Times New Roman"/>
          <w:sz w:val="24"/>
        </w:rPr>
        <w:t>(Gotelli and Ellison, 2013)</w:t>
      </w:r>
      <w:r w:rsidR="00864C4C" w:rsidRPr="00E8798B">
        <w:rPr>
          <w:rFonts w:cs="Times New Roman"/>
          <w:sz w:val="24"/>
        </w:rPr>
        <w:fldChar w:fldCharType="end"/>
      </w:r>
      <w:r w:rsidR="00CE2529" w:rsidRPr="00E8798B">
        <w:rPr>
          <w:rFonts w:cs="Times New Roman"/>
          <w:sz w:val="24"/>
        </w:rPr>
        <w:t xml:space="preserve">. </w:t>
      </w:r>
      <w:r w:rsidR="00E04D41" w:rsidRPr="00E8798B">
        <w:rPr>
          <w:rFonts w:cs="Times New Roman"/>
          <w:sz w:val="24"/>
        </w:rPr>
        <w:t>Finally</w:t>
      </w:r>
      <w:r w:rsidR="00CE2529" w:rsidRPr="00E8798B">
        <w:rPr>
          <w:rFonts w:cs="Times New Roman"/>
          <w:sz w:val="24"/>
        </w:rPr>
        <w:t>, core reduction intensity values were also analyzed according to raw material</w:t>
      </w:r>
      <w:r w:rsidR="00E04D41" w:rsidRPr="00E8798B">
        <w:rPr>
          <w:rFonts w:cs="Times New Roman"/>
          <w:sz w:val="24"/>
        </w:rPr>
        <w:t xml:space="preserve"> </w:t>
      </w:r>
      <w:r w:rsidR="00CE2529" w:rsidRPr="00E8798B">
        <w:rPr>
          <w:rFonts w:cs="Times New Roman"/>
          <w:sz w:val="24"/>
        </w:rPr>
        <w:t>type. A Kruskal-</w:t>
      </w:r>
      <w:r w:rsidR="00E04D41" w:rsidRPr="00E8798B">
        <w:rPr>
          <w:rFonts w:cs="Times New Roman"/>
          <w:sz w:val="24"/>
        </w:rPr>
        <w:t>W</w:t>
      </w:r>
      <w:r w:rsidR="00CE2529" w:rsidRPr="00E8798B">
        <w:rPr>
          <w:rFonts w:cs="Times New Roman"/>
          <w:sz w:val="24"/>
        </w:rPr>
        <w:t xml:space="preserve">allis was used to assess the significance of these differences. </w:t>
      </w:r>
      <w:r w:rsidR="00FC6A7E" w:rsidRPr="00E8798B">
        <w:rPr>
          <w:rFonts w:cs="Times New Roman"/>
          <w:sz w:val="24"/>
        </w:rPr>
        <w:t xml:space="preserve">Given the number of quantitative approaches used in this study, we have made the R code and markdown documents used </w:t>
      </w:r>
      <w:r w:rsidR="00CB44EA" w:rsidRPr="00E8798B">
        <w:rPr>
          <w:rFonts w:cs="Times New Roman"/>
          <w:sz w:val="24"/>
        </w:rPr>
        <w:t>to conduct this</w:t>
      </w:r>
      <w:r w:rsidR="00FC6A7E" w:rsidRPr="00E8798B">
        <w:rPr>
          <w:rFonts w:cs="Times New Roman"/>
          <w:sz w:val="24"/>
        </w:rPr>
        <w:t xml:space="preserve"> analysis available online (</w:t>
      </w:r>
      <w:hyperlink r:id="rId9" w:history="1">
        <w:r w:rsidR="00FC6A7E" w:rsidRPr="00E8798B">
          <w:rPr>
            <w:rStyle w:val="Hyperlink"/>
            <w:rFonts w:cs="Times New Roman"/>
            <w:sz w:val="24"/>
          </w:rPr>
          <w:t>link</w:t>
        </w:r>
      </w:hyperlink>
      <w:r w:rsidR="00FC6A7E" w:rsidRPr="00E8798B">
        <w:rPr>
          <w:rFonts w:cs="Times New Roman"/>
          <w:sz w:val="24"/>
        </w:rPr>
        <w:t xml:space="preserve">). </w:t>
      </w:r>
    </w:p>
    <w:p w14:paraId="0C91A931" w14:textId="3E3D2B98" w:rsidR="001A42AA" w:rsidRPr="00E8798B" w:rsidRDefault="006F7FF8" w:rsidP="000A3860">
      <w:pPr>
        <w:pStyle w:val="Heading1"/>
        <w:rPr>
          <w:rFonts w:cs="Times New Roman"/>
          <w:szCs w:val="24"/>
        </w:rPr>
      </w:pPr>
      <w:bookmarkStart w:id="5" w:name="results"/>
      <w:r w:rsidRPr="00E8798B">
        <w:rPr>
          <w:rFonts w:cs="Times New Roman"/>
          <w:szCs w:val="24"/>
        </w:rPr>
        <w:t xml:space="preserve">3. </w:t>
      </w:r>
      <w:r w:rsidR="00232C7D" w:rsidRPr="00E8798B">
        <w:rPr>
          <w:rFonts w:cs="Times New Roman"/>
          <w:szCs w:val="24"/>
        </w:rPr>
        <w:t>Results</w:t>
      </w:r>
      <w:bookmarkEnd w:id="5"/>
    </w:p>
    <w:p w14:paraId="4B1479CB" w14:textId="39412424" w:rsidR="001A42AA" w:rsidRPr="00E8798B" w:rsidRDefault="006F7FF8" w:rsidP="002F2FA2">
      <w:pPr>
        <w:pStyle w:val="Heading2"/>
        <w:spacing w:before="180" w:after="180" w:line="480" w:lineRule="auto"/>
        <w:rPr>
          <w:rFonts w:cs="Times New Roman"/>
          <w:szCs w:val="24"/>
        </w:rPr>
      </w:pPr>
      <w:bookmarkStart w:id="6" w:name="core-utilization"/>
      <w:r w:rsidRPr="00E8798B">
        <w:rPr>
          <w:rFonts w:cs="Times New Roman"/>
          <w:szCs w:val="24"/>
        </w:rPr>
        <w:t xml:space="preserve">3.1.  </w:t>
      </w:r>
      <w:r w:rsidR="00232C7D" w:rsidRPr="00E8798B">
        <w:rPr>
          <w:rFonts w:cs="Times New Roman"/>
          <w:szCs w:val="24"/>
        </w:rPr>
        <w:t>Core Utilization</w:t>
      </w:r>
      <w:bookmarkEnd w:id="6"/>
    </w:p>
    <w:p w14:paraId="3CACA7BC" w14:textId="1BA2ADB1" w:rsidR="001A42AA" w:rsidRPr="00E8798B" w:rsidRDefault="00232C7D" w:rsidP="00C05D02">
      <w:pPr>
        <w:pStyle w:val="FirstParagraph"/>
        <w:spacing w:line="480" w:lineRule="auto"/>
        <w:rPr>
          <w:rFonts w:cs="Times New Roman"/>
          <w:sz w:val="24"/>
        </w:rPr>
      </w:pPr>
      <w:r w:rsidRPr="00E8798B">
        <w:rPr>
          <w:rFonts w:cs="Times New Roman"/>
          <w:sz w:val="24"/>
        </w:rPr>
        <w:t xml:space="preserve">Core reduction intensity estimates reveal a wide range of variation in the amount of mass removed from the cores at </w:t>
      </w:r>
      <w:r w:rsidR="00321529" w:rsidRPr="00E8798B">
        <w:rPr>
          <w:rFonts w:cs="Times New Roman"/>
          <w:sz w:val="24"/>
        </w:rPr>
        <w:t>Kanjera South</w:t>
      </w:r>
      <w:r w:rsidRPr="00E8798B">
        <w:rPr>
          <w:rFonts w:cs="Times New Roman"/>
          <w:sz w:val="24"/>
        </w:rPr>
        <w:t>. Some cores were minimally utilized whereas others were reduced as much as 95% of their original mass.</w:t>
      </w:r>
      <w:r w:rsidR="00C05D02" w:rsidRPr="00E8798B">
        <w:rPr>
          <w:rFonts w:cs="Times New Roman"/>
          <w:sz w:val="24"/>
        </w:rPr>
        <w:t xml:space="preserve"> While there are some differences in the level of reduction between individual raw material types, the primary </w:t>
      </w:r>
      <w:r w:rsidR="00033558" w:rsidRPr="00E8798B">
        <w:rPr>
          <w:rFonts w:cs="Times New Roman"/>
          <w:sz w:val="24"/>
        </w:rPr>
        <w:t xml:space="preserve">differences are </w:t>
      </w:r>
      <w:r w:rsidRPr="00E8798B">
        <w:rPr>
          <w:rFonts w:cs="Times New Roman"/>
          <w:sz w:val="24"/>
        </w:rPr>
        <w:t>driven by raw material provenance</w:t>
      </w:r>
      <w:r w:rsidR="009645FA" w:rsidRPr="00E8798B">
        <w:rPr>
          <w:rFonts w:cs="Times New Roman"/>
          <w:sz w:val="24"/>
        </w:rPr>
        <w:t xml:space="preserve"> (Fig. 3)</w:t>
      </w:r>
      <w:r w:rsidRPr="00E8798B">
        <w:rPr>
          <w:rFonts w:cs="Times New Roman"/>
          <w:sz w:val="24"/>
        </w:rPr>
        <w:t>. Cores produced on raw material types that originate from more distant sources (BBa, BFe, BQu, NyR, and OGr) are on average more substantially reduced than those that occur locally (FNy, HPh, HLi) (</w:t>
      </w:r>
      <w:r w:rsidR="009645FA" w:rsidRPr="00E8798B">
        <w:rPr>
          <w:rFonts w:cs="Times New Roman"/>
          <w:sz w:val="24"/>
        </w:rPr>
        <w:t>(Mann Whitney U, W=5</w:t>
      </w:r>
      <w:r w:rsidR="00FC6A7E" w:rsidRPr="00E8798B">
        <w:rPr>
          <w:rFonts w:cs="Times New Roman"/>
          <w:sz w:val="24"/>
        </w:rPr>
        <w:t>639.</w:t>
      </w:r>
      <w:proofErr w:type="gramStart"/>
      <w:r w:rsidR="00FC6A7E" w:rsidRPr="00E8798B">
        <w:rPr>
          <w:rFonts w:cs="Times New Roman"/>
          <w:sz w:val="24"/>
        </w:rPr>
        <w:t>5</w:t>
      </w:r>
      <w:r w:rsidR="009645FA" w:rsidRPr="00E8798B">
        <w:rPr>
          <w:rFonts w:cs="Times New Roman"/>
          <w:sz w:val="24"/>
        </w:rPr>
        <w:t>,</w:t>
      </w:r>
      <w:r w:rsidR="00FC6A7E" w:rsidRPr="00E8798B">
        <w:rPr>
          <w:rFonts w:cs="Times New Roman"/>
          <w:sz w:val="24"/>
        </w:rPr>
        <w:t xml:space="preserve"> </w:t>
      </w:r>
      <w:r w:rsidR="009645FA" w:rsidRPr="00E8798B">
        <w:rPr>
          <w:rFonts w:cs="Times New Roman"/>
          <w:sz w:val="24"/>
        </w:rPr>
        <w:t xml:space="preserve"> </w:t>
      </w:r>
      <w:r w:rsidR="009645FA" w:rsidRPr="00E8798B">
        <w:rPr>
          <w:rFonts w:cs="Times New Roman"/>
          <w:i/>
          <w:iCs/>
          <w:sz w:val="24"/>
        </w:rPr>
        <w:t>p</w:t>
      </w:r>
      <w:proofErr w:type="gramEnd"/>
      <w:r w:rsidR="009645FA" w:rsidRPr="00E8798B">
        <w:rPr>
          <w:rFonts w:cs="Times New Roman"/>
          <w:sz w:val="24"/>
        </w:rPr>
        <w:t xml:space="preserve">  &lt; 0.0001</w:t>
      </w:r>
      <w:r w:rsidR="006F7FF8" w:rsidRPr="00E8798B">
        <w:rPr>
          <w:rFonts w:cs="Times New Roman"/>
          <w:sz w:val="24"/>
        </w:rPr>
        <w:t xml:space="preserve">; </w:t>
      </w:r>
      <w:r w:rsidRPr="00E8798B">
        <w:rPr>
          <w:rFonts w:cs="Times New Roman"/>
          <w:sz w:val="24"/>
        </w:rPr>
        <w:t>Fig</w:t>
      </w:r>
      <w:r w:rsidR="006F7FF8" w:rsidRPr="00E8798B">
        <w:rPr>
          <w:rFonts w:cs="Times New Roman"/>
          <w:sz w:val="24"/>
        </w:rPr>
        <w:t xml:space="preserve">. </w:t>
      </w:r>
      <w:r w:rsidR="009A6EFE" w:rsidRPr="00E8798B">
        <w:rPr>
          <w:rFonts w:cs="Times New Roman"/>
          <w:sz w:val="24"/>
        </w:rPr>
        <w:t>3</w:t>
      </w:r>
      <w:r w:rsidRPr="00E8798B">
        <w:rPr>
          <w:rFonts w:cs="Times New Roman"/>
          <w:sz w:val="24"/>
        </w:rPr>
        <w:t>).</w:t>
      </w:r>
    </w:p>
    <w:p w14:paraId="46ABAEBD" w14:textId="023BC9F4" w:rsidR="001A42AA" w:rsidRPr="00E8798B" w:rsidRDefault="006F7FF8" w:rsidP="002F2FA2">
      <w:pPr>
        <w:pStyle w:val="ImageCaption"/>
        <w:spacing w:before="180" w:after="180" w:line="480" w:lineRule="auto"/>
        <w:jc w:val="center"/>
        <w:rPr>
          <w:rFonts w:ascii="Times New Roman" w:hAnsi="Times New Roman" w:cs="Times New Roman"/>
          <w:b/>
          <w:bCs/>
          <w:i w:val="0"/>
          <w:iCs/>
        </w:rPr>
      </w:pPr>
      <w:r w:rsidRPr="00E8798B">
        <w:rPr>
          <w:rFonts w:ascii="Times New Roman" w:hAnsi="Times New Roman" w:cs="Times New Roman"/>
          <w:b/>
          <w:bCs/>
          <w:i w:val="0"/>
          <w:iCs/>
        </w:rPr>
        <w:t xml:space="preserve">Insert </w:t>
      </w:r>
      <w:r w:rsidR="003F0E20" w:rsidRPr="00E8798B">
        <w:rPr>
          <w:rFonts w:ascii="Times New Roman" w:hAnsi="Times New Roman" w:cs="Times New Roman"/>
          <w:b/>
          <w:bCs/>
          <w:i w:val="0"/>
          <w:iCs/>
        </w:rPr>
        <w:t xml:space="preserve">Figure </w:t>
      </w:r>
      <w:r w:rsidR="009645FA" w:rsidRPr="00E8798B">
        <w:rPr>
          <w:rFonts w:ascii="Times New Roman" w:hAnsi="Times New Roman" w:cs="Times New Roman"/>
          <w:b/>
          <w:bCs/>
          <w:i w:val="0"/>
          <w:iCs/>
        </w:rPr>
        <w:t>3</w:t>
      </w:r>
    </w:p>
    <w:p w14:paraId="23B93BDB" w14:textId="41EB8D96" w:rsidR="001A42AA" w:rsidRPr="00E8798B" w:rsidRDefault="00C05D02" w:rsidP="00AE7E23">
      <w:pPr>
        <w:pStyle w:val="BodyText"/>
        <w:spacing w:line="480" w:lineRule="auto"/>
        <w:ind w:firstLine="0"/>
        <w:rPr>
          <w:rFonts w:cs="Times New Roman"/>
          <w:sz w:val="24"/>
        </w:rPr>
      </w:pPr>
      <w:r w:rsidRPr="00E8798B">
        <w:rPr>
          <w:rFonts w:cs="Times New Roman"/>
          <w:sz w:val="24"/>
        </w:rPr>
        <w:t xml:space="preserve">This pattern of core utilization is also reflected in the flake assemblages. </w:t>
      </w:r>
      <w:r w:rsidR="00232C7D" w:rsidRPr="00E8798B">
        <w:rPr>
          <w:rFonts w:cs="Times New Roman"/>
          <w:sz w:val="24"/>
        </w:rPr>
        <w:t>Flake sequence values range from the first flakes off the core to the 30th flake in the sequence. The largest differences are, again, between rock types derived from more distant sources and those found locally</w:t>
      </w:r>
      <w:r w:rsidR="009645FA" w:rsidRPr="00E8798B">
        <w:rPr>
          <w:rFonts w:cs="Times New Roman"/>
          <w:sz w:val="24"/>
        </w:rPr>
        <w:t xml:space="preserve"> (</w:t>
      </w:r>
      <w:r w:rsidRPr="00E8798B">
        <w:rPr>
          <w:rFonts w:cs="Times New Roman"/>
          <w:sz w:val="24"/>
        </w:rPr>
        <w:t xml:space="preserve">Fig. </w:t>
      </w:r>
      <w:r w:rsidR="009A6EFE" w:rsidRPr="00E8798B">
        <w:rPr>
          <w:rFonts w:cs="Times New Roman"/>
          <w:sz w:val="24"/>
        </w:rPr>
        <w:t>4</w:t>
      </w:r>
      <w:r w:rsidRPr="00E8798B">
        <w:rPr>
          <w:rFonts w:cs="Times New Roman"/>
          <w:sz w:val="24"/>
        </w:rPr>
        <w:t xml:space="preserve">, </w:t>
      </w:r>
      <w:r w:rsidR="009645FA" w:rsidRPr="00E8798B">
        <w:rPr>
          <w:rFonts w:cs="Times New Roman"/>
          <w:sz w:val="24"/>
        </w:rPr>
        <w:t>Mann Whitney U, W=33</w:t>
      </w:r>
      <w:r w:rsidR="00FC6A7E" w:rsidRPr="00E8798B">
        <w:rPr>
          <w:rFonts w:cs="Times New Roman"/>
          <w:sz w:val="24"/>
        </w:rPr>
        <w:t>3250</w:t>
      </w:r>
      <w:r w:rsidR="009645FA" w:rsidRPr="00E8798B">
        <w:rPr>
          <w:rFonts w:cs="Times New Roman"/>
          <w:sz w:val="24"/>
        </w:rPr>
        <w:t xml:space="preserve">, </w:t>
      </w:r>
      <w:proofErr w:type="gramStart"/>
      <w:r w:rsidR="009645FA" w:rsidRPr="00E8798B">
        <w:rPr>
          <w:rFonts w:cs="Times New Roman"/>
          <w:i/>
          <w:iCs/>
          <w:sz w:val="24"/>
        </w:rPr>
        <w:t>p  &lt;</w:t>
      </w:r>
      <w:proofErr w:type="gramEnd"/>
      <w:r w:rsidR="009645FA" w:rsidRPr="00E8798B">
        <w:rPr>
          <w:rFonts w:cs="Times New Roman"/>
          <w:i/>
          <w:iCs/>
          <w:sz w:val="24"/>
        </w:rPr>
        <w:t xml:space="preserve"> .0001)</w:t>
      </w:r>
      <w:r w:rsidR="00232C7D" w:rsidRPr="00E8798B">
        <w:rPr>
          <w:rFonts w:cs="Times New Roman"/>
          <w:sz w:val="24"/>
        </w:rPr>
        <w:t xml:space="preserve">. Flakes produced on rock types from more distant raw material sources are from later in the reduction sequence, while flakes </w:t>
      </w:r>
      <w:r w:rsidR="009645FA" w:rsidRPr="00E8798B">
        <w:rPr>
          <w:rFonts w:cs="Times New Roman"/>
          <w:sz w:val="24"/>
        </w:rPr>
        <w:t xml:space="preserve">produced on </w:t>
      </w:r>
      <w:r w:rsidR="005B6D5B" w:rsidRPr="00E8798B">
        <w:rPr>
          <w:rFonts w:cs="Times New Roman"/>
          <w:sz w:val="24"/>
        </w:rPr>
        <w:t xml:space="preserve">raw materials that are available </w:t>
      </w:r>
      <w:r w:rsidR="00232C7D" w:rsidRPr="00E8798B">
        <w:rPr>
          <w:rFonts w:cs="Times New Roman"/>
          <w:sz w:val="24"/>
        </w:rPr>
        <w:t>locally are from earlier stages of reduction</w:t>
      </w:r>
      <w:r w:rsidR="009645FA" w:rsidRPr="00E8798B">
        <w:rPr>
          <w:rFonts w:cs="Times New Roman"/>
          <w:sz w:val="24"/>
        </w:rPr>
        <w:t xml:space="preserve"> (Fig. 4)</w:t>
      </w:r>
      <w:r w:rsidR="00232C7D" w:rsidRPr="00E8798B">
        <w:rPr>
          <w:rFonts w:cs="Times New Roman"/>
          <w:sz w:val="24"/>
        </w:rPr>
        <w:t>.</w:t>
      </w:r>
      <w:r w:rsidR="009A6EFE" w:rsidRPr="00E8798B">
        <w:rPr>
          <w:rFonts w:cs="Times New Roman"/>
          <w:sz w:val="24"/>
        </w:rPr>
        <w:t xml:space="preserve"> </w:t>
      </w:r>
      <w:r w:rsidRPr="00E8798B">
        <w:rPr>
          <w:rFonts w:cs="Times New Roman"/>
          <w:sz w:val="24"/>
        </w:rPr>
        <w:t xml:space="preserve">Interestingly, there is a striking amount of homogeneity in the distribution of flake sequence values associated with </w:t>
      </w:r>
      <w:r w:rsidRPr="00E8798B">
        <w:rPr>
          <w:rFonts w:cs="Times New Roman"/>
          <w:sz w:val="24"/>
        </w:rPr>
        <w:lastRenderedPageBreak/>
        <w:t xml:space="preserve">exotic or distant raw materials. With the exception of Bukoban </w:t>
      </w:r>
      <w:r w:rsidR="007F792F" w:rsidRPr="00E8798B">
        <w:rPr>
          <w:rFonts w:cs="Times New Roman"/>
          <w:sz w:val="24"/>
        </w:rPr>
        <w:t>Felsite</w:t>
      </w:r>
      <w:r w:rsidRPr="00E8798B">
        <w:rPr>
          <w:rFonts w:cs="Times New Roman"/>
          <w:sz w:val="24"/>
        </w:rPr>
        <w:t xml:space="preserve"> (BFe), the inter-quartile range of flake sequence values are very similar from distant sources. Even though Bukoban </w:t>
      </w:r>
      <w:r w:rsidR="007F792F" w:rsidRPr="00E8798B">
        <w:rPr>
          <w:rFonts w:cs="Times New Roman"/>
          <w:sz w:val="24"/>
        </w:rPr>
        <w:t>Felsite</w:t>
      </w:r>
      <w:r w:rsidRPr="00E8798B">
        <w:rPr>
          <w:rFonts w:cs="Times New Roman"/>
          <w:sz w:val="24"/>
        </w:rPr>
        <w:t xml:space="preserve"> has a wider range than the other exotic materials, its median is quite similar. The flake sequence values associated with the local materials are also similar to each other but show slightly more variation.</w:t>
      </w:r>
    </w:p>
    <w:p w14:paraId="143A02CC" w14:textId="4B6B91E3" w:rsidR="001A42AA" w:rsidRPr="00E8798B" w:rsidRDefault="006F7FF8" w:rsidP="002F2FA2">
      <w:pPr>
        <w:pStyle w:val="ImageCaption"/>
        <w:spacing w:before="180" w:after="180" w:line="480" w:lineRule="auto"/>
        <w:jc w:val="center"/>
        <w:rPr>
          <w:rFonts w:ascii="Times New Roman" w:hAnsi="Times New Roman" w:cs="Times New Roman"/>
          <w:b/>
          <w:bCs/>
          <w:i w:val="0"/>
          <w:iCs/>
        </w:rPr>
      </w:pPr>
      <w:r w:rsidRPr="00E8798B">
        <w:rPr>
          <w:rFonts w:ascii="Times New Roman" w:hAnsi="Times New Roman" w:cs="Times New Roman"/>
          <w:b/>
          <w:bCs/>
          <w:i w:val="0"/>
          <w:iCs/>
        </w:rPr>
        <w:t xml:space="preserve">Insert </w:t>
      </w:r>
      <w:r w:rsidR="003F0E20" w:rsidRPr="00E8798B">
        <w:rPr>
          <w:rFonts w:ascii="Times New Roman" w:hAnsi="Times New Roman" w:cs="Times New Roman"/>
          <w:b/>
          <w:bCs/>
          <w:i w:val="0"/>
          <w:iCs/>
        </w:rPr>
        <w:t xml:space="preserve">Figure </w:t>
      </w:r>
      <w:r w:rsidR="009645FA" w:rsidRPr="00E8798B">
        <w:rPr>
          <w:rFonts w:ascii="Times New Roman" w:hAnsi="Times New Roman" w:cs="Times New Roman"/>
          <w:b/>
          <w:bCs/>
          <w:i w:val="0"/>
          <w:iCs/>
        </w:rPr>
        <w:t>4</w:t>
      </w:r>
    </w:p>
    <w:p w14:paraId="1C664967" w14:textId="596A7CF1" w:rsidR="001A42AA" w:rsidRPr="00E8798B" w:rsidRDefault="00232C7D" w:rsidP="00864C4C">
      <w:pPr>
        <w:pStyle w:val="BodyText"/>
        <w:spacing w:line="480" w:lineRule="auto"/>
        <w:rPr>
          <w:rFonts w:cs="Times New Roman"/>
          <w:sz w:val="24"/>
        </w:rPr>
      </w:pPr>
      <w:r w:rsidRPr="00E8798B">
        <w:rPr>
          <w:rFonts w:cs="Times New Roman"/>
          <w:sz w:val="24"/>
        </w:rPr>
        <w:t>As previously reporte</w:t>
      </w:r>
      <w:r w:rsidR="009A6EFE" w:rsidRPr="00E8798B">
        <w:rPr>
          <w:rFonts w:cs="Times New Roman"/>
          <w:sz w:val="24"/>
        </w:rPr>
        <w:t>d</w:t>
      </w:r>
      <w:r w:rsidRPr="00E8798B">
        <w:rPr>
          <w:rFonts w:cs="Times New Roman"/>
          <w:sz w:val="24"/>
        </w:rPr>
        <w:t xml:space="preserve">, the Kanjera core assemblage is comprised of a wide variety of technological types </w:t>
      </w:r>
      <w:r w:rsidR="00410B3B" w:rsidRPr="00E8798B">
        <w:rPr>
          <w:rFonts w:cs="Times New Roman"/>
          <w:sz w:val="24"/>
        </w:rPr>
        <w:t xml:space="preserve">and </w:t>
      </w:r>
      <w:r w:rsidRPr="00E8798B">
        <w:rPr>
          <w:rFonts w:cs="Times New Roman"/>
          <w:sz w:val="24"/>
        </w:rPr>
        <w:t>core reduction strategies</w:t>
      </w:r>
      <w:r w:rsidR="009A6EFE" w:rsidRPr="00E8798B">
        <w:rPr>
          <w:rFonts w:cs="Times New Roman"/>
          <w:sz w:val="24"/>
        </w:rPr>
        <w:t xml:space="preserve"> </w:t>
      </w:r>
      <w:r w:rsidR="009A6EFE" w:rsidRPr="00E8798B">
        <w:rPr>
          <w:rFonts w:cs="Times New Roman"/>
          <w:sz w:val="24"/>
        </w:rPr>
        <w:fldChar w:fldCharType="begin"/>
      </w:r>
      <w:r w:rsidR="00321529" w:rsidRPr="00E8798B">
        <w:rPr>
          <w:rFonts w:cs="Times New Roman"/>
          <w:sz w:val="24"/>
        </w:rPr>
        <w:instrText xml:space="preserve"> ADDIN ZOTERO_ITEM CSL_CITATION {"citationID":"rGHdtK0N","properties":{"formattedCitation":"(Braun et al., 2009a)","plainCitation":"(Braun et al., 2009a)","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9A6EFE" w:rsidRPr="00E8798B">
        <w:rPr>
          <w:rFonts w:cs="Times New Roman"/>
          <w:sz w:val="24"/>
        </w:rPr>
        <w:fldChar w:fldCharType="separate"/>
      </w:r>
      <w:r w:rsidR="009A6EFE" w:rsidRPr="00E8798B">
        <w:rPr>
          <w:rFonts w:cs="Times New Roman"/>
          <w:noProof/>
          <w:sz w:val="24"/>
        </w:rPr>
        <w:t>(Braun et al., 2009a)</w:t>
      </w:r>
      <w:r w:rsidR="009A6EFE" w:rsidRPr="00E8798B">
        <w:rPr>
          <w:rFonts w:cs="Times New Roman"/>
          <w:sz w:val="24"/>
        </w:rPr>
        <w:fldChar w:fldCharType="end"/>
      </w:r>
      <w:r w:rsidRPr="00E8798B">
        <w:rPr>
          <w:rFonts w:cs="Times New Roman"/>
          <w:sz w:val="24"/>
        </w:rPr>
        <w:t xml:space="preserve">. The frequency of core reduction strategies present </w:t>
      </w:r>
      <w:r w:rsidR="00410B3B" w:rsidRPr="00E8798B">
        <w:rPr>
          <w:rFonts w:cs="Times New Roman"/>
          <w:sz w:val="24"/>
        </w:rPr>
        <w:t xml:space="preserve">has </w:t>
      </w:r>
      <w:r w:rsidRPr="00E8798B">
        <w:rPr>
          <w:rFonts w:cs="Times New Roman"/>
          <w:sz w:val="24"/>
        </w:rPr>
        <w:t>a significant relationship with the raw material type (Fisher</w:t>
      </w:r>
      <w:r w:rsidR="0097278A" w:rsidRPr="00E8798B">
        <w:rPr>
          <w:rFonts w:cs="Times New Roman"/>
          <w:sz w:val="24"/>
        </w:rPr>
        <w:t>’</w:t>
      </w:r>
      <w:r w:rsidRPr="00E8798B">
        <w:rPr>
          <w:rFonts w:cs="Times New Roman"/>
          <w:sz w:val="24"/>
        </w:rPr>
        <w:t xml:space="preserve">s exact test, </w:t>
      </w:r>
      <w:r w:rsidRPr="00E8798B">
        <w:rPr>
          <w:rFonts w:cs="Times New Roman"/>
          <w:i/>
          <w:iCs/>
          <w:sz w:val="24"/>
        </w:rPr>
        <w:t>p</w:t>
      </w:r>
      <w:r w:rsidRPr="00E8798B">
        <w:rPr>
          <w:rFonts w:cs="Times New Roman"/>
          <w:sz w:val="24"/>
        </w:rPr>
        <w:t xml:space="preserve"> </w:t>
      </w:r>
      <w:r w:rsidR="00FC6A7E" w:rsidRPr="00E8798B">
        <w:rPr>
          <w:rFonts w:cs="Times New Roman"/>
          <w:sz w:val="24"/>
        </w:rPr>
        <w:t>=</w:t>
      </w:r>
      <w:r w:rsidRPr="00E8798B">
        <w:rPr>
          <w:rFonts w:cs="Times New Roman"/>
          <w:sz w:val="24"/>
        </w:rPr>
        <w:t xml:space="preserve"> </w:t>
      </w:r>
      <w:r w:rsidR="006F7FF8" w:rsidRPr="00E8798B">
        <w:rPr>
          <w:rFonts w:cs="Times New Roman"/>
          <w:sz w:val="24"/>
        </w:rPr>
        <w:t>0</w:t>
      </w:r>
      <w:r w:rsidRPr="00E8798B">
        <w:rPr>
          <w:rFonts w:cs="Times New Roman"/>
          <w:sz w:val="24"/>
        </w:rPr>
        <w:t>.00</w:t>
      </w:r>
      <w:r w:rsidR="00FC6A7E" w:rsidRPr="00E8798B">
        <w:rPr>
          <w:rFonts w:cs="Times New Roman"/>
          <w:sz w:val="24"/>
        </w:rPr>
        <w:t>05</w:t>
      </w:r>
      <w:r w:rsidRPr="00E8798B">
        <w:rPr>
          <w:rFonts w:cs="Times New Roman"/>
          <w:sz w:val="24"/>
        </w:rPr>
        <w:t>). Though unifacial and unidirectional reduction strategies are present in small frequencies, there is a greater representation of centripetal, bifacial and multifacial exploitation strategies in materials from more distant origins (Fig</w:t>
      </w:r>
      <w:r w:rsidR="006F7FF8" w:rsidRPr="00E8798B">
        <w:rPr>
          <w:rFonts w:cs="Times New Roman"/>
          <w:sz w:val="24"/>
        </w:rPr>
        <w:t>.</w:t>
      </w:r>
      <w:r w:rsidR="003F0E20" w:rsidRPr="00E8798B">
        <w:rPr>
          <w:rFonts w:cs="Times New Roman"/>
          <w:sz w:val="24"/>
        </w:rPr>
        <w:t xml:space="preserve"> </w:t>
      </w:r>
      <w:r w:rsidR="00DB483E" w:rsidRPr="00E8798B">
        <w:rPr>
          <w:rFonts w:cs="Times New Roman"/>
          <w:sz w:val="24"/>
        </w:rPr>
        <w:t>5</w:t>
      </w:r>
      <w:r w:rsidRPr="00E8798B">
        <w:rPr>
          <w:rFonts w:cs="Times New Roman"/>
          <w:sz w:val="24"/>
        </w:rPr>
        <w:t>). On the other hand, local materials such as the Fenetized Nyanzian (FNy) and Homa Phonolite (HPh) are represented by greater number of unifacial or unidirectional core reduction strategies (Fig</w:t>
      </w:r>
      <w:r w:rsidR="006F7FF8" w:rsidRPr="00E8798B">
        <w:rPr>
          <w:rFonts w:cs="Times New Roman"/>
          <w:sz w:val="24"/>
        </w:rPr>
        <w:t>.</w:t>
      </w:r>
      <w:r w:rsidRPr="00E8798B">
        <w:rPr>
          <w:rFonts w:cs="Times New Roman"/>
          <w:sz w:val="24"/>
        </w:rPr>
        <w:t xml:space="preserve"> </w:t>
      </w:r>
      <w:r w:rsidR="00DB483E" w:rsidRPr="00E8798B">
        <w:rPr>
          <w:rFonts w:cs="Times New Roman"/>
          <w:sz w:val="24"/>
        </w:rPr>
        <w:t>5</w:t>
      </w:r>
      <w:r w:rsidRPr="00E8798B">
        <w:rPr>
          <w:rFonts w:cs="Times New Roman"/>
          <w:sz w:val="24"/>
        </w:rPr>
        <w:t xml:space="preserve">). </w:t>
      </w:r>
      <w:r w:rsidR="00B32AB4" w:rsidRPr="00E8798B">
        <w:rPr>
          <w:rFonts w:cs="Times New Roman"/>
          <w:sz w:val="24"/>
        </w:rPr>
        <w:t>C</w:t>
      </w:r>
      <w:r w:rsidRPr="00E8798B">
        <w:rPr>
          <w:rFonts w:cs="Times New Roman"/>
          <w:sz w:val="24"/>
        </w:rPr>
        <w:t>ontrary to this general pattern</w:t>
      </w:r>
      <w:r w:rsidR="00B32AB4" w:rsidRPr="00E8798B">
        <w:rPr>
          <w:rFonts w:cs="Times New Roman"/>
          <w:sz w:val="24"/>
        </w:rPr>
        <w:t xml:space="preserve">, cores produced </w:t>
      </w:r>
      <w:r w:rsidR="0097278A" w:rsidRPr="00E8798B">
        <w:rPr>
          <w:rFonts w:cs="Times New Roman"/>
          <w:sz w:val="24"/>
        </w:rPr>
        <w:t>from</w:t>
      </w:r>
      <w:r w:rsidR="00B32AB4" w:rsidRPr="00E8798B">
        <w:rPr>
          <w:rFonts w:cs="Times New Roman"/>
          <w:sz w:val="24"/>
        </w:rPr>
        <w:t xml:space="preserve"> </w:t>
      </w:r>
      <w:r w:rsidR="0097278A" w:rsidRPr="00E8798B">
        <w:rPr>
          <w:rFonts w:cs="Times New Roman"/>
          <w:sz w:val="24"/>
        </w:rPr>
        <w:t xml:space="preserve">some of the </w:t>
      </w:r>
      <w:r w:rsidR="00B32AB4" w:rsidRPr="00E8798B">
        <w:rPr>
          <w:rFonts w:cs="Times New Roman"/>
          <w:sz w:val="24"/>
        </w:rPr>
        <w:t>local material</w:t>
      </w:r>
      <w:r w:rsidR="0097278A" w:rsidRPr="00E8798B">
        <w:rPr>
          <w:rFonts w:cs="Times New Roman"/>
          <w:sz w:val="24"/>
        </w:rPr>
        <w:t>s</w:t>
      </w:r>
      <w:r w:rsidRPr="00E8798B">
        <w:rPr>
          <w:rFonts w:cs="Times New Roman"/>
          <w:sz w:val="24"/>
        </w:rPr>
        <w:t xml:space="preserve"> </w:t>
      </w:r>
      <w:r w:rsidR="00DB483E" w:rsidRPr="00E8798B">
        <w:rPr>
          <w:rFonts w:cs="Times New Roman"/>
          <w:sz w:val="24"/>
        </w:rPr>
        <w:t>[</w:t>
      </w:r>
      <w:proofErr w:type="gramStart"/>
      <w:r w:rsidR="0097278A" w:rsidRPr="00E8798B">
        <w:rPr>
          <w:rFonts w:cs="Times New Roman"/>
          <w:sz w:val="24"/>
        </w:rPr>
        <w:t>e.g.</w:t>
      </w:r>
      <w:proofErr w:type="gramEnd"/>
      <w:r w:rsidR="0097278A" w:rsidRPr="00E8798B">
        <w:rPr>
          <w:rFonts w:cs="Times New Roman"/>
          <w:sz w:val="24"/>
        </w:rPr>
        <w:t xml:space="preserve"> </w:t>
      </w:r>
      <w:r w:rsidRPr="00E8798B">
        <w:rPr>
          <w:rFonts w:cs="Times New Roman"/>
          <w:sz w:val="24"/>
        </w:rPr>
        <w:t>Homa Limestone</w:t>
      </w:r>
      <w:r w:rsidR="00B32AB4" w:rsidRPr="00E8798B">
        <w:rPr>
          <w:rFonts w:cs="Times New Roman"/>
          <w:sz w:val="24"/>
        </w:rPr>
        <w:t xml:space="preserve"> (HLi)</w:t>
      </w:r>
      <w:r w:rsidR="00DB483E" w:rsidRPr="00E8798B">
        <w:rPr>
          <w:rFonts w:cs="Times New Roman"/>
          <w:sz w:val="24"/>
        </w:rPr>
        <w:t>]</w:t>
      </w:r>
      <w:r w:rsidR="00B32AB4" w:rsidRPr="00E8798B" w:rsidDel="00B32AB4">
        <w:rPr>
          <w:rFonts w:cs="Times New Roman"/>
          <w:sz w:val="24"/>
        </w:rPr>
        <w:t xml:space="preserve"> </w:t>
      </w:r>
      <w:r w:rsidRPr="00E8798B">
        <w:rPr>
          <w:rFonts w:cs="Times New Roman"/>
          <w:sz w:val="24"/>
        </w:rPr>
        <w:t>are often multifacially reduced. However, as addressed in the discussion</w:t>
      </w:r>
      <w:r w:rsidR="00410B3B" w:rsidRPr="00E8798B">
        <w:rPr>
          <w:rFonts w:cs="Times New Roman"/>
          <w:sz w:val="24"/>
        </w:rPr>
        <w:t>,</w:t>
      </w:r>
      <w:r w:rsidRPr="00E8798B">
        <w:rPr>
          <w:rFonts w:cs="Times New Roman"/>
          <w:sz w:val="24"/>
        </w:rPr>
        <w:t xml:space="preserve"> this is likely related to the properties of the raw material itself</w:t>
      </w:r>
      <w:r w:rsidR="00B32AB4" w:rsidRPr="00E8798B">
        <w:rPr>
          <w:rFonts w:cs="Times New Roman"/>
          <w:sz w:val="24"/>
        </w:rPr>
        <w:t xml:space="preserve"> </w:t>
      </w:r>
      <w:r w:rsidR="001816C1" w:rsidRPr="00E8798B">
        <w:rPr>
          <w:rFonts w:cs="Times New Roman"/>
          <w:sz w:val="24"/>
        </w:rPr>
        <w:fldChar w:fldCharType="begin"/>
      </w:r>
      <w:r w:rsidR="001816C1" w:rsidRPr="00E8798B">
        <w:rPr>
          <w:rFonts w:cs="Times New Roman"/>
          <w:sz w:val="24"/>
        </w:rPr>
        <w:instrText xml:space="preserve"> ADDIN ZOTERO_TEMP </w:instrText>
      </w:r>
      <w:r w:rsidR="001816C1" w:rsidRPr="00E8798B">
        <w:rPr>
          <w:rFonts w:cs="Times New Roman"/>
          <w:sz w:val="24"/>
        </w:rPr>
        <w:fldChar w:fldCharType="separate"/>
      </w:r>
      <w:r w:rsidR="00B32AB4" w:rsidRPr="00E8798B">
        <w:rPr>
          <w:rFonts w:cs="Times New Roman"/>
          <w:noProof/>
          <w:sz w:val="24"/>
        </w:rPr>
        <w:t>(Braun et al., 2009)</w:t>
      </w:r>
      <w:r w:rsidR="001816C1" w:rsidRPr="00E8798B">
        <w:rPr>
          <w:rFonts w:cs="Times New Roman"/>
          <w:noProof/>
          <w:sz w:val="24"/>
        </w:rPr>
        <w:fldChar w:fldCharType="end"/>
      </w:r>
      <w:r w:rsidRPr="00E8798B">
        <w:rPr>
          <w:rFonts w:cs="Times New Roman"/>
          <w:sz w:val="24"/>
        </w:rPr>
        <w:t>.</w:t>
      </w:r>
      <w:r w:rsidR="00B32AB4" w:rsidRPr="00E8798B">
        <w:rPr>
          <w:rFonts w:cs="Times New Roman"/>
          <w:sz w:val="24"/>
        </w:rPr>
        <w:t>When the core reduction intensity values for each reduction strategy are considered,</w:t>
      </w:r>
      <w:r w:rsidRPr="00E8798B">
        <w:rPr>
          <w:rFonts w:cs="Times New Roman"/>
          <w:sz w:val="24"/>
        </w:rPr>
        <w:t xml:space="preserve"> </w:t>
      </w:r>
      <w:r w:rsidR="00B32AB4" w:rsidRPr="00E8798B">
        <w:rPr>
          <w:rFonts w:cs="Times New Roman"/>
          <w:sz w:val="24"/>
        </w:rPr>
        <w:t>u</w:t>
      </w:r>
      <w:r w:rsidRPr="00E8798B">
        <w:rPr>
          <w:rFonts w:cs="Times New Roman"/>
          <w:sz w:val="24"/>
        </w:rPr>
        <w:t>nifacial and unipolar core</w:t>
      </w:r>
      <w:r w:rsidR="00410B3B" w:rsidRPr="00E8798B">
        <w:rPr>
          <w:rFonts w:cs="Times New Roman"/>
          <w:sz w:val="24"/>
        </w:rPr>
        <w:t xml:space="preserve">s </w:t>
      </w:r>
      <w:r w:rsidR="009334A4" w:rsidRPr="00E8798B">
        <w:rPr>
          <w:rFonts w:cs="Times New Roman"/>
          <w:sz w:val="24"/>
        </w:rPr>
        <w:t xml:space="preserve">are reduced less </w:t>
      </w:r>
      <w:r w:rsidRPr="00E8798B">
        <w:rPr>
          <w:rFonts w:cs="Times New Roman"/>
          <w:sz w:val="24"/>
        </w:rPr>
        <w:t xml:space="preserve">than bifacial, multifacial or polyhedral </w:t>
      </w:r>
      <w:r w:rsidR="00410B3B" w:rsidRPr="00E8798B">
        <w:rPr>
          <w:rFonts w:cs="Times New Roman"/>
          <w:sz w:val="24"/>
        </w:rPr>
        <w:t xml:space="preserve">cores </w:t>
      </w:r>
      <w:r w:rsidRPr="00E8798B">
        <w:rPr>
          <w:rFonts w:cs="Times New Roman"/>
          <w:sz w:val="24"/>
        </w:rPr>
        <w:t>(Kruskal Wallis,</w:t>
      </w:r>
      <w:r w:rsidR="00864C4C" w:rsidRPr="00E8798B">
        <w:rPr>
          <w:rFonts w:cs="Times New Roman"/>
          <w:sz w:val="24"/>
        </w:rPr>
        <w:t xml:space="preserve"> chi-squared =</w:t>
      </w:r>
      <w:r w:rsidR="00FC6A7E" w:rsidRPr="00E8798B">
        <w:rPr>
          <w:rFonts w:cs="Times New Roman"/>
          <w:sz w:val="24"/>
        </w:rPr>
        <w:t xml:space="preserve"> 57.07</w:t>
      </w:r>
      <w:r w:rsidR="00864C4C" w:rsidRPr="00E8798B">
        <w:rPr>
          <w:rFonts w:cs="Times New Roman"/>
          <w:sz w:val="24"/>
        </w:rPr>
        <w:t>,</w:t>
      </w:r>
      <w:r w:rsidRPr="00E8798B">
        <w:rPr>
          <w:rFonts w:cs="Times New Roman"/>
          <w:sz w:val="24"/>
        </w:rPr>
        <w:t xml:space="preserve"> </w:t>
      </w:r>
      <w:r w:rsidR="006F7FF8" w:rsidRPr="00E8798B">
        <w:rPr>
          <w:rFonts w:cs="Times New Roman"/>
          <w:i/>
          <w:iCs/>
          <w:sz w:val="24"/>
        </w:rPr>
        <w:t>p</w:t>
      </w:r>
      <w:r w:rsidRPr="00E8798B">
        <w:rPr>
          <w:rFonts w:cs="Times New Roman"/>
          <w:sz w:val="24"/>
        </w:rPr>
        <w:t xml:space="preserve"> &lt; </w:t>
      </w:r>
      <w:r w:rsidR="00864C4C" w:rsidRPr="00E8798B">
        <w:rPr>
          <w:rFonts w:cs="Times New Roman"/>
          <w:sz w:val="24"/>
        </w:rPr>
        <w:t>0</w:t>
      </w:r>
      <w:r w:rsidRPr="00E8798B">
        <w:rPr>
          <w:rFonts w:cs="Times New Roman"/>
          <w:sz w:val="24"/>
        </w:rPr>
        <w:t>.</w:t>
      </w:r>
      <w:r w:rsidR="00864C4C" w:rsidRPr="00E8798B">
        <w:rPr>
          <w:rFonts w:cs="Times New Roman"/>
          <w:sz w:val="24"/>
        </w:rPr>
        <w:t>0</w:t>
      </w:r>
      <w:r w:rsidRPr="00E8798B">
        <w:rPr>
          <w:rFonts w:cs="Times New Roman"/>
          <w:sz w:val="24"/>
        </w:rPr>
        <w:t>001) (Fig</w:t>
      </w:r>
      <w:r w:rsidR="00FC6A7E" w:rsidRPr="00E8798B">
        <w:rPr>
          <w:rFonts w:cs="Times New Roman"/>
          <w:sz w:val="24"/>
        </w:rPr>
        <w:t>.</w:t>
      </w:r>
      <w:r w:rsidRPr="00E8798B">
        <w:rPr>
          <w:rFonts w:cs="Times New Roman"/>
          <w:sz w:val="24"/>
        </w:rPr>
        <w:t xml:space="preserve"> </w:t>
      </w:r>
      <w:r w:rsidR="00DB483E" w:rsidRPr="00E8798B">
        <w:rPr>
          <w:rFonts w:cs="Times New Roman"/>
          <w:sz w:val="24"/>
        </w:rPr>
        <w:t>5</w:t>
      </w:r>
      <w:r w:rsidRPr="00E8798B">
        <w:rPr>
          <w:rFonts w:cs="Times New Roman"/>
          <w:sz w:val="24"/>
        </w:rPr>
        <w:t>). In other words, core reduction strategies that require fewer core rotations, such as unifacial and unidirectional strategies, are less reduced than those that</w:t>
      </w:r>
      <w:r w:rsidR="00B32AB4" w:rsidRPr="00E8798B">
        <w:rPr>
          <w:rFonts w:cs="Times New Roman"/>
          <w:sz w:val="24"/>
        </w:rPr>
        <w:t xml:space="preserve"> that involved more comple</w:t>
      </w:r>
      <w:r w:rsidR="000E19CD" w:rsidRPr="00E8798B">
        <w:rPr>
          <w:rFonts w:cs="Times New Roman"/>
          <w:sz w:val="24"/>
        </w:rPr>
        <w:t>x</w:t>
      </w:r>
      <w:r w:rsidR="00B32AB4" w:rsidRPr="00E8798B">
        <w:rPr>
          <w:rFonts w:cs="Times New Roman"/>
          <w:sz w:val="24"/>
        </w:rPr>
        <w:t xml:space="preserve"> </w:t>
      </w:r>
      <w:r w:rsidR="00DB483E" w:rsidRPr="00E8798B">
        <w:rPr>
          <w:rFonts w:cs="Times New Roman"/>
          <w:sz w:val="24"/>
        </w:rPr>
        <w:t>patterns.</w:t>
      </w:r>
    </w:p>
    <w:p w14:paraId="1B1ABFB9" w14:textId="27305CEE" w:rsidR="001A42AA" w:rsidRPr="00E8798B" w:rsidRDefault="006F7FF8" w:rsidP="002F2FA2">
      <w:pPr>
        <w:pStyle w:val="ImageCaption"/>
        <w:spacing w:before="180" w:after="180" w:line="480" w:lineRule="auto"/>
        <w:jc w:val="center"/>
        <w:rPr>
          <w:rFonts w:ascii="Times New Roman" w:hAnsi="Times New Roman" w:cs="Times New Roman"/>
          <w:b/>
          <w:bCs/>
          <w:i w:val="0"/>
          <w:iCs/>
        </w:rPr>
      </w:pPr>
      <w:r w:rsidRPr="00E8798B">
        <w:rPr>
          <w:rFonts w:ascii="Times New Roman" w:hAnsi="Times New Roman" w:cs="Times New Roman"/>
          <w:b/>
          <w:bCs/>
          <w:i w:val="0"/>
          <w:iCs/>
        </w:rPr>
        <w:t xml:space="preserve">Insert </w:t>
      </w:r>
      <w:r w:rsidR="003F0E20" w:rsidRPr="00E8798B">
        <w:rPr>
          <w:rFonts w:ascii="Times New Roman" w:hAnsi="Times New Roman" w:cs="Times New Roman"/>
          <w:b/>
          <w:bCs/>
          <w:i w:val="0"/>
          <w:iCs/>
        </w:rPr>
        <w:t xml:space="preserve">Figure </w:t>
      </w:r>
      <w:r w:rsidR="00DB483E" w:rsidRPr="00E8798B">
        <w:rPr>
          <w:rFonts w:ascii="Times New Roman" w:hAnsi="Times New Roman" w:cs="Times New Roman"/>
          <w:b/>
          <w:bCs/>
          <w:i w:val="0"/>
          <w:iCs/>
        </w:rPr>
        <w:t>5</w:t>
      </w:r>
    </w:p>
    <w:p w14:paraId="6C39E4BC" w14:textId="031807CC" w:rsidR="001A42AA" w:rsidRPr="00E8798B" w:rsidRDefault="006F7FF8" w:rsidP="002F2FA2">
      <w:pPr>
        <w:pStyle w:val="Heading2"/>
        <w:spacing w:before="180" w:after="180" w:line="480" w:lineRule="auto"/>
        <w:rPr>
          <w:rFonts w:cs="Times New Roman"/>
          <w:szCs w:val="24"/>
        </w:rPr>
      </w:pPr>
      <w:bookmarkStart w:id="7" w:name="flake-efficiency"/>
      <w:r w:rsidRPr="00E8798B">
        <w:rPr>
          <w:rFonts w:cs="Times New Roman"/>
          <w:szCs w:val="24"/>
        </w:rPr>
        <w:lastRenderedPageBreak/>
        <w:t xml:space="preserve">3.2.  </w:t>
      </w:r>
      <w:r w:rsidR="00232C7D" w:rsidRPr="00E8798B">
        <w:rPr>
          <w:rFonts w:cs="Times New Roman"/>
          <w:szCs w:val="24"/>
        </w:rPr>
        <w:t>Flake efficiency</w:t>
      </w:r>
      <w:bookmarkEnd w:id="7"/>
    </w:p>
    <w:p w14:paraId="67680BA0" w14:textId="2F6C11CC" w:rsidR="001A42AA" w:rsidRPr="00E8798B" w:rsidRDefault="00232C7D" w:rsidP="002F2FA2">
      <w:pPr>
        <w:pStyle w:val="FirstParagraph"/>
        <w:spacing w:line="480" w:lineRule="auto"/>
        <w:rPr>
          <w:rFonts w:cs="Times New Roman"/>
          <w:sz w:val="24"/>
        </w:rPr>
      </w:pPr>
      <w:r w:rsidRPr="00E8798B">
        <w:rPr>
          <w:rFonts w:cs="Times New Roman"/>
          <w:sz w:val="24"/>
        </w:rPr>
        <w:t xml:space="preserve">Analysis of the relative proportion of </w:t>
      </w:r>
      <w:r w:rsidR="000E19CD" w:rsidRPr="00E8798B">
        <w:rPr>
          <w:rFonts w:cs="Times New Roman"/>
          <w:sz w:val="24"/>
        </w:rPr>
        <w:t xml:space="preserve">flake </w:t>
      </w:r>
      <w:r w:rsidRPr="00E8798B">
        <w:rPr>
          <w:rFonts w:cs="Times New Roman"/>
          <w:sz w:val="24"/>
        </w:rPr>
        <w:t xml:space="preserve">edge to mass indicates significantly different technological strategies applied to the different raw materials from the </w:t>
      </w:r>
      <w:r w:rsidR="00321529" w:rsidRPr="00E8798B">
        <w:rPr>
          <w:rFonts w:cs="Times New Roman"/>
          <w:sz w:val="24"/>
        </w:rPr>
        <w:t>Kanjera South</w:t>
      </w:r>
      <w:r w:rsidRPr="00E8798B">
        <w:rPr>
          <w:rFonts w:cs="Times New Roman"/>
          <w:sz w:val="24"/>
        </w:rPr>
        <w:t xml:space="preserve"> assemblage. Although the mean values of raw materials are relatively similar, the overall distribution indicates that rock types from sources that are further away from </w:t>
      </w:r>
      <w:r w:rsidR="00321529" w:rsidRPr="00E8798B">
        <w:rPr>
          <w:rFonts w:cs="Times New Roman"/>
          <w:sz w:val="24"/>
        </w:rPr>
        <w:t>Kanjera South</w:t>
      </w:r>
      <w:r w:rsidRPr="00E8798B">
        <w:rPr>
          <w:rFonts w:cs="Times New Roman"/>
          <w:sz w:val="24"/>
        </w:rPr>
        <w:t xml:space="preserve"> (</w:t>
      </w:r>
      <w:proofErr w:type="gramStart"/>
      <w:r w:rsidRPr="00E8798B">
        <w:rPr>
          <w:rFonts w:cs="Times New Roman"/>
          <w:sz w:val="24"/>
        </w:rPr>
        <w:t>e.g.</w:t>
      </w:r>
      <w:proofErr w:type="gramEnd"/>
      <w:r w:rsidRPr="00E8798B">
        <w:rPr>
          <w:rFonts w:cs="Times New Roman"/>
          <w:sz w:val="24"/>
        </w:rPr>
        <w:t> </w:t>
      </w:r>
      <w:r w:rsidR="000E19CD" w:rsidRPr="00E8798B">
        <w:rPr>
          <w:rFonts w:cs="Times New Roman"/>
          <w:sz w:val="24"/>
        </w:rPr>
        <w:t>NyR</w:t>
      </w:r>
      <w:r w:rsidRPr="00E8798B">
        <w:rPr>
          <w:rFonts w:cs="Times New Roman"/>
          <w:sz w:val="24"/>
        </w:rPr>
        <w:t xml:space="preserve">, </w:t>
      </w:r>
      <w:r w:rsidR="000E19CD" w:rsidRPr="00E8798B">
        <w:rPr>
          <w:rFonts w:cs="Times New Roman"/>
          <w:sz w:val="24"/>
        </w:rPr>
        <w:t>BFe</w:t>
      </w:r>
      <w:r w:rsidRPr="00E8798B">
        <w:rPr>
          <w:rFonts w:cs="Times New Roman"/>
          <w:sz w:val="24"/>
        </w:rPr>
        <w:t xml:space="preserve">, </w:t>
      </w:r>
      <w:r w:rsidR="000E19CD" w:rsidRPr="00E8798B">
        <w:rPr>
          <w:rFonts w:cs="Times New Roman"/>
          <w:sz w:val="24"/>
        </w:rPr>
        <w:t>BQu</w:t>
      </w:r>
      <w:r w:rsidRPr="00E8798B">
        <w:rPr>
          <w:rFonts w:cs="Times New Roman"/>
          <w:sz w:val="24"/>
        </w:rPr>
        <w:t xml:space="preserve">) are produced in a way that allows for much higher efficiency values than those seen in the rock types found close to </w:t>
      </w:r>
      <w:r w:rsidR="00321529" w:rsidRPr="00E8798B">
        <w:rPr>
          <w:rFonts w:cs="Times New Roman"/>
          <w:sz w:val="24"/>
        </w:rPr>
        <w:t>Kanjera South</w:t>
      </w:r>
      <w:r w:rsidR="00B32AB4" w:rsidRPr="00E8798B">
        <w:rPr>
          <w:rFonts w:cs="Times New Roman"/>
          <w:sz w:val="24"/>
        </w:rPr>
        <w:t xml:space="preserve"> </w:t>
      </w:r>
      <w:r w:rsidRPr="00E8798B">
        <w:rPr>
          <w:rFonts w:cs="Times New Roman"/>
          <w:sz w:val="24"/>
        </w:rPr>
        <w:t>(</w:t>
      </w:r>
      <w:r w:rsidR="00864C4C" w:rsidRPr="00E8798B">
        <w:rPr>
          <w:rFonts w:cs="Times New Roman"/>
          <w:sz w:val="24"/>
        </w:rPr>
        <w:t xml:space="preserve">Mann-Whitney U, W= </w:t>
      </w:r>
      <w:r w:rsidR="00FC6A7E" w:rsidRPr="00E8798B">
        <w:rPr>
          <w:rFonts w:cs="Times New Roman"/>
          <w:sz w:val="24"/>
        </w:rPr>
        <w:t>191209</w:t>
      </w:r>
      <w:r w:rsidR="009C3DDF" w:rsidRPr="00E8798B">
        <w:rPr>
          <w:rFonts w:cs="Times New Roman"/>
          <w:sz w:val="24"/>
        </w:rPr>
        <w:t xml:space="preserve">, </w:t>
      </w:r>
      <w:r w:rsidR="009C3DDF" w:rsidRPr="00E8798B">
        <w:rPr>
          <w:rFonts w:cs="Times New Roman"/>
          <w:i/>
          <w:iCs/>
          <w:sz w:val="24"/>
        </w:rPr>
        <w:t>p &lt; .0001</w:t>
      </w:r>
      <w:r w:rsidRPr="00E8798B">
        <w:rPr>
          <w:rFonts w:cs="Times New Roman"/>
          <w:sz w:val="24"/>
        </w:rPr>
        <w:t>). It should be noted that even though there are significant differences between the edge to mass ratios, the distributions show overlap (Fig</w:t>
      </w:r>
      <w:r w:rsidR="00103B57" w:rsidRPr="00E8798B">
        <w:rPr>
          <w:rFonts w:cs="Times New Roman"/>
          <w:sz w:val="24"/>
        </w:rPr>
        <w:t>.</w:t>
      </w:r>
      <w:r w:rsidRPr="00E8798B">
        <w:rPr>
          <w:rFonts w:cs="Times New Roman"/>
          <w:sz w:val="24"/>
        </w:rPr>
        <w:t xml:space="preserve"> </w:t>
      </w:r>
      <w:r w:rsidR="00DB483E" w:rsidRPr="00E8798B">
        <w:rPr>
          <w:rFonts w:cs="Times New Roman"/>
          <w:sz w:val="24"/>
        </w:rPr>
        <w:t>6</w:t>
      </w:r>
      <w:r w:rsidR="003F0E20" w:rsidRPr="00E8798B">
        <w:rPr>
          <w:rFonts w:cs="Times New Roman"/>
          <w:sz w:val="24"/>
        </w:rPr>
        <w:t>)</w:t>
      </w:r>
      <w:r w:rsidRPr="00E8798B">
        <w:rPr>
          <w:rFonts w:cs="Times New Roman"/>
          <w:sz w:val="24"/>
        </w:rPr>
        <w:t>. This indicates that it is physically possible to produce flakes with similar edge to mass ratios in each raw material type</w:t>
      </w:r>
      <w:r w:rsidR="009C3DDF" w:rsidRPr="00E8798B">
        <w:rPr>
          <w:rFonts w:cs="Times New Roman"/>
          <w:sz w:val="24"/>
        </w:rPr>
        <w:t>. Given the results of the core reduction intensity and flake sequence analysis, it could</w:t>
      </w:r>
      <w:r w:rsidR="000F5C57" w:rsidRPr="00E8798B">
        <w:rPr>
          <w:rFonts w:cs="Times New Roman"/>
          <w:sz w:val="24"/>
        </w:rPr>
        <w:t xml:space="preserve"> also</w:t>
      </w:r>
      <w:r w:rsidR="009C3DDF" w:rsidRPr="00E8798B">
        <w:rPr>
          <w:rFonts w:cs="Times New Roman"/>
          <w:sz w:val="24"/>
        </w:rPr>
        <w:t xml:space="preserve"> be argued that the observed differences in flake efficiency could simply reflect the varying levels of reduction intensity observed </w:t>
      </w:r>
      <w:r w:rsidR="00695143" w:rsidRPr="00E8798B">
        <w:rPr>
          <w:rFonts w:cs="Times New Roman"/>
          <w:sz w:val="24"/>
        </w:rPr>
        <w:t xml:space="preserve">between the distant and local assemblage. However, </w:t>
      </w:r>
      <w:r w:rsidR="007F792F" w:rsidRPr="00E8798B">
        <w:rPr>
          <w:rFonts w:cs="Times New Roman"/>
          <w:sz w:val="24"/>
        </w:rPr>
        <w:t xml:space="preserve">Fig. </w:t>
      </w:r>
      <w:r w:rsidR="00695143" w:rsidRPr="00E8798B">
        <w:rPr>
          <w:rFonts w:cs="Times New Roman"/>
          <w:sz w:val="24"/>
        </w:rPr>
        <w:t>6 (right) suggests that there is no strong relationship between flake sequence and flake efficiency. This suggests that hominins</w:t>
      </w:r>
      <w:r w:rsidRPr="00E8798B">
        <w:rPr>
          <w:rFonts w:cs="Times New Roman"/>
          <w:sz w:val="24"/>
        </w:rPr>
        <w:t xml:space="preserve"> at </w:t>
      </w:r>
      <w:r w:rsidR="00321529" w:rsidRPr="00E8798B">
        <w:rPr>
          <w:rFonts w:cs="Times New Roman"/>
          <w:sz w:val="24"/>
        </w:rPr>
        <w:t>Kanjera South</w:t>
      </w:r>
      <w:r w:rsidRPr="00E8798B">
        <w:rPr>
          <w:rFonts w:cs="Times New Roman"/>
          <w:sz w:val="24"/>
        </w:rPr>
        <w:t xml:space="preserve"> did not implement this strategy as frequently on raw materials that were locally abundant. Hominins at </w:t>
      </w:r>
      <w:r w:rsidR="00321529" w:rsidRPr="00E8798B">
        <w:rPr>
          <w:rFonts w:cs="Times New Roman"/>
          <w:sz w:val="24"/>
        </w:rPr>
        <w:t>Kanjera South</w:t>
      </w:r>
      <w:r w:rsidRPr="00E8798B">
        <w:rPr>
          <w:rFonts w:cs="Times New Roman"/>
          <w:sz w:val="24"/>
        </w:rPr>
        <w:t xml:space="preserve"> consistently produced flakes with greater edge and less mass from rock types that came from more distant sources. </w:t>
      </w:r>
    </w:p>
    <w:p w14:paraId="1D92EADE" w14:textId="59C506AF" w:rsidR="001A42AA" w:rsidRPr="00E8798B" w:rsidRDefault="00103B57" w:rsidP="002F2FA2">
      <w:pPr>
        <w:pStyle w:val="ImageCaption"/>
        <w:spacing w:before="180" w:after="180" w:line="480" w:lineRule="auto"/>
        <w:jc w:val="center"/>
        <w:rPr>
          <w:rFonts w:ascii="Times New Roman" w:hAnsi="Times New Roman" w:cs="Times New Roman"/>
          <w:i w:val="0"/>
          <w:iCs/>
        </w:rPr>
      </w:pPr>
      <w:r w:rsidRPr="00E8798B">
        <w:rPr>
          <w:rFonts w:ascii="Times New Roman" w:hAnsi="Times New Roman" w:cs="Times New Roman"/>
          <w:i w:val="0"/>
          <w:iCs/>
        </w:rPr>
        <w:t xml:space="preserve">Insert </w:t>
      </w:r>
      <w:r w:rsidR="003F0E20" w:rsidRPr="00E8798B">
        <w:rPr>
          <w:rFonts w:ascii="Times New Roman" w:hAnsi="Times New Roman" w:cs="Times New Roman"/>
          <w:i w:val="0"/>
          <w:iCs/>
        </w:rPr>
        <w:t xml:space="preserve">Figure </w:t>
      </w:r>
      <w:r w:rsidR="009C3DDF" w:rsidRPr="00E8798B">
        <w:rPr>
          <w:rFonts w:ascii="Times New Roman" w:hAnsi="Times New Roman" w:cs="Times New Roman"/>
          <w:i w:val="0"/>
          <w:iCs/>
        </w:rPr>
        <w:t>6</w:t>
      </w:r>
    </w:p>
    <w:p w14:paraId="28491626" w14:textId="7F03F443" w:rsidR="001A42AA" w:rsidRPr="00E8798B" w:rsidRDefault="00103B57" w:rsidP="000A3860">
      <w:pPr>
        <w:pStyle w:val="Heading1"/>
        <w:rPr>
          <w:rFonts w:cs="Times New Roman"/>
          <w:szCs w:val="24"/>
        </w:rPr>
      </w:pPr>
      <w:bookmarkStart w:id="8" w:name="discussion"/>
      <w:r w:rsidRPr="00E8798B">
        <w:rPr>
          <w:rFonts w:cs="Times New Roman"/>
          <w:szCs w:val="24"/>
        </w:rPr>
        <w:t xml:space="preserve">4. </w:t>
      </w:r>
      <w:r w:rsidR="00232C7D" w:rsidRPr="00E8798B">
        <w:rPr>
          <w:rFonts w:cs="Times New Roman"/>
          <w:szCs w:val="24"/>
        </w:rPr>
        <w:t>Discussion</w:t>
      </w:r>
      <w:bookmarkEnd w:id="8"/>
    </w:p>
    <w:p w14:paraId="7D6CC061" w14:textId="6653259D" w:rsidR="0005761E" w:rsidRPr="00E8798B" w:rsidRDefault="00183A9C" w:rsidP="002F2FA2">
      <w:pPr>
        <w:pStyle w:val="BodyText"/>
        <w:rPr>
          <w:rFonts w:cs="Times New Roman"/>
          <w:i/>
          <w:iCs/>
          <w:sz w:val="24"/>
        </w:rPr>
      </w:pPr>
      <w:bookmarkStart w:id="9" w:name="the-influence-of-raw-material-properties"/>
      <w:r w:rsidRPr="00E8798B">
        <w:rPr>
          <w:rFonts w:cs="Times New Roman"/>
          <w:i/>
          <w:iCs/>
          <w:sz w:val="24"/>
        </w:rPr>
        <w:t xml:space="preserve">4.1 </w:t>
      </w:r>
      <w:r w:rsidR="0005761E" w:rsidRPr="00E8798B">
        <w:rPr>
          <w:rFonts w:cs="Times New Roman"/>
          <w:i/>
          <w:iCs/>
          <w:sz w:val="24"/>
        </w:rPr>
        <w:t xml:space="preserve">Inferring </w:t>
      </w:r>
      <w:r w:rsidR="00676BB2" w:rsidRPr="00E8798B">
        <w:rPr>
          <w:rFonts w:cs="Times New Roman"/>
          <w:i/>
          <w:iCs/>
          <w:sz w:val="24"/>
        </w:rPr>
        <w:t>l</w:t>
      </w:r>
      <w:r w:rsidR="0005761E" w:rsidRPr="00E8798B">
        <w:rPr>
          <w:rFonts w:cs="Times New Roman"/>
          <w:i/>
          <w:iCs/>
          <w:sz w:val="24"/>
        </w:rPr>
        <w:t>and</w:t>
      </w:r>
      <w:r w:rsidR="00676BB2" w:rsidRPr="00E8798B">
        <w:rPr>
          <w:rFonts w:cs="Times New Roman"/>
          <w:i/>
          <w:iCs/>
          <w:sz w:val="24"/>
        </w:rPr>
        <w:t>-u</w:t>
      </w:r>
      <w:r w:rsidR="0005761E" w:rsidRPr="00E8798B">
        <w:rPr>
          <w:rFonts w:cs="Times New Roman"/>
          <w:i/>
          <w:iCs/>
          <w:sz w:val="24"/>
        </w:rPr>
        <w:t xml:space="preserve">se at </w:t>
      </w:r>
      <w:r w:rsidR="00321529" w:rsidRPr="00E8798B">
        <w:rPr>
          <w:rFonts w:cs="Times New Roman"/>
          <w:i/>
          <w:iCs/>
          <w:sz w:val="24"/>
        </w:rPr>
        <w:t>Kanjera South</w:t>
      </w:r>
      <w:r w:rsidR="0005761E" w:rsidRPr="00E8798B">
        <w:rPr>
          <w:rFonts w:cs="Times New Roman"/>
          <w:i/>
          <w:iCs/>
          <w:sz w:val="24"/>
        </w:rPr>
        <w:t xml:space="preserve"> </w:t>
      </w:r>
      <w:bookmarkEnd w:id="9"/>
    </w:p>
    <w:p w14:paraId="42832102" w14:textId="77777777" w:rsidR="00183A9C" w:rsidRPr="00E8798B" w:rsidRDefault="00183A9C" w:rsidP="002F2FA2">
      <w:pPr>
        <w:pStyle w:val="BodyText"/>
        <w:rPr>
          <w:rFonts w:cs="Times New Roman"/>
          <w:iCs/>
          <w:sz w:val="24"/>
        </w:rPr>
      </w:pPr>
    </w:p>
    <w:p w14:paraId="3089431C" w14:textId="18B9C003" w:rsidR="001A42AA" w:rsidRPr="00E8798B" w:rsidRDefault="00232C7D">
      <w:pPr>
        <w:pStyle w:val="FirstParagraph"/>
        <w:spacing w:line="480" w:lineRule="auto"/>
        <w:rPr>
          <w:rFonts w:cs="Times New Roman"/>
          <w:sz w:val="24"/>
        </w:rPr>
      </w:pPr>
      <w:r w:rsidRPr="00E8798B">
        <w:rPr>
          <w:rFonts w:cs="Times New Roman"/>
          <w:sz w:val="24"/>
        </w:rPr>
        <w:t xml:space="preserve">The results of this study show an interaction between stone tool utilization, raw material type and core reduction strategies. The most striking distinction is the difference in the degree of </w:t>
      </w:r>
      <w:r w:rsidRPr="00E8798B">
        <w:rPr>
          <w:rFonts w:cs="Times New Roman"/>
          <w:sz w:val="24"/>
        </w:rPr>
        <w:lastRenderedPageBreak/>
        <w:t xml:space="preserve">utilization of materials from local and </w:t>
      </w:r>
      <w:r w:rsidR="0005206C" w:rsidRPr="00E8798B">
        <w:rPr>
          <w:rFonts w:cs="Times New Roman"/>
          <w:sz w:val="24"/>
        </w:rPr>
        <w:t xml:space="preserve">exotic </w:t>
      </w:r>
      <w:r w:rsidRPr="00E8798B">
        <w:rPr>
          <w:rFonts w:cs="Times New Roman"/>
          <w:sz w:val="24"/>
        </w:rPr>
        <w:t xml:space="preserve">sources. This is also reflected in the flake sequence data. </w:t>
      </w:r>
      <w:r w:rsidR="00B20BFE" w:rsidRPr="00E8798B">
        <w:rPr>
          <w:rFonts w:cs="Times New Roman"/>
          <w:sz w:val="24"/>
        </w:rPr>
        <w:t>To some extent, this can be explained by</w:t>
      </w:r>
      <w:r w:rsidR="004D62E3" w:rsidRPr="00E8798B">
        <w:rPr>
          <w:rFonts w:cs="Times New Roman"/>
          <w:sz w:val="24"/>
        </w:rPr>
        <w:t xml:space="preserve"> the poor quality of some of the local materials</w:t>
      </w:r>
      <w:r w:rsidR="00B20BFE" w:rsidRPr="00E8798B">
        <w:rPr>
          <w:rFonts w:cs="Times New Roman"/>
          <w:sz w:val="24"/>
        </w:rPr>
        <w:t>. As discussed in</w:t>
      </w:r>
      <w:r w:rsidR="007F792F" w:rsidRPr="00E8798B">
        <w:rPr>
          <w:rFonts w:cs="Times New Roman"/>
          <w:sz w:val="24"/>
        </w:rPr>
        <w:t xml:space="preserve"> Braun et. al </w:t>
      </w:r>
      <w:r w:rsidR="007F792F" w:rsidRPr="00E8798B">
        <w:rPr>
          <w:rFonts w:cs="Times New Roman"/>
          <w:sz w:val="24"/>
        </w:rPr>
        <w:fldChar w:fldCharType="begin"/>
      </w:r>
      <w:r w:rsidR="007F792F" w:rsidRPr="00E8798B">
        <w:rPr>
          <w:rFonts w:cs="Times New Roman"/>
          <w:sz w:val="24"/>
        </w:rPr>
        <w:instrText xml:space="preserve"> ADDIN ZOTERO_ITEM CSL_CITATION {"citationID":"SP6y0WEH","properties":{"formattedCitation":"(2009a)","plainCitation":"(2009a)","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uppress-author":true}],"schema":"https://github.com/citation-style-language/schema/raw/master/csl-citation.json"} </w:instrText>
      </w:r>
      <w:r w:rsidR="007F792F" w:rsidRPr="00E8798B">
        <w:rPr>
          <w:rFonts w:cs="Times New Roman"/>
          <w:sz w:val="24"/>
        </w:rPr>
        <w:fldChar w:fldCharType="separate"/>
      </w:r>
      <w:r w:rsidR="007F792F" w:rsidRPr="00E8798B">
        <w:rPr>
          <w:rFonts w:cs="Times New Roman"/>
          <w:noProof/>
          <w:sz w:val="24"/>
        </w:rPr>
        <w:t>(2009a)</w:t>
      </w:r>
      <w:r w:rsidR="007F792F" w:rsidRPr="00E8798B">
        <w:rPr>
          <w:rFonts w:cs="Times New Roman"/>
          <w:sz w:val="24"/>
        </w:rPr>
        <w:fldChar w:fldCharType="end"/>
      </w:r>
      <w:r w:rsidR="004D62E3" w:rsidRPr="00E8798B">
        <w:rPr>
          <w:rFonts w:cs="Times New Roman"/>
          <w:sz w:val="24"/>
        </w:rPr>
        <w:t xml:space="preserve">, removal sequences in </w:t>
      </w:r>
      <w:r w:rsidRPr="00E8798B">
        <w:rPr>
          <w:rFonts w:cs="Times New Roman"/>
          <w:sz w:val="24"/>
        </w:rPr>
        <w:t>local fenetized rocks (FNy)</w:t>
      </w:r>
      <w:r w:rsidR="004D62E3" w:rsidRPr="00E8798B">
        <w:rPr>
          <w:rFonts w:cs="Times New Roman"/>
          <w:sz w:val="24"/>
        </w:rPr>
        <w:t xml:space="preserve"> tend to be short</w:t>
      </w:r>
      <w:r w:rsidRPr="00E8798B">
        <w:rPr>
          <w:rFonts w:cs="Times New Roman"/>
          <w:sz w:val="24"/>
        </w:rPr>
        <w:t xml:space="preserve"> </w:t>
      </w:r>
      <w:r w:rsidR="004D62E3" w:rsidRPr="00E8798B">
        <w:rPr>
          <w:rFonts w:cs="Times New Roman"/>
          <w:sz w:val="24"/>
        </w:rPr>
        <w:t>because of the presence of</w:t>
      </w:r>
      <w:r w:rsidRPr="00E8798B">
        <w:rPr>
          <w:rFonts w:cs="Times New Roman"/>
          <w:sz w:val="24"/>
        </w:rPr>
        <w:t xml:space="preserve"> preexisting internal fracture planes</w:t>
      </w:r>
      <w:r w:rsidR="00F47FC7" w:rsidRPr="00E8798B">
        <w:rPr>
          <w:rFonts w:cs="Times New Roman"/>
          <w:sz w:val="24"/>
        </w:rPr>
        <w:t xml:space="preserve"> </w:t>
      </w:r>
      <w:r w:rsidRPr="00E8798B">
        <w:rPr>
          <w:rFonts w:cs="Times New Roman"/>
          <w:sz w:val="24"/>
        </w:rPr>
        <w:t xml:space="preserve">present in the highly metasomatized rocks. The chalky nature and block-like geometry of Homa limestone (HLi) also limits the number of flakes that can be removed. In contrast, the majority of raw materials from more distant sources possess fewer flaws and fracture more predictably than those found locally </w:t>
      </w:r>
      <w:r w:rsidR="00DB483E" w:rsidRPr="00E8798B">
        <w:rPr>
          <w:rFonts w:cs="Times New Roman"/>
          <w:sz w:val="24"/>
        </w:rPr>
        <w:fldChar w:fldCharType="begin"/>
      </w:r>
      <w:r w:rsidR="00321529" w:rsidRPr="00E8798B">
        <w:rPr>
          <w:rFonts w:cs="Times New Roman"/>
          <w:sz w:val="24"/>
        </w:rPr>
        <w:instrText xml:space="preserve"> ADDIN ZOTERO_ITEM CSL_CITATION {"citationID":"MES6IB1z","properties":{"formattedCitation":"(Braun et al., 2009a)","plainCitation":"(Braun et al., 2009a)","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DB483E" w:rsidRPr="00E8798B">
        <w:rPr>
          <w:rFonts w:cs="Times New Roman"/>
          <w:sz w:val="24"/>
        </w:rPr>
        <w:fldChar w:fldCharType="separate"/>
      </w:r>
      <w:r w:rsidR="00DB483E" w:rsidRPr="00E8798B">
        <w:rPr>
          <w:rFonts w:cs="Times New Roman"/>
          <w:noProof/>
          <w:sz w:val="24"/>
        </w:rPr>
        <w:t>(Braun et al., 2009a)</w:t>
      </w:r>
      <w:r w:rsidR="00DB483E" w:rsidRPr="00E8798B">
        <w:rPr>
          <w:rFonts w:cs="Times New Roman"/>
          <w:sz w:val="24"/>
        </w:rPr>
        <w:fldChar w:fldCharType="end"/>
      </w:r>
      <w:r w:rsidRPr="00E8798B">
        <w:rPr>
          <w:rFonts w:cs="Times New Roman"/>
          <w:sz w:val="24"/>
        </w:rPr>
        <w:t>.</w:t>
      </w:r>
    </w:p>
    <w:p w14:paraId="56164EF3" w14:textId="344493D2" w:rsidR="00DB483E" w:rsidRPr="00E8798B" w:rsidRDefault="00DB483E" w:rsidP="00B00D09">
      <w:pPr>
        <w:pStyle w:val="BodyText"/>
        <w:spacing w:line="480" w:lineRule="auto"/>
        <w:rPr>
          <w:rFonts w:cs="Times New Roman"/>
          <w:sz w:val="24"/>
        </w:rPr>
      </w:pPr>
      <w:r w:rsidRPr="00E8798B">
        <w:rPr>
          <w:rFonts w:cs="Times New Roman"/>
          <w:sz w:val="24"/>
        </w:rPr>
        <w:t>However, n</w:t>
      </w:r>
      <w:r w:rsidR="00B4686C" w:rsidRPr="00E8798B">
        <w:rPr>
          <w:rFonts w:cs="Times New Roman"/>
          <w:sz w:val="24"/>
        </w:rPr>
        <w:t>ot all of the cores from local sources have internal flaws</w:t>
      </w:r>
      <w:r w:rsidR="00232C7D" w:rsidRPr="00E8798B">
        <w:rPr>
          <w:rFonts w:cs="Times New Roman"/>
          <w:sz w:val="24"/>
        </w:rPr>
        <w:t xml:space="preserve">. </w:t>
      </w:r>
      <w:r w:rsidR="00B4686C" w:rsidRPr="00E8798B">
        <w:rPr>
          <w:rFonts w:cs="Times New Roman"/>
          <w:sz w:val="24"/>
        </w:rPr>
        <w:t xml:space="preserve">In particular, </w:t>
      </w:r>
      <w:r w:rsidR="00232C7D" w:rsidRPr="00E8798B">
        <w:rPr>
          <w:rFonts w:cs="Times New Roman"/>
          <w:sz w:val="24"/>
        </w:rPr>
        <w:t>Homa phonolite</w:t>
      </w:r>
      <w:r w:rsidR="004F3D23" w:rsidRPr="00E8798B">
        <w:rPr>
          <w:rFonts w:cs="Times New Roman"/>
          <w:sz w:val="24"/>
        </w:rPr>
        <w:t xml:space="preserve"> </w:t>
      </w:r>
      <w:r w:rsidR="00232C7D" w:rsidRPr="00E8798B">
        <w:rPr>
          <w:rFonts w:cs="Times New Roman"/>
          <w:sz w:val="24"/>
        </w:rPr>
        <w:t xml:space="preserve">does not have the defects common in </w:t>
      </w:r>
      <w:r w:rsidR="001101A8" w:rsidRPr="00E8798B">
        <w:rPr>
          <w:rFonts w:cs="Times New Roman"/>
          <w:sz w:val="24"/>
        </w:rPr>
        <w:t xml:space="preserve">the </w:t>
      </w:r>
      <w:r w:rsidR="00232C7D" w:rsidRPr="00E8798B">
        <w:rPr>
          <w:rFonts w:cs="Times New Roman"/>
          <w:sz w:val="24"/>
        </w:rPr>
        <w:t xml:space="preserve">other local raw materials but is still less reduced than the nonlocal raw materials. </w:t>
      </w:r>
      <w:r w:rsidR="00DF6899" w:rsidRPr="00E8798B">
        <w:rPr>
          <w:rFonts w:cs="Times New Roman"/>
          <w:sz w:val="24"/>
        </w:rPr>
        <w:t>T</w:t>
      </w:r>
      <w:r w:rsidR="00232C7D" w:rsidRPr="00E8798B">
        <w:rPr>
          <w:rFonts w:cs="Times New Roman"/>
          <w:sz w:val="24"/>
        </w:rPr>
        <w:t xml:space="preserve">he </w:t>
      </w:r>
      <w:r w:rsidRPr="00E8798B">
        <w:rPr>
          <w:rFonts w:cs="Times New Roman"/>
          <w:sz w:val="24"/>
        </w:rPr>
        <w:t>coarse-grained</w:t>
      </w:r>
      <w:r w:rsidR="00232C7D" w:rsidRPr="00E8798B">
        <w:rPr>
          <w:rFonts w:cs="Times New Roman"/>
          <w:sz w:val="24"/>
        </w:rPr>
        <w:t xml:space="preserve"> nature of </w:t>
      </w:r>
      <w:r w:rsidR="004F3D23" w:rsidRPr="00E8798B">
        <w:rPr>
          <w:rFonts w:cs="Times New Roman"/>
          <w:sz w:val="24"/>
        </w:rPr>
        <w:t xml:space="preserve">Oyugis granite </w:t>
      </w:r>
      <w:r w:rsidR="00873ED2" w:rsidRPr="00E8798B">
        <w:rPr>
          <w:rFonts w:cs="Times New Roman"/>
          <w:sz w:val="24"/>
        </w:rPr>
        <w:t xml:space="preserve">makes it </w:t>
      </w:r>
      <w:r w:rsidR="00232C7D" w:rsidRPr="00E8798B">
        <w:rPr>
          <w:rFonts w:cs="Times New Roman"/>
          <w:sz w:val="24"/>
        </w:rPr>
        <w:t>difficult to maintain angles of less than 90 degrees</w:t>
      </w:r>
      <w:r w:rsidR="00873ED2" w:rsidRPr="00E8798B">
        <w:rPr>
          <w:rFonts w:cs="Times New Roman"/>
          <w:sz w:val="24"/>
        </w:rPr>
        <w:t xml:space="preserve">, </w:t>
      </w:r>
      <w:r w:rsidR="00232C7D" w:rsidRPr="00E8798B">
        <w:rPr>
          <w:rFonts w:cs="Times New Roman"/>
          <w:sz w:val="24"/>
        </w:rPr>
        <w:t xml:space="preserve">thus limiting the degree that </w:t>
      </w:r>
      <w:r w:rsidR="00873ED2" w:rsidRPr="00E8798B">
        <w:rPr>
          <w:rFonts w:cs="Times New Roman"/>
          <w:sz w:val="24"/>
        </w:rPr>
        <w:t xml:space="preserve">the material </w:t>
      </w:r>
      <w:r w:rsidR="00232C7D" w:rsidRPr="00E8798B">
        <w:rPr>
          <w:rFonts w:cs="Times New Roman"/>
          <w:sz w:val="24"/>
        </w:rPr>
        <w:t xml:space="preserve">could be reduced </w:t>
      </w:r>
      <w:r w:rsidR="007F792F" w:rsidRPr="00E8798B">
        <w:rPr>
          <w:rFonts w:cs="Times New Roman"/>
          <w:sz w:val="24"/>
        </w:rPr>
        <w:fldChar w:fldCharType="begin"/>
      </w:r>
      <w:r w:rsidR="007F792F" w:rsidRPr="00E8798B">
        <w:rPr>
          <w:rFonts w:cs="Times New Roman"/>
          <w:sz w:val="24"/>
        </w:rPr>
        <w:instrText xml:space="preserve"> ADDIN ZOTERO_ITEM CSL_CITATION {"citationID":"J2Qjhvam","properties":{"formattedCitation":"(Braun et al., 2009a)","plainCitation":"(Braun et al., 2009a)","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7F792F" w:rsidRPr="00E8798B">
        <w:rPr>
          <w:rFonts w:cs="Times New Roman"/>
          <w:sz w:val="24"/>
        </w:rPr>
        <w:fldChar w:fldCharType="separate"/>
      </w:r>
      <w:r w:rsidR="007F792F" w:rsidRPr="00E8798B">
        <w:rPr>
          <w:rFonts w:cs="Times New Roman"/>
          <w:noProof/>
          <w:sz w:val="24"/>
        </w:rPr>
        <w:t>(Braun et al., 2009a)</w:t>
      </w:r>
      <w:r w:rsidR="007F792F" w:rsidRPr="00E8798B">
        <w:rPr>
          <w:rFonts w:cs="Times New Roman"/>
          <w:sz w:val="24"/>
        </w:rPr>
        <w:fldChar w:fldCharType="end"/>
      </w:r>
      <w:r w:rsidR="00232C7D" w:rsidRPr="00E8798B">
        <w:rPr>
          <w:rFonts w:cs="Times New Roman"/>
          <w:sz w:val="24"/>
        </w:rPr>
        <w:t>. Despite the</w:t>
      </w:r>
      <w:r w:rsidR="00873ED2" w:rsidRPr="00E8798B">
        <w:rPr>
          <w:rFonts w:cs="Times New Roman"/>
          <w:sz w:val="24"/>
        </w:rPr>
        <w:t>se</w:t>
      </w:r>
      <w:r w:rsidR="00232C7D" w:rsidRPr="00E8798B">
        <w:rPr>
          <w:rFonts w:cs="Times New Roman"/>
          <w:sz w:val="24"/>
        </w:rPr>
        <w:t xml:space="preserve"> limitations, Oyugis granite is still more reduced than any of the local raw materials (</w:t>
      </w:r>
      <w:r w:rsidR="00103B57" w:rsidRPr="00E8798B">
        <w:rPr>
          <w:rFonts w:cs="Times New Roman"/>
          <w:sz w:val="24"/>
        </w:rPr>
        <w:t>F</w:t>
      </w:r>
      <w:r w:rsidR="00232C7D" w:rsidRPr="00E8798B">
        <w:rPr>
          <w:rFonts w:cs="Times New Roman"/>
          <w:sz w:val="24"/>
        </w:rPr>
        <w:t>ig</w:t>
      </w:r>
      <w:r w:rsidR="00103B57" w:rsidRPr="00E8798B">
        <w:rPr>
          <w:rFonts w:cs="Times New Roman"/>
          <w:sz w:val="24"/>
        </w:rPr>
        <w:t>.</w:t>
      </w:r>
      <w:r w:rsidR="00232C7D" w:rsidRPr="00E8798B">
        <w:rPr>
          <w:rFonts w:cs="Times New Roman"/>
          <w:sz w:val="24"/>
        </w:rPr>
        <w:t xml:space="preserve"> </w:t>
      </w:r>
      <w:r w:rsidR="003F0E20" w:rsidRPr="00E8798B">
        <w:rPr>
          <w:rFonts w:cs="Times New Roman"/>
          <w:sz w:val="24"/>
        </w:rPr>
        <w:t>4</w:t>
      </w:r>
      <w:r w:rsidR="00232C7D" w:rsidRPr="00E8798B">
        <w:rPr>
          <w:rFonts w:cs="Times New Roman"/>
          <w:sz w:val="24"/>
        </w:rPr>
        <w:t>).</w:t>
      </w:r>
      <w:r w:rsidR="00147839" w:rsidRPr="00E8798B">
        <w:rPr>
          <w:rFonts w:cs="Times New Roman"/>
          <w:sz w:val="24"/>
        </w:rPr>
        <w:t xml:space="preserve"> The totality of these data suggest that raw material properties</w:t>
      </w:r>
      <w:r w:rsidR="0005206C" w:rsidRPr="00E8798B">
        <w:rPr>
          <w:rFonts w:cs="Times New Roman"/>
          <w:sz w:val="24"/>
        </w:rPr>
        <w:t xml:space="preserve"> play a role in reduction intensity but</w:t>
      </w:r>
      <w:r w:rsidR="00147839" w:rsidRPr="00E8798B">
        <w:rPr>
          <w:rFonts w:cs="Times New Roman"/>
          <w:sz w:val="24"/>
        </w:rPr>
        <w:t xml:space="preserve"> </w:t>
      </w:r>
      <w:r w:rsidR="0005206C" w:rsidRPr="00E8798B">
        <w:rPr>
          <w:rFonts w:cs="Times New Roman"/>
          <w:sz w:val="24"/>
        </w:rPr>
        <w:t>do</w:t>
      </w:r>
      <w:r w:rsidR="00147839" w:rsidRPr="00E8798B">
        <w:rPr>
          <w:rFonts w:cs="Times New Roman"/>
          <w:sz w:val="24"/>
        </w:rPr>
        <w:t xml:space="preserve"> not explain all of the variation in the </w:t>
      </w:r>
      <w:r w:rsidR="00321529" w:rsidRPr="00E8798B">
        <w:rPr>
          <w:rFonts w:cs="Times New Roman"/>
          <w:sz w:val="24"/>
        </w:rPr>
        <w:t>Kanjera South</w:t>
      </w:r>
      <w:r w:rsidR="00147839" w:rsidRPr="00E8798B">
        <w:rPr>
          <w:rFonts w:cs="Times New Roman"/>
          <w:sz w:val="24"/>
        </w:rPr>
        <w:t xml:space="preserve"> assemblage</w:t>
      </w:r>
      <w:r w:rsidR="00B4686C" w:rsidRPr="00E8798B">
        <w:rPr>
          <w:rFonts w:cs="Times New Roman"/>
          <w:sz w:val="24"/>
        </w:rPr>
        <w:t>.</w:t>
      </w:r>
    </w:p>
    <w:p w14:paraId="1950874C" w14:textId="79ED4909" w:rsidR="00DF6899" w:rsidRPr="00E8798B" w:rsidRDefault="00183A9C" w:rsidP="00183A9C">
      <w:pPr>
        <w:pStyle w:val="BodyText"/>
        <w:spacing w:line="480" w:lineRule="auto"/>
        <w:ind w:firstLine="720"/>
        <w:rPr>
          <w:rFonts w:cs="Times New Roman"/>
          <w:sz w:val="24"/>
        </w:rPr>
      </w:pPr>
      <w:r w:rsidRPr="00E8798B">
        <w:rPr>
          <w:rFonts w:cs="Times New Roman"/>
          <w:sz w:val="24"/>
        </w:rPr>
        <w:t xml:space="preserve">These outstanding differences in the degree of stone utilization at </w:t>
      </w:r>
      <w:r w:rsidR="00321529" w:rsidRPr="00E8798B">
        <w:rPr>
          <w:rFonts w:cs="Times New Roman"/>
          <w:sz w:val="24"/>
        </w:rPr>
        <w:t>Kanjera South</w:t>
      </w:r>
      <w:r w:rsidR="008A2934" w:rsidRPr="00E8798B">
        <w:rPr>
          <w:rFonts w:cs="Times New Roman"/>
          <w:sz w:val="24"/>
        </w:rPr>
        <w:t xml:space="preserve"> </w:t>
      </w:r>
      <w:r w:rsidRPr="00E8798B">
        <w:rPr>
          <w:rFonts w:cs="Times New Roman"/>
          <w:sz w:val="24"/>
        </w:rPr>
        <w:t>can be interpreted as the result of the continuous use of the high quality exotic raw materials as they were moved across long distances. T</w:t>
      </w:r>
      <w:r w:rsidR="005941E7" w:rsidRPr="00E8798B">
        <w:rPr>
          <w:rFonts w:cs="Times New Roman"/>
          <w:sz w:val="24"/>
        </w:rPr>
        <w:t>he higher core reduction intensity values and greater flake sequence values in the exotic</w:t>
      </w:r>
      <w:r w:rsidRPr="00E8798B">
        <w:rPr>
          <w:rFonts w:cs="Times New Roman"/>
          <w:sz w:val="24"/>
        </w:rPr>
        <w:t xml:space="preserve"> material</w:t>
      </w:r>
      <w:r w:rsidR="005941E7" w:rsidRPr="00E8798B">
        <w:rPr>
          <w:rFonts w:cs="Times New Roman"/>
          <w:sz w:val="24"/>
        </w:rPr>
        <w:t xml:space="preserve"> </w:t>
      </w:r>
      <w:r w:rsidR="00722287" w:rsidRPr="00E8798B">
        <w:rPr>
          <w:rFonts w:cs="Times New Roman"/>
          <w:sz w:val="24"/>
        </w:rPr>
        <w:t xml:space="preserve">is </w:t>
      </w:r>
      <w:r w:rsidR="00C41C4F" w:rsidRPr="00E8798B">
        <w:rPr>
          <w:rFonts w:cs="Times New Roman"/>
          <w:sz w:val="24"/>
        </w:rPr>
        <w:t xml:space="preserve">consistent with </w:t>
      </w:r>
      <w:r w:rsidR="00722287" w:rsidRPr="00E8798B">
        <w:rPr>
          <w:rFonts w:cs="Times New Roman"/>
          <w:sz w:val="24"/>
        </w:rPr>
        <w:t>a</w:t>
      </w:r>
      <w:r w:rsidR="00C41C4F" w:rsidRPr="00E8798B">
        <w:rPr>
          <w:rFonts w:cs="Times New Roman"/>
          <w:sz w:val="24"/>
        </w:rPr>
        <w:t xml:space="preserve"> distance-decay pattern of tool-use</w:t>
      </w:r>
      <w:r w:rsidR="005941E7" w:rsidRPr="00E8798B">
        <w:rPr>
          <w:rFonts w:cs="Times New Roman"/>
          <w:sz w:val="24"/>
        </w:rPr>
        <w:t xml:space="preserve"> that has been documented in a variety of time periods</w:t>
      </w:r>
      <w:r w:rsidR="00C41C4F" w:rsidRPr="00E8798B">
        <w:rPr>
          <w:rFonts w:cs="Times New Roman"/>
          <w:sz w:val="24"/>
        </w:rPr>
        <w:t xml:space="preserve"> </w:t>
      </w:r>
      <w:r w:rsidR="00C41C4F" w:rsidRPr="00E8798B">
        <w:rPr>
          <w:rFonts w:cs="Times New Roman"/>
          <w:sz w:val="24"/>
        </w:rPr>
        <w:fldChar w:fldCharType="begin"/>
      </w:r>
      <w:r w:rsidR="00321529" w:rsidRPr="00E8798B">
        <w:rPr>
          <w:rFonts w:cs="Times New Roman"/>
          <w:sz w:val="24"/>
        </w:rPr>
        <w:instrText xml:space="preserve"> ADDIN ZOTERO_ITEM CSL_CITATION {"citationID":"jXyZA4IF","properties":{"formattedCitation":"(Clark, 1979; Newman, 1994; Close, 1999; Blumenschine et al., 2008; Luncz et al., 2016)","plainCitation":"(Clark, 1979; Newman, 1994; Close, 1999; Blumenschine et al., 2008; Luncz et al., 2016)","noteIndex":0},"citationItems":[{"id":501,"uris":["http://zotero.org/users/2042166/items/KGZDZ6BG"],"uri":["http://zotero.org/users/2042166/items/KGZDZ6BG"],"itemData":{"id":501,"type":"article-journal","container-title":"Economic Geography","DOI":"10.2307/142729","ISSN":"00130095","issue":"1","language":"en","page":"1","source":"Crossref","title":"Measuring the Flow of Goods with Archaeological Data","volume":"55","author":[{"family":"Clark","given":"John R."}],"issued":{"date-parts":[["1979",1]]}}},{"id":497,"uris":["http://zotero.org/users/2042166/items/IKKQQWJS"],"uri":["http://zotero.org/users/2042166/items/IKKQQWJS"],"itemData":{"id":497,"type":"article-journal","container-title":"Journal of Field Archaeology","DOI":"10.1179/009346994797175541","ISSN":"0093-4690, 2042-4582","issue":"4","language":"en","page":"491-501","source":"Crossref","title":"The Effects of Distance on Lithic Material Reduction Technology","volume":"21","author":[{"family":"Newman","given":"Jay R."}],"issued":{"date-parts":[["1994",12]]}}},{"id":500,"uris":["http://zotero.org/users/2042166/items/UU58E4HJ"],"uri":["http://zotero.org/users/2042166/items/UU58E4HJ"],"itemData":{"id":500,"type":"article-journal","container-title":"Antiquity","DOI":"10.1017/S0003598X00087810","ISSN":"0003-598X, 1745-1744","issue":"279","language":"en","page":"24-32","source":"Crossref","title":"Distance and decay: an uneasy relationship","title-short":"Distance and decay","volume":"73","author":[{"family":"Close","given":"Angela E."}],"issued":{"date-parts":[["1999",3]]}}},{"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00C41C4F" w:rsidRPr="00E8798B">
        <w:rPr>
          <w:rFonts w:cs="Times New Roman"/>
          <w:sz w:val="24"/>
        </w:rPr>
        <w:fldChar w:fldCharType="separate"/>
      </w:r>
      <w:r w:rsidR="005941E7" w:rsidRPr="00E8798B">
        <w:rPr>
          <w:rFonts w:cs="Times New Roman"/>
          <w:noProof/>
          <w:sz w:val="24"/>
        </w:rPr>
        <w:t>(Clark, 1979; Newman, 1994; Close, 1999; Blumenschine et al., 2008; Luncz et al., 2016)</w:t>
      </w:r>
      <w:r w:rsidR="00C41C4F" w:rsidRPr="00E8798B">
        <w:rPr>
          <w:rFonts w:cs="Times New Roman"/>
          <w:sz w:val="24"/>
        </w:rPr>
        <w:fldChar w:fldCharType="end"/>
      </w:r>
      <w:r w:rsidR="00C41C4F" w:rsidRPr="00E8798B">
        <w:rPr>
          <w:rFonts w:cs="Times New Roman"/>
          <w:sz w:val="24"/>
        </w:rPr>
        <w:t>.</w:t>
      </w:r>
      <w:r w:rsidR="005941E7" w:rsidRPr="00E8798B">
        <w:rPr>
          <w:rFonts w:cs="Times New Roman"/>
          <w:sz w:val="24"/>
        </w:rPr>
        <w:t xml:space="preserve"> Though this pattern has often been associated with a high level of planning and foresight, m</w:t>
      </w:r>
      <w:r w:rsidR="00610798" w:rsidRPr="00E8798B">
        <w:rPr>
          <w:rFonts w:cs="Times New Roman"/>
          <w:sz w:val="24"/>
        </w:rPr>
        <w:t xml:space="preserve">odeling work has demonstrated that differences in </w:t>
      </w:r>
      <w:r w:rsidR="00610798" w:rsidRPr="00E8798B">
        <w:rPr>
          <w:rFonts w:cs="Times New Roman"/>
          <w:sz w:val="24"/>
        </w:rPr>
        <w:lastRenderedPageBreak/>
        <w:t>the reduction intensity of materials from local and distant sources can arise</w:t>
      </w:r>
      <w:r w:rsidRPr="00E8798B">
        <w:rPr>
          <w:rFonts w:cs="Times New Roman"/>
          <w:sz w:val="24"/>
        </w:rPr>
        <w:t xml:space="preserve"> </w:t>
      </w:r>
      <w:r w:rsidR="008A2934" w:rsidRPr="00E8798B">
        <w:rPr>
          <w:rFonts w:cs="Times New Roman"/>
          <w:sz w:val="24"/>
        </w:rPr>
        <w:t xml:space="preserve">simply </w:t>
      </w:r>
      <w:r w:rsidRPr="00E8798B">
        <w:rPr>
          <w:rFonts w:cs="Times New Roman"/>
          <w:sz w:val="24"/>
        </w:rPr>
        <w:t>due to continuous transport even</w:t>
      </w:r>
      <w:r w:rsidR="00610798" w:rsidRPr="00E8798B">
        <w:rPr>
          <w:rFonts w:cs="Times New Roman"/>
          <w:sz w:val="24"/>
        </w:rPr>
        <w:t xml:space="preserve"> </w:t>
      </w:r>
      <w:r w:rsidR="00333045" w:rsidRPr="00E8798B">
        <w:rPr>
          <w:rFonts w:cs="Times New Roman"/>
          <w:sz w:val="24"/>
        </w:rPr>
        <w:t>in the absence of a structured land-use pattern</w:t>
      </w:r>
      <w:r w:rsidR="005941E7" w:rsidRPr="00E8798B">
        <w:rPr>
          <w:rFonts w:cs="Times New Roman"/>
          <w:sz w:val="24"/>
        </w:rPr>
        <w:t xml:space="preserve"> </w:t>
      </w:r>
      <w:r w:rsidR="007F792F" w:rsidRPr="00E8798B">
        <w:rPr>
          <w:rFonts w:cs="Times New Roman"/>
          <w:sz w:val="24"/>
        </w:rPr>
        <w:t>[</w:t>
      </w:r>
      <w:r w:rsidR="008A2934" w:rsidRPr="00E8798B">
        <w:rPr>
          <w:rFonts w:cs="Times New Roman"/>
          <w:sz w:val="24"/>
        </w:rPr>
        <w:t>i</w:t>
      </w:r>
      <w:r w:rsidR="005941E7" w:rsidRPr="00E8798B">
        <w:rPr>
          <w:rFonts w:cs="Times New Roman"/>
          <w:sz w:val="24"/>
        </w:rPr>
        <w:t>.e.</w:t>
      </w:r>
      <w:r w:rsidR="008A2934" w:rsidRPr="00E8798B">
        <w:rPr>
          <w:rFonts w:cs="Times New Roman"/>
          <w:sz w:val="24"/>
        </w:rPr>
        <w:t>,</w:t>
      </w:r>
      <w:r w:rsidR="005941E7" w:rsidRPr="00E8798B">
        <w:rPr>
          <w:rFonts w:cs="Times New Roman"/>
          <w:sz w:val="24"/>
        </w:rPr>
        <w:t xml:space="preserve"> random movement</w:t>
      </w:r>
      <w:r w:rsidR="007F792F" w:rsidRPr="00E8798B">
        <w:rPr>
          <w:rFonts w:cs="Times New Roman"/>
          <w:sz w:val="24"/>
        </w:rPr>
        <w:t>,</w:t>
      </w:r>
      <w:r w:rsidR="00333045" w:rsidRPr="00E8798B">
        <w:rPr>
          <w:rFonts w:cs="Times New Roman"/>
          <w:sz w:val="24"/>
        </w:rPr>
        <w:t xml:space="preserve"> </w:t>
      </w:r>
      <w:r w:rsidR="00C41C4F" w:rsidRPr="00E8798B">
        <w:rPr>
          <w:rFonts w:cs="Times New Roman"/>
          <w:sz w:val="24"/>
        </w:rPr>
        <w:fldChar w:fldCharType="begin"/>
      </w:r>
      <w:r w:rsidR="00321529" w:rsidRPr="00E8798B">
        <w:rPr>
          <w:rFonts w:cs="Times New Roman"/>
          <w:sz w:val="24"/>
        </w:rPr>
        <w:instrText xml:space="preserve"> ADDIN ZOTERO_ITEM CSL_CITATION {"citationID":"jwusA8FL","properties":{"formattedCitation":"(Brantingham, 2003; Pop, 2016)","plainCitation":"(Brantingham, 2003; Pop, 2016)","noteIndex":0},"citationItems":[{"id":655,"uris":["http://zotero.org/users/2042166/items/XEGM23VG"],"uri":["http://zotero.org/users/2042166/items/XEGM23VG"],"itemData":{"id":655,"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id":704,"uris":["http://zotero.org/users/2042166/items/99YP4EBZ"],"uri":["http://zotero.org/users/2042166/items/99YP4EBZ"],"itemData":{"id":704,"type":"article-journal","abstract":"© 2015 Springer Science+Business Media New YorkThis paper presents a systematic re-evaluation of Brantingham's (American Antiquity, 68(3), 487-509, 2003) neutral model of raw material procurement. I demonstrate that, in its original form, the model is ill-suited to the identification of archaeologically visible patterns, as it can only simulate processes governing the composition of toolkits and these differ substantially from those influencing the composition of discard records. I discuss and implement a series of modifications, and provide a detailed analysis of discard records produced under revised model definitions. On this basis, I argue that qualitative similarities in patterns generated by the neutral model and those evidenced in archaeological contexts cannot be used to prove, or disprove, the adaptive or functional significance of raw material variability (cf. Brantingham 2003). However, I show that the revised model can be used to detect deviations from neutral expectations quantitatively and within well-defined error ranges. I outline a new set of predictions for what archaeological variability should look like under the simplest procurement, transport, and discard behaviors, and argue that deviations from each of these may be traceable to specific behavioral domains (e.g., biased mobility, raw material selectivity). I also demonstrate that (a) archaeological sites or assemblages do not offer an adequate proxy for the average composition of ancient forager toolkits; (b) assemblage richness is, by itself, a very poor predictor of occupational histories; and (c) that the common practice of calculating expected frequencies from distances to sources is flawed, regardless of how such distances are measured.","container-title":"Journal of Archaeological Method and Theory","DOI":"10.1007/s10816-015-9262-y","ISSN":"15737764","issue":"4","page":"1127–1161","title":"Simulating Lithic Raw Material Variability in Archaeological Contexts: A Re-evaluation and Revision of Brantingham's Neutral Model","volume":"23","author":[{"family":"Pop","given":"Cornel M."}],"issued":{"date-parts":[["2016"]]}}}],"schema":"https://github.com/citation-style-language/schema/raw/master/csl-citation.json"} </w:instrText>
      </w:r>
      <w:r w:rsidR="00C41C4F" w:rsidRPr="00E8798B">
        <w:rPr>
          <w:rFonts w:cs="Times New Roman"/>
          <w:sz w:val="24"/>
        </w:rPr>
        <w:fldChar w:fldCharType="separate"/>
      </w:r>
      <w:r w:rsidR="00C41C4F" w:rsidRPr="00E8798B">
        <w:rPr>
          <w:rFonts w:cs="Times New Roman"/>
          <w:noProof/>
          <w:sz w:val="24"/>
        </w:rPr>
        <w:t>(Brantingham, 2003; Pop, 2016)</w:t>
      </w:r>
      <w:r w:rsidR="00C41C4F" w:rsidRPr="00E8798B">
        <w:rPr>
          <w:rFonts w:cs="Times New Roman"/>
          <w:sz w:val="24"/>
        </w:rPr>
        <w:fldChar w:fldCharType="end"/>
      </w:r>
      <w:r w:rsidR="007F792F" w:rsidRPr="00E8798B">
        <w:rPr>
          <w:rFonts w:cs="Times New Roman"/>
          <w:sz w:val="24"/>
        </w:rPr>
        <w:t>]</w:t>
      </w:r>
      <w:r w:rsidR="00610798" w:rsidRPr="00E8798B">
        <w:rPr>
          <w:rFonts w:cs="Times New Roman"/>
          <w:sz w:val="24"/>
        </w:rPr>
        <w:t>.</w:t>
      </w:r>
      <w:r w:rsidR="00C41C4F" w:rsidRPr="00E8798B">
        <w:rPr>
          <w:rFonts w:cs="Times New Roman"/>
          <w:sz w:val="24"/>
        </w:rPr>
        <w:t xml:space="preserve"> However, the </w:t>
      </w:r>
      <w:r w:rsidR="00321529" w:rsidRPr="00E8798B">
        <w:rPr>
          <w:rFonts w:cs="Times New Roman"/>
          <w:sz w:val="24"/>
        </w:rPr>
        <w:t>Kanjera South</w:t>
      </w:r>
      <w:r w:rsidR="00C41C4F" w:rsidRPr="00E8798B">
        <w:rPr>
          <w:rFonts w:cs="Times New Roman"/>
          <w:sz w:val="24"/>
        </w:rPr>
        <w:t xml:space="preserve"> assemblage deviates from these neutral models in one critical aspect. </w:t>
      </w:r>
      <w:r w:rsidR="00D7527C" w:rsidRPr="00E8798B">
        <w:rPr>
          <w:rFonts w:cs="Times New Roman"/>
          <w:sz w:val="24"/>
        </w:rPr>
        <w:t xml:space="preserve">These </w:t>
      </w:r>
      <w:r w:rsidR="00C41C4F" w:rsidRPr="00E8798B">
        <w:rPr>
          <w:rFonts w:cs="Times New Roman"/>
          <w:sz w:val="24"/>
        </w:rPr>
        <w:t xml:space="preserve">models </w:t>
      </w:r>
      <w:r w:rsidR="00722287" w:rsidRPr="00E8798B">
        <w:rPr>
          <w:rFonts w:cs="Times New Roman"/>
          <w:sz w:val="24"/>
        </w:rPr>
        <w:t xml:space="preserve">predict that </w:t>
      </w:r>
      <w:r w:rsidR="00C41C4F" w:rsidRPr="00E8798B">
        <w:rPr>
          <w:rFonts w:cs="Times New Roman"/>
          <w:sz w:val="24"/>
        </w:rPr>
        <w:t>the variance in tool reduction intensity will</w:t>
      </w:r>
      <w:r w:rsidR="005941E7" w:rsidRPr="00E8798B">
        <w:rPr>
          <w:rFonts w:cs="Times New Roman"/>
          <w:sz w:val="24"/>
        </w:rPr>
        <w:t xml:space="preserve"> also</w:t>
      </w:r>
      <w:r w:rsidR="00C41C4F" w:rsidRPr="00E8798B">
        <w:rPr>
          <w:rFonts w:cs="Times New Roman"/>
          <w:sz w:val="24"/>
        </w:rPr>
        <w:t xml:space="preserve"> decrease</w:t>
      </w:r>
      <w:r w:rsidR="0055204D" w:rsidRPr="00E8798B">
        <w:rPr>
          <w:rFonts w:cs="Times New Roman"/>
          <w:sz w:val="24"/>
        </w:rPr>
        <w:t xml:space="preserve"> </w:t>
      </w:r>
      <w:r w:rsidR="00722287" w:rsidRPr="00E8798B">
        <w:rPr>
          <w:rFonts w:cs="Times New Roman"/>
          <w:sz w:val="24"/>
        </w:rPr>
        <w:t>with</w:t>
      </w:r>
      <w:r w:rsidR="0055204D" w:rsidRPr="00E8798B">
        <w:rPr>
          <w:rFonts w:cs="Times New Roman"/>
          <w:sz w:val="24"/>
        </w:rPr>
        <w:t xml:space="preserve"> distance from the </w:t>
      </w:r>
      <w:r w:rsidR="00D7527C" w:rsidRPr="00E8798B">
        <w:rPr>
          <w:rFonts w:cs="Times New Roman"/>
          <w:sz w:val="24"/>
        </w:rPr>
        <w:t xml:space="preserve">raw material </w:t>
      </w:r>
      <w:r w:rsidR="00C41C4F" w:rsidRPr="00E8798B">
        <w:rPr>
          <w:rFonts w:cs="Times New Roman"/>
          <w:sz w:val="24"/>
        </w:rPr>
        <w:t>source</w:t>
      </w:r>
      <w:r w:rsidR="00722287" w:rsidRPr="00E8798B">
        <w:rPr>
          <w:rFonts w:cs="Times New Roman"/>
          <w:sz w:val="24"/>
        </w:rPr>
        <w:t xml:space="preserve"> </w:t>
      </w:r>
      <w:r w:rsidR="00B4686C" w:rsidRPr="00E8798B">
        <w:rPr>
          <w:rFonts w:cs="Times New Roman"/>
          <w:sz w:val="24"/>
        </w:rPr>
        <w:fldChar w:fldCharType="begin"/>
      </w:r>
      <w:r w:rsidR="00321529" w:rsidRPr="00E8798B">
        <w:rPr>
          <w:rFonts w:cs="Times New Roman"/>
          <w:sz w:val="24"/>
        </w:rPr>
        <w:instrText xml:space="preserve"> ADDIN ZOTERO_ITEM CSL_CITATION {"citationID":"XJdhPefN","properties":{"formattedCitation":"(Brantingham, 2003, p. 501)","plainCitation":"(Brantingham, 2003, p. 501)","noteIndex":0},"citationItems":[{"id":655,"uris":["http://zotero.org/users/2042166/items/XEGM23VG"],"uri":["http://zotero.org/users/2042166/items/XEGM23VG"],"itemData":{"id":655,"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locator":"501"}],"schema":"https://github.com/citation-style-language/schema/raw/master/csl-citation.json"} </w:instrText>
      </w:r>
      <w:r w:rsidR="00B4686C" w:rsidRPr="00E8798B">
        <w:rPr>
          <w:rFonts w:cs="Times New Roman"/>
          <w:sz w:val="24"/>
        </w:rPr>
        <w:fldChar w:fldCharType="separate"/>
      </w:r>
      <w:r w:rsidR="00B4686C" w:rsidRPr="00E8798B">
        <w:rPr>
          <w:rFonts w:cs="Times New Roman"/>
          <w:noProof/>
          <w:sz w:val="24"/>
        </w:rPr>
        <w:t>(Brantingham, 2003, p. 501)</w:t>
      </w:r>
      <w:r w:rsidR="00B4686C" w:rsidRPr="00E8798B">
        <w:rPr>
          <w:rFonts w:cs="Times New Roman"/>
          <w:sz w:val="24"/>
        </w:rPr>
        <w:fldChar w:fldCharType="end"/>
      </w:r>
      <w:r w:rsidR="00C41C4F" w:rsidRPr="00E8798B">
        <w:rPr>
          <w:rFonts w:cs="Times New Roman"/>
          <w:sz w:val="24"/>
        </w:rPr>
        <w:t xml:space="preserve">. </w:t>
      </w:r>
      <w:r w:rsidR="0055204D" w:rsidRPr="00E8798B">
        <w:rPr>
          <w:rFonts w:cs="Times New Roman"/>
          <w:sz w:val="24"/>
        </w:rPr>
        <w:t>In contrast with model expectations, while exotic materials are reduced more substantially than local materials, the interquartile ranges of flake sequence and core reduction measures of assemblages from distant sources are as wide (or wider) than those associated with local sources.</w:t>
      </w:r>
    </w:p>
    <w:p w14:paraId="7698754D" w14:textId="4A2F7365" w:rsidR="00B4686C" w:rsidRPr="00E8798B" w:rsidRDefault="00DF6899" w:rsidP="00AE7E23">
      <w:pPr>
        <w:pStyle w:val="BodyText"/>
        <w:spacing w:line="480" w:lineRule="auto"/>
        <w:ind w:firstLine="720"/>
        <w:rPr>
          <w:rFonts w:cs="Times New Roman"/>
          <w:sz w:val="24"/>
        </w:rPr>
      </w:pPr>
      <w:r w:rsidRPr="00E8798B">
        <w:rPr>
          <w:rFonts w:cs="Times New Roman"/>
          <w:sz w:val="24"/>
        </w:rPr>
        <w:t xml:space="preserve">Therefore, the </w:t>
      </w:r>
      <w:r w:rsidR="00321529" w:rsidRPr="00E8798B">
        <w:rPr>
          <w:rFonts w:cs="Times New Roman"/>
          <w:sz w:val="24"/>
        </w:rPr>
        <w:t>Kanjera South</w:t>
      </w:r>
      <w:r w:rsidRPr="00E8798B">
        <w:rPr>
          <w:rFonts w:cs="Times New Roman"/>
          <w:sz w:val="24"/>
        </w:rPr>
        <w:t xml:space="preserve"> assemblage does not fit expectations under neutral conditions.</w:t>
      </w:r>
      <w:r w:rsidR="00B4686C" w:rsidRPr="00E8798B">
        <w:rPr>
          <w:rFonts w:cs="Times New Roman"/>
          <w:sz w:val="24"/>
        </w:rPr>
        <w:t xml:space="preserve"> </w:t>
      </w:r>
      <w:r w:rsidR="0055204D" w:rsidRPr="00E8798B">
        <w:rPr>
          <w:rFonts w:cs="Times New Roman"/>
          <w:sz w:val="24"/>
        </w:rPr>
        <w:t>It has been hypothesized that</w:t>
      </w:r>
      <w:r w:rsidR="005941E7" w:rsidRPr="00E8798B">
        <w:rPr>
          <w:rFonts w:cs="Times New Roman"/>
          <w:sz w:val="24"/>
        </w:rPr>
        <w:t xml:space="preserve"> such</w:t>
      </w:r>
      <w:r w:rsidR="0055204D" w:rsidRPr="00E8798B">
        <w:rPr>
          <w:rFonts w:cs="Times New Roman"/>
          <w:sz w:val="24"/>
        </w:rPr>
        <w:t xml:space="preserve"> deviations from the neutral model of this nature may arise due to increasingly linear movements toward specific locatio</w:t>
      </w:r>
      <w:r w:rsidR="005941E7" w:rsidRPr="00E8798B">
        <w:rPr>
          <w:rFonts w:cs="Times New Roman"/>
          <w:sz w:val="24"/>
        </w:rPr>
        <w:t xml:space="preserve">ns </w:t>
      </w:r>
      <w:r w:rsidR="005941E7" w:rsidRPr="00E8798B">
        <w:rPr>
          <w:rFonts w:cs="Times New Roman"/>
          <w:sz w:val="24"/>
        </w:rPr>
        <w:fldChar w:fldCharType="begin"/>
      </w:r>
      <w:r w:rsidR="00321529" w:rsidRPr="00E8798B">
        <w:rPr>
          <w:rFonts w:cs="Times New Roman"/>
          <w:sz w:val="24"/>
        </w:rPr>
        <w:instrText xml:space="preserve"> ADDIN ZOTERO_ITEM CSL_CITATION {"citationID":"gGJWcTsP","properties":{"formattedCitation":"(Brantingham, 2003, 2006; Blumenschine et al., 2008; Braun et al., 2008b)","plainCitation":"(Brantingham, 2003, 2006; Blumenschine et al., 2008; Braun et al., 2008b)","noteIndex":0},"citationItems":[{"id":655,"uris":["http://zotero.org/users/2042166/items/XEGM23VG"],"uri":["http://zotero.org/users/2042166/items/XEGM23VG"],"itemData":{"id":655,"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id":659,"uris":["http://zotero.org/users/2042166/items/5GHVXPNH"],"uri":["http://zotero.org/users/2042166/items/5GHVXPNH"],"itemData":{"id":659,"type":"article-journal","abstract":"A formal model of forager mobility based on a well-known stochastic process termed a Levy random walk is developed. When combined with neutral assumptions about the way stone is procured and used, the model might be used to recover detailed quantitative information about the organization of forager mobility from raw-material transport distances.","container-title":"Current Anthropology","DOI":"10.1086/503062","ISSN":"0011-3204","issue":"3","note":"PMID: 684","page":"435–459","title":"Measuring Forager Mobility","volume":"47","author":[{"family":"Brantingham","given":"P. Jeffrey"}],"issued":{"date-parts":[["2006"]]}}},{"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1172,"uris":["http://zotero.org/users/2042166/items/RHM8XBC5"],"uri":["http://zotero.org/users/2042166/items/RHM8XBC5"],"itemData":{"id":1172,"type":"article-journal","abstract":"The relationship between artifact manufacture, use, and discard in the Developed Oldowan is complex. Here we use digital-image-analysis techniques to investigate the intensity of reduction in single-platform cores of the Developed Oldowan of the Okote Member, Koobi Fora Formation. Data suggest that this method provides a more accurate measure of reduction intensity than previous applications of a unifacial-scraper model. Assemblages of single-platform cores excavated from extensive lateral exposures of the Okote Member provide insights into the relationship between raw-material availability and discard patterns. Variation in reduction intensity suggests that tools are not always discarded in patterns that would be predicted by the availability of raw material. Further, it appears that hominin transport decisions involved an assessment of the potential use-life of certain forms. Many aspects of Developed Oldowan technology conform to previously developed models of curated technologies.","container-title":"Journal of Human Evolution","DOI":"10.1016/j.jhevol.2008.05.020","ISSN":"00472484","issue":"6","journalAbbreviation":"Journal of Human Evolution","language":"en","page":"1053-1063","source":"DOI.org (Crossref)","title":"Landscape-scale variation in hominin tool use: Evidence from the Developed Oldowan","title-short":"Landscape-scale variation in hominin tool use","volume":"55","author":[{"family":"Braun","given":"David R."},{"family":"Rogers","given":"Michael J.","suffix":""},{"family":"Harris","given":"John W.K."},{"family":"Walker","given":"Steven J."}],"issued":{"date-parts":[["2008"]]}}}],"schema":"https://github.com/citation-style-language/schema/raw/master/csl-citation.json"} </w:instrText>
      </w:r>
      <w:r w:rsidR="005941E7" w:rsidRPr="00E8798B">
        <w:rPr>
          <w:rFonts w:cs="Times New Roman"/>
          <w:sz w:val="24"/>
        </w:rPr>
        <w:fldChar w:fldCharType="separate"/>
      </w:r>
      <w:r w:rsidR="005941E7" w:rsidRPr="00E8798B">
        <w:rPr>
          <w:rFonts w:cs="Times New Roman"/>
          <w:noProof/>
          <w:sz w:val="24"/>
        </w:rPr>
        <w:t>(Brantingham, 2003, 2006; Blumenschine et al., 2008; Braun et al., 2008b)</w:t>
      </w:r>
      <w:r w:rsidR="005941E7" w:rsidRPr="00E8798B">
        <w:rPr>
          <w:rFonts w:cs="Times New Roman"/>
          <w:sz w:val="24"/>
        </w:rPr>
        <w:fldChar w:fldCharType="end"/>
      </w:r>
      <w:r w:rsidR="005941E7" w:rsidRPr="00E8798B">
        <w:rPr>
          <w:rFonts w:cs="Times New Roman"/>
          <w:sz w:val="24"/>
        </w:rPr>
        <w:t xml:space="preserve">. </w:t>
      </w:r>
      <w:r w:rsidR="0055204D" w:rsidRPr="00E8798B">
        <w:rPr>
          <w:rFonts w:cs="Times New Roman"/>
          <w:sz w:val="24"/>
        </w:rPr>
        <w:t>Moreover, subsequent work modeling the influence of directed movement towards attractors has shown that while a distance-decay pattern remains visible, tools from earlier stages of reduction will be over-represented (i.e. greater variance in reduction</w:t>
      </w:r>
      <w:r w:rsidR="005941E7" w:rsidRPr="00E8798B">
        <w:rPr>
          <w:rFonts w:cs="Times New Roman"/>
          <w:sz w:val="24"/>
        </w:rPr>
        <w:t xml:space="preserve">, </w:t>
      </w:r>
      <w:r w:rsidR="005941E7" w:rsidRPr="00E8798B">
        <w:rPr>
          <w:rFonts w:cs="Times New Roman"/>
          <w:sz w:val="24"/>
        </w:rPr>
        <w:fldChar w:fldCharType="begin"/>
      </w:r>
      <w:r w:rsidR="00321529" w:rsidRPr="00E8798B">
        <w:rPr>
          <w:rFonts w:cs="Times New Roman"/>
          <w:sz w:val="24"/>
        </w:rPr>
        <w:instrText xml:space="preserve"> ADDIN ZOTERO_ITEM CSL_CITATION {"citationID":"M3c1L85I","properties":{"formattedCitation":"(Reeves, 2019)","plainCitation":"(Reeves, 2019)","noteIndex":0},"citationItems":[{"id":1138,"uris":["http://zotero.org/users/2042166/items/VVXTDHYH"],"uri":["http://zotero.org/users/2042166/items/VVXTDHYH"],"itemData":{"id":1138,"type":"thesis","event-place":"Washington D.C.","genre":"PhD Thesis","publisher":"George Washington University","publisher-place":"Washington D.C.","title":"Digital Stone Age Visiting Cards: Quantitative approaches to Early Pleistocene hominin land use","author":[{"family":"Reeves","given":"Jonathan S."}],"issued":{"date-parts":[["2019"]]}}}],"schema":"https://github.com/citation-style-language/schema/raw/master/csl-citation.json"} </w:instrText>
      </w:r>
      <w:r w:rsidR="005941E7" w:rsidRPr="00E8798B">
        <w:rPr>
          <w:rFonts w:cs="Times New Roman"/>
          <w:sz w:val="24"/>
        </w:rPr>
        <w:fldChar w:fldCharType="separate"/>
      </w:r>
      <w:r w:rsidR="005941E7" w:rsidRPr="00E8798B">
        <w:rPr>
          <w:rFonts w:cs="Times New Roman"/>
          <w:noProof/>
          <w:sz w:val="24"/>
        </w:rPr>
        <w:t>(Reeves, 2019)</w:t>
      </w:r>
      <w:r w:rsidR="005941E7" w:rsidRPr="00E8798B">
        <w:rPr>
          <w:rFonts w:cs="Times New Roman"/>
          <w:sz w:val="24"/>
        </w:rPr>
        <w:fldChar w:fldCharType="end"/>
      </w:r>
      <w:r w:rsidRPr="00E8798B">
        <w:rPr>
          <w:rFonts w:cs="Times New Roman"/>
          <w:sz w:val="24"/>
        </w:rPr>
        <w:t>.</w:t>
      </w:r>
      <w:r w:rsidR="005941E7" w:rsidRPr="00E8798B">
        <w:rPr>
          <w:rFonts w:cs="Times New Roman"/>
          <w:sz w:val="24"/>
        </w:rPr>
        <w:t xml:space="preserve"> </w:t>
      </w:r>
      <w:r w:rsidR="0055204D" w:rsidRPr="00E8798B">
        <w:rPr>
          <w:rFonts w:cs="Times New Roman"/>
          <w:sz w:val="24"/>
        </w:rPr>
        <w:t xml:space="preserve">Thus, the greater than expected range in variance in the reduction intensity of distantly sourced cores may suggest that hominins directed their movement to </w:t>
      </w:r>
      <w:r w:rsidR="00321529" w:rsidRPr="00E8798B">
        <w:rPr>
          <w:rFonts w:cs="Times New Roman"/>
          <w:sz w:val="24"/>
        </w:rPr>
        <w:t>Kanjera South</w:t>
      </w:r>
      <w:r w:rsidR="0055204D" w:rsidRPr="00E8798B">
        <w:rPr>
          <w:rFonts w:cs="Times New Roman"/>
          <w:sz w:val="24"/>
        </w:rPr>
        <w:t>.</w:t>
      </w:r>
      <w:r w:rsidR="00123A26" w:rsidRPr="00E8798B">
        <w:rPr>
          <w:rFonts w:cs="Times New Roman"/>
          <w:sz w:val="24"/>
        </w:rPr>
        <w:t xml:space="preserve"> </w:t>
      </w:r>
      <w:r w:rsidR="00C36394" w:rsidRPr="00E8798B">
        <w:rPr>
          <w:rFonts w:cs="Times New Roman"/>
          <w:sz w:val="24"/>
        </w:rPr>
        <w:t xml:space="preserve"> </w:t>
      </w:r>
      <w:r w:rsidR="00B4686C" w:rsidRPr="00E8798B">
        <w:rPr>
          <w:rFonts w:cs="Times New Roman"/>
          <w:sz w:val="24"/>
        </w:rPr>
        <w:t xml:space="preserve">This is not to say that hominins carried rocks directly to </w:t>
      </w:r>
      <w:r w:rsidR="00321529" w:rsidRPr="00E8798B">
        <w:rPr>
          <w:rFonts w:cs="Times New Roman"/>
          <w:sz w:val="24"/>
        </w:rPr>
        <w:t>Kanjera South</w:t>
      </w:r>
      <w:r w:rsidR="00B4686C" w:rsidRPr="00E8798B">
        <w:rPr>
          <w:rFonts w:cs="Times New Roman"/>
          <w:sz w:val="24"/>
        </w:rPr>
        <w:t xml:space="preserve">. However, </w:t>
      </w:r>
      <w:r w:rsidR="00321529" w:rsidRPr="00E8798B">
        <w:rPr>
          <w:rFonts w:cs="Times New Roman"/>
          <w:sz w:val="24"/>
        </w:rPr>
        <w:t>Kanjera South</w:t>
      </w:r>
      <w:r w:rsidR="00B4686C" w:rsidRPr="00E8798B">
        <w:rPr>
          <w:rFonts w:cs="Times New Roman"/>
          <w:sz w:val="24"/>
        </w:rPr>
        <w:t xml:space="preserve"> may have acted as an attractor on the </w:t>
      </w:r>
      <w:r w:rsidR="00307ADA" w:rsidRPr="00E8798B">
        <w:rPr>
          <w:rFonts w:cs="Times New Roman"/>
          <w:sz w:val="24"/>
        </w:rPr>
        <w:t>Pleistocene landscape</w:t>
      </w:r>
      <w:r w:rsidR="00B4686C" w:rsidRPr="00E8798B">
        <w:rPr>
          <w:rFonts w:cs="Times New Roman"/>
          <w:sz w:val="24"/>
        </w:rPr>
        <w:t xml:space="preserve"> where hominins frequently visited </w:t>
      </w:r>
      <w:r w:rsidR="00BB7A57" w:rsidRPr="00E8798B">
        <w:rPr>
          <w:rFonts w:cs="Times New Roman"/>
          <w:sz w:val="24"/>
        </w:rPr>
        <w:t>to carry out stone tool</w:t>
      </w:r>
      <w:r w:rsidR="001D4F86" w:rsidRPr="00E8798B">
        <w:rPr>
          <w:rFonts w:cs="Times New Roman"/>
          <w:sz w:val="24"/>
        </w:rPr>
        <w:t>-</w:t>
      </w:r>
      <w:r w:rsidR="00BB7A57" w:rsidRPr="00E8798B">
        <w:rPr>
          <w:rFonts w:cs="Times New Roman"/>
          <w:sz w:val="24"/>
        </w:rPr>
        <w:t>using behaviors.</w:t>
      </w:r>
      <w:r w:rsidRPr="00E8798B">
        <w:rPr>
          <w:rFonts w:cs="Times New Roman"/>
          <w:sz w:val="24"/>
        </w:rPr>
        <w:t xml:space="preserve"> This supported by the fact that the lithics included in this study were excavated from a </w:t>
      </w:r>
      <w:r w:rsidR="007F792F" w:rsidRPr="00E8798B">
        <w:rPr>
          <w:rFonts w:cs="Times New Roman"/>
          <w:sz w:val="24"/>
        </w:rPr>
        <w:t>3-meter</w:t>
      </w:r>
      <w:r w:rsidRPr="00E8798B">
        <w:rPr>
          <w:rFonts w:cs="Times New Roman"/>
          <w:sz w:val="24"/>
        </w:rPr>
        <w:t xml:space="preserve"> sequence suggesting that the patterns evinced by this study are the result of the repeated visitation by hominins over hundreds to thousands of years. </w:t>
      </w:r>
    </w:p>
    <w:p w14:paraId="4E9D8BA3" w14:textId="443B6DB1" w:rsidR="00FB7682" w:rsidRPr="00E8798B" w:rsidRDefault="00BB7A57" w:rsidP="00DF6899">
      <w:pPr>
        <w:pStyle w:val="BodyText"/>
        <w:spacing w:line="480" w:lineRule="auto"/>
        <w:rPr>
          <w:rFonts w:cs="Times New Roman"/>
          <w:sz w:val="24"/>
        </w:rPr>
      </w:pPr>
      <w:r w:rsidRPr="00E8798B">
        <w:rPr>
          <w:rFonts w:cs="Times New Roman"/>
          <w:sz w:val="24"/>
        </w:rPr>
        <w:lastRenderedPageBreak/>
        <w:t xml:space="preserve">This </w:t>
      </w:r>
      <w:r w:rsidR="007F792F" w:rsidRPr="00E8798B">
        <w:rPr>
          <w:rFonts w:cs="Times New Roman"/>
          <w:sz w:val="24"/>
        </w:rPr>
        <w:t>attractiveness</w:t>
      </w:r>
      <w:r w:rsidR="00DF6899" w:rsidRPr="00E8798B">
        <w:rPr>
          <w:rFonts w:cs="Times New Roman"/>
          <w:sz w:val="24"/>
        </w:rPr>
        <w:t xml:space="preserve"> of </w:t>
      </w:r>
      <w:r w:rsidR="00321529" w:rsidRPr="00E8798B">
        <w:rPr>
          <w:rFonts w:cs="Times New Roman"/>
          <w:sz w:val="24"/>
        </w:rPr>
        <w:t>Kanjera South</w:t>
      </w:r>
      <w:r w:rsidR="00DF6899" w:rsidRPr="00E8798B">
        <w:rPr>
          <w:rFonts w:cs="Times New Roman"/>
          <w:sz w:val="24"/>
        </w:rPr>
        <w:t xml:space="preserve"> </w:t>
      </w:r>
      <w:r w:rsidR="00C36394" w:rsidRPr="00E8798B">
        <w:rPr>
          <w:rFonts w:cs="Times New Roman"/>
          <w:sz w:val="24"/>
        </w:rPr>
        <w:t>is</w:t>
      </w:r>
      <w:r w:rsidR="00DF6899" w:rsidRPr="00E8798B">
        <w:rPr>
          <w:rFonts w:cs="Times New Roman"/>
          <w:sz w:val="24"/>
        </w:rPr>
        <w:t xml:space="preserve"> also</w:t>
      </w:r>
      <w:r w:rsidR="00C36394" w:rsidRPr="00E8798B">
        <w:rPr>
          <w:rFonts w:cs="Times New Roman"/>
          <w:sz w:val="24"/>
        </w:rPr>
        <w:t xml:space="preserve"> supported by other archaeological and paleoecological evidence. Numerous taphonomic studies of the faunal assemblage from </w:t>
      </w:r>
      <w:r w:rsidR="00321529" w:rsidRPr="00E8798B">
        <w:rPr>
          <w:rFonts w:cs="Times New Roman"/>
          <w:sz w:val="24"/>
        </w:rPr>
        <w:t>Kanjera South</w:t>
      </w:r>
      <w:r w:rsidR="00C36394" w:rsidRPr="00E8798B">
        <w:rPr>
          <w:rFonts w:cs="Times New Roman"/>
          <w:sz w:val="24"/>
        </w:rPr>
        <w:t xml:space="preserve"> have verified that hominins efficiently exploited small bovids and may have processed larger carcasses that were scavenged from carnivores</w:t>
      </w:r>
      <w:r w:rsidR="00DF6899" w:rsidRPr="00E8798B">
        <w:rPr>
          <w:rFonts w:cs="Times New Roman"/>
          <w:sz w:val="24"/>
        </w:rPr>
        <w:t xml:space="preserve"> </w:t>
      </w:r>
      <w:r w:rsidR="00DF6899" w:rsidRPr="00E8798B">
        <w:rPr>
          <w:rFonts w:cs="Times New Roman"/>
          <w:sz w:val="24"/>
        </w:rPr>
        <w:fldChar w:fldCharType="begin"/>
      </w:r>
      <w:r w:rsidR="00321529" w:rsidRPr="00E8798B">
        <w:rPr>
          <w:rFonts w:cs="Times New Roman"/>
          <w:sz w:val="24"/>
        </w:rPr>
        <w:instrText xml:space="preserve"> ADDIN ZOTERO_ITEM CSL_CITATION {"citationID":"EnNG8Bm8","properties":{"formattedCitation":"(Ferraro et al., 2013; Oliver et al., 2019)","plainCitation":"(Ferraro et al., 2013; Oliver et al., 2019)","noteIndex":0},"citationItems":[{"id":228,"uris":["http://zotero.org/users/2042166/items/Q7M4A5C8"],"uri":["http://zotero.org/users/2042166/items/Q7M4A5C8"],"itemData":{"id":228,"type":"article-journal","abstract":"The emergence of lithic technology by </w:instrText>
      </w:r>
      <w:r w:rsidR="00321529" w:rsidRPr="00E8798B">
        <w:rPr>
          <w:rFonts w:ascii="Cambria Math" w:hAnsi="Cambria Math" w:cs="Cambria Math"/>
          <w:sz w:val="24"/>
        </w:rPr>
        <w:instrText>∼</w:instrText>
      </w:r>
      <w:r w:rsidR="00321529" w:rsidRPr="00E8798B">
        <w:rPr>
          <w:rFonts w:cs="Times New Roman"/>
          <w:sz w:val="24"/>
        </w:rPr>
        <w:instrText xml:space="preserve">2.6 million years ago (Ma) is often interpreted as a correlate of increasingly recurrent hominin acquisition and consumption of animal remains. Associated faunal evidence, however, is poorly preserved prior to </w:instrText>
      </w:r>
      <w:r w:rsidR="00321529" w:rsidRPr="00E8798B">
        <w:rPr>
          <w:rFonts w:ascii="Cambria Math" w:hAnsi="Cambria Math" w:cs="Cambria Math"/>
          <w:sz w:val="24"/>
        </w:rPr>
        <w:instrText>∼</w:instrText>
      </w:r>
      <w:r w:rsidR="00321529" w:rsidRPr="00E8798B">
        <w:rPr>
          <w:rFonts w:cs="Times New Roman"/>
          <w:sz w:val="24"/>
        </w:rPr>
        <w:instrText xml:space="preserve">1.8 Ma, limiting our understanding of early archaeological (Oldowan) hominin carnivory. Here, we detail three large well-preserved zooarchaeological assemblages from Kanjera South, Kenya. The assemblages date to </w:instrText>
      </w:r>
      <w:r w:rsidR="00321529" w:rsidRPr="00E8798B">
        <w:rPr>
          <w:rFonts w:ascii="Cambria Math" w:hAnsi="Cambria Math" w:cs="Cambria Math"/>
          <w:sz w:val="24"/>
        </w:rPr>
        <w:instrText>∼</w:instrText>
      </w:r>
      <w:r w:rsidR="00321529" w:rsidRPr="00E8798B">
        <w:rPr>
          <w:rFonts w:cs="Times New Roman"/>
          <w:sz w:val="24"/>
        </w:rPr>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container-title":"PLOS ONE","DOI":"10.1371/journal.pone.0062174","ISSN":"1932-6203","issue":"4","journalAbbreviation":"PLOS ONE","language":"en","page":"e62174","source":"PLoS Journals","title":"Earliest Archaeological Evidence of Persistent Hominin Carnivory","volume":"8","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id":3181,"uris":["http://zotero.org/groups/2359949/items/F5FPD697"],"uri":["http://zotero.org/groups/2359949/items/F5FPD697"],"itemData":{"id":3181,"type":"article-journal","abstract":"The archaeological record has documented Oldowan hominin occupation of habitats ranging from open grasslands to riparian forest by 2.0 Ma. Despite this we have a poor understanding of whether hominin foraging behavior varied in different environmental settings. We compared bovid mortality profiles from the two largest Oldowan zooarchaeological samples, one from a grassland (Excavation 1, Kanjera South, Kenya) and another from a woodland (FLK Zinj, Olduvai Gorge, Tanzania) with bovid mortality samples created by African carnivores in different habitats. Kanjera hominins frequently had early access, likely through hunting, to small (size 1 ≤ 23 kg and size 2 = 24–112 kg) juvenile bovids, creating a mortality pattern similar to that created by grassland dwelling carnivores. Kanjera hominins had more mixed access to large (size 3 = 113–340 kg), often juvenile, bovids and frequently scavenged heads. In contrast, previous work has shown that the few small bovids at FLK-Zinj were predominantly older individuals. Prime adults dominated the FLK-Zinj large bovid sample, leading to a mortality pattern similar to that created by carnivores occupying more closed habitats. Variation in bovid body size and mortality profiles between these archaeological assemblages may reflect the challenges of acquiring fauna in open versus closed habitats with a simple hunting toolkit. The heterogeneous woodland habitat of FLK-Zinj would have provided more opportunities to ambush prey, whereas on grasslands with more limited concealment opportunities Kanjera hominins focused their efforts on vulnerable juvenile prey, some likely acquired after short chases.","container-title":"Journal of Human Evolution","DOI":"10.1016/j.jhevol.2019.03.009","ISSN":"0047-2484","journalAbbreviation":"Journal of Human Evolution","page":"61-75","source":"ScienceDirect","title":"Bovid mortality patterns from Kanjera South, Homa Peninsula, Kenya and FLK-Zinj, Olduvai Gorge, Tanzania: Evidence for habitat mediated variability in Oldowan hominin hunting and scavenging behavior","title-short":"Bovid mortality patterns from Kanjera South, Homa Peninsula, Kenya and FLK-Zinj, Olduvai Gorge, Tanzania","volume":"131","author":[{"family":"Oliver","given":"James S."},{"family":"Plummer","given":"Thomas W."},{"family":"Hertel","given":"Fritz"},{"family":"Bishop","given":"Laura C."}],"issued":{"date-parts":[["2019",6,1]]}}}],"schema":"https://github.com/citation-style-language/schema/raw/master/csl-citation.json"} </w:instrText>
      </w:r>
      <w:r w:rsidR="00DF6899" w:rsidRPr="00E8798B">
        <w:rPr>
          <w:rFonts w:cs="Times New Roman"/>
          <w:sz w:val="24"/>
        </w:rPr>
        <w:fldChar w:fldCharType="separate"/>
      </w:r>
      <w:r w:rsidR="00DF6899" w:rsidRPr="00E8798B">
        <w:rPr>
          <w:rFonts w:cs="Times New Roman"/>
          <w:noProof/>
          <w:sz w:val="24"/>
        </w:rPr>
        <w:t>(Ferraro et al., 2013; Oliver et al., 2019)</w:t>
      </w:r>
      <w:r w:rsidR="00DF6899" w:rsidRPr="00E8798B">
        <w:rPr>
          <w:rFonts w:cs="Times New Roman"/>
          <w:sz w:val="24"/>
        </w:rPr>
        <w:fldChar w:fldCharType="end"/>
      </w:r>
      <w:r w:rsidR="00C36394" w:rsidRPr="00E8798B">
        <w:rPr>
          <w:rFonts w:cs="Times New Roman"/>
          <w:sz w:val="24"/>
        </w:rPr>
        <w:t xml:space="preserve">. Use-wear studies demonstrate that hominins carried out a variety of resource processing activities with stone artifacts at </w:t>
      </w:r>
      <w:r w:rsidR="00321529" w:rsidRPr="00E8798B">
        <w:rPr>
          <w:rFonts w:cs="Times New Roman"/>
          <w:sz w:val="24"/>
        </w:rPr>
        <w:t>Kanjera South</w:t>
      </w:r>
      <w:r w:rsidR="00C36394" w:rsidRPr="00E8798B">
        <w:rPr>
          <w:rFonts w:cs="Times New Roman"/>
          <w:sz w:val="24"/>
        </w:rPr>
        <w:t xml:space="preserve">, including butchery and the processing of a variety of plants, including underground storage organs </w:t>
      </w:r>
      <w:r w:rsidR="00DF6899" w:rsidRPr="00E8798B">
        <w:rPr>
          <w:rFonts w:cs="Times New Roman"/>
          <w:sz w:val="24"/>
        </w:rPr>
        <w:fldChar w:fldCharType="begin"/>
      </w:r>
      <w:r w:rsidR="00321529" w:rsidRPr="00E8798B">
        <w:rPr>
          <w:rFonts w:cs="Times New Roman"/>
          <w:sz w:val="24"/>
        </w:rPr>
        <w:instrText xml:space="preserve"> ADDIN ZOTERO_ITEM CSL_CITATION {"citationID":"3BqcH77n","properties":{"formattedCitation":"(Lemorini et al., 2014, 2019)","plainCitation":"(Lemorini et al., 2014, 2019)","noteIndex":0},"citationItems":[{"id":232,"uris":["http://zotero.org/users/2042166/items/A25IPNG4"],"uri":["http://zotero.org/users/2042166/items/A25IPNG4"],"itemData":{"id":232,"type":"article-journal","abstract":"Evidence of Oldowan tools by </w:instrText>
      </w:r>
      <w:r w:rsidR="00321529" w:rsidRPr="00E8798B">
        <w:rPr>
          <w:rFonts w:ascii="Cambria Math" w:hAnsi="Cambria Math" w:cs="Cambria Math"/>
          <w:sz w:val="24"/>
        </w:rPr>
        <w:instrText>∼</w:instrText>
      </w:r>
      <w:r w:rsidR="00321529" w:rsidRPr="00E8798B">
        <w:rPr>
          <w:rFonts w:cs="Times New Roman"/>
          <w:sz w:val="24"/>
        </w:rPr>
        <w:instrText xml:space="preserve">2.6 million years ago (Ma) may signal a major adaptive shift in hominin evolution. While tool-dependent butchery of large mammals was important by at least 2.0 Ma, the use of artifacts for tasks other than faunal processing has been difficult to diagnose. Here we report on use-wear analysis of </w:instrText>
      </w:r>
      <w:r w:rsidR="00321529" w:rsidRPr="00E8798B">
        <w:rPr>
          <w:rFonts w:ascii="Cambria Math" w:hAnsi="Cambria Math" w:cs="Cambria Math"/>
          <w:sz w:val="24"/>
        </w:rPr>
        <w:instrText>∼</w:instrText>
      </w:r>
      <w:r w:rsidR="00321529" w:rsidRPr="00E8798B">
        <w:rPr>
          <w:rFonts w:cs="Times New Roman"/>
          <w:sz w:val="24"/>
        </w:rPr>
        <w:instrText xml:space="preserve">2.0 Ma quartz and quartzite artifacts from Kanjera South, Kenya. A use-wear framework that links processing of specific materials and tool motions to their resultant use-wear patterns was developed. A blind test was then carried out to assess and improve the efficacy of this experimental use-wear framework, which was then applied to the analysis of 62 Oldowan artifacts from Kanjera South. Use-wear on a total of 23 artifact edges was attributed to the processing of specific materials. Use-wear on seven edges (30%) was attributed to animal tissue processing, corroborating zooarchaeological evidence for butchery at the site. Use-wear on 16 edges (70%) was attributed to the processing of plant tissues, including wood, grit-covered plant tissues that we interpret as underground storage organs (USOs), and stems of grass or sedges. These results expand our knowledge of the suite of behaviours carried out in the vicinity of Kanjera South to include the processing of materials that would be ‘invisible’ using standard archaeological methods. Wood cutting and scraping may represent the production and/or maintenance of wooden tools. Use-wear related to USO processing extends the archaeological evidence for hominin acquisition and consumption of this resource by over 1.5 Ma. Cutting of grasses, sedges or reeds may be related to a subsistence task (e.g., grass seed harvesting, cutting out papyrus culm for consumption) and/or a non-subsistence related task (e.g., production of ‘twine,’ simple carrying devices, or bedding). These results highlight the adaptive significance of lithic technology for hominins at Kanjera.","container-title":"Journal of Human Evolution","DOI":"10.1016/j.jhevol.2014.03.002","ISSN":"0047-2484","journalAbbreviation":"Journal of Human Evolution","page":"10-25","source":"ScienceDirect","title":"Old stones' song: Use-wear experiments and analysis of the Oldowan quartz and quartzite assemblage from Kanjera South (Kenya)","title-short":"Old stones' song","volume":"72","author":[{"family":"Lemorini","given":"Cristina"},{"family":"Plummer","given":"Thomas W."},{"family":"Braun","given":"David R."},{"family":"Crittenden","given":"Alyssa N."},{"family":"Ditchfield","given":"Peter W."},{"family":"Bishop","given":"Laura C."},{"family":"Hertel","given":"Fritz"},{"family":"Oliver","given":"James S."},{"family":"Marlowe","given":"Frank W."},{"family":"Schoeninger","given":"Margaret J."},{"family":"Potts","given":"Richard"}],"issued":{"date-parts":[["2014",7,1]]}}},{"id":227,"uris":["http://zotero.org/users/2042166/items/JSEWF9BF"],"uri":["http://zotero.org/users/2042166/items/JSEWF9BF"],"itemData":{"id":227,"type":"article-journal","abstract":"This paper investigates Oldowan hominin behavioral ecology through use-wear analysis of artifacts from Kanjera South, Western Kenya. It extends development of our experimental use-wear reference collection and analysis of use-wear on the well preserved and unweathered Oldowan tools from this site to include rhyolite, a non-local material of similar durability to previously studied quartz and quartzite tools, and fenetized andesite, a local material with considerably less durability. Variability in rhyolite and fenetized andesite texture, inclusions, and matrix required enhancement of previous methods so we combine the use of stereoscopic, metallographic, and scanning electron microscopy in this study. This study allows us to begin exploration of the links between specific artifactual raw materials and the materials they were used to process. Data assembled so far suggest that tools fashioned from non-local and local stone were, with one possible exception, used to process similar materials. Additionally, experiments carried out with replicas of tools made of rhyolite and fenetized andesite confirm interpretation of reduction sequences that tools made of less durable local material had a shorter use-life and were used expediently compared to the more durable non-local quartz, quartzite, and rhyolite. These new data improve our understanding, of the functional needs, behavioral solutions, and cognitive capacities of Oldowan hominins. Finally, these data show how use-wear analysis, combined with lithic raw material and lithic technology, can be a powerful means for evaluating two key points for human evolution: long-term memory, and planning.","container-title":"Archaeological and Anthropological Sciences","DOI":"10.1007/s12520-019-00800-z","ISSN":"1866-9565","issue":"9","journalAbbreviation":"Archaeol Anthropol Sci","language":"en","page":"4729-4754","source":"Springer Link","title":"Old stones’ song—second verse: use-wear analysis of rhyolite and fenetized andesite artifacts from the Oldowan lithic industry of Kanjera South, Kenya","title-short":"Old stones’ song—second verse","volume":"11","author":[{"family":"Lemorini","given":"Cristina"},{"family":"Bishop","given":"Laura C."},{"family":"Plummer","given":"Thomas W."},{"family":"Braun","given":"David R."},{"family":"Ditchfield","given":"Peter W."},{"family":"Oliver","given":"James S."}],"issued":{"date-parts":[["2019",9,1]]}}}],"schema":"https://github.com/citation-style-language/schema/raw/master/csl-citation.json"} </w:instrText>
      </w:r>
      <w:r w:rsidR="00DF6899" w:rsidRPr="00E8798B">
        <w:rPr>
          <w:rFonts w:cs="Times New Roman"/>
          <w:sz w:val="24"/>
        </w:rPr>
        <w:fldChar w:fldCharType="separate"/>
      </w:r>
      <w:r w:rsidR="00DF6899" w:rsidRPr="00E8798B">
        <w:rPr>
          <w:rFonts w:cs="Times New Roman"/>
          <w:noProof/>
          <w:sz w:val="24"/>
        </w:rPr>
        <w:t>(Lemorini et al., 2014, 2019)</w:t>
      </w:r>
      <w:r w:rsidR="00DF6899" w:rsidRPr="00E8798B">
        <w:rPr>
          <w:rFonts w:cs="Times New Roman"/>
          <w:sz w:val="24"/>
        </w:rPr>
        <w:fldChar w:fldCharType="end"/>
      </w:r>
      <w:r w:rsidR="00C36394" w:rsidRPr="00E8798B">
        <w:rPr>
          <w:rFonts w:cs="Times New Roman"/>
          <w:sz w:val="24"/>
        </w:rPr>
        <w:t xml:space="preserve">. These studies </w:t>
      </w:r>
      <w:r w:rsidR="001D4F86" w:rsidRPr="00E8798B">
        <w:rPr>
          <w:rFonts w:cs="Times New Roman"/>
          <w:sz w:val="24"/>
        </w:rPr>
        <w:t>suggest</w:t>
      </w:r>
      <w:r w:rsidRPr="00E8798B">
        <w:rPr>
          <w:rFonts w:cs="Times New Roman"/>
          <w:sz w:val="24"/>
        </w:rPr>
        <w:t xml:space="preserve"> that hominins spent a great deal of time producing stone tools for a variety of tasks</w:t>
      </w:r>
      <w:r w:rsidR="00C36394" w:rsidRPr="00E8798B">
        <w:rPr>
          <w:rFonts w:cs="Times New Roman"/>
          <w:sz w:val="24"/>
        </w:rPr>
        <w:t xml:space="preserve">. </w:t>
      </w:r>
      <w:r w:rsidR="00DF6899" w:rsidRPr="00E8798B">
        <w:rPr>
          <w:rFonts w:cs="Times New Roman"/>
          <w:sz w:val="24"/>
        </w:rPr>
        <w:t xml:space="preserve"> </w:t>
      </w:r>
      <w:r w:rsidR="00C36394" w:rsidRPr="00E8798B">
        <w:rPr>
          <w:rFonts w:cs="Times New Roman"/>
          <w:sz w:val="24"/>
        </w:rPr>
        <w:t>While the notion that hominins directed their movement toward specific localities or ecotones has been suggested at other localities</w:t>
      </w:r>
      <w:r w:rsidR="001D4F86" w:rsidRPr="00E8798B">
        <w:rPr>
          <w:rFonts w:cs="Times New Roman"/>
          <w:sz w:val="24"/>
        </w:rPr>
        <w:t xml:space="preserve"> </w:t>
      </w:r>
      <w:r w:rsidR="00F33279" w:rsidRPr="00E8798B">
        <w:rPr>
          <w:rFonts w:cs="Times New Roman"/>
          <w:sz w:val="24"/>
        </w:rPr>
        <w:t>(e.g.</w:t>
      </w:r>
      <w:r w:rsidR="00F81F6E" w:rsidRPr="00E8798B">
        <w:rPr>
          <w:rFonts w:cs="Times New Roman"/>
          <w:sz w:val="24"/>
        </w:rPr>
        <w:fldChar w:fldCharType="begin"/>
      </w:r>
      <w:r w:rsidR="00321529" w:rsidRPr="00E8798B">
        <w:rPr>
          <w:rFonts w:cs="Times New Roman"/>
          <w:sz w:val="24"/>
        </w:rPr>
        <w:instrText xml:space="preserve"> ADDIN ZOTERO_ITEM CSL_CITATION {"citationID":"BPnI02yC","properties":{"formattedCitation":"(Blumenschine et al., 2008, 2012a, 2012b)","plainCitation":"(Blumenschine et al., 2008, 2012a, 2012b)","dontUpdate":true,"noteIndex":0},"citationItems":[{"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538,"uris":["http://zotero.org/users/2042166/items/9W6R8K2Z"],"uri":["http://zotero.org/users/2042166/items/9W6R8K2Z"],"itemData":{"id":538,"type":"article-journal","abstract":"The density and composition of Oldowan stone artifact assemblages deposited during the first ca. 20,000 years of lowermost Bed II times show a recurrent pattern of variation across recognized synsedimentary faults that compartmentalized landscapes of the eastern Olduvai Lake Basin. When active, the faults created minor topographic relief. The upthrown fault footwalls accumulated assemblages with relatively high densities of artifacts, including types retaining potential usefulness, particularly volcanic flaked pieces, manuports, pounded pieces, and split cobbles. Values for these assemblage characteristics decline toward the lower-lying hangingwall of the fault compartments, accompanied by an increase in the proportionate weight of artifact assemblages comprising quartzite, particularly flaking shatter and potentially useful detached pieces. Values reverse once again at faults, either on the downthrown, hangingwall side or on the upthrown side. The patterns are stronger for the volcanic components of the artifact assemblages than for the quartzite components, reflecting the additional influence of distance from the local source on quartzite assemblage characteristics reported previously. The landscape distributions of artifact assemblages are consistent with a landscape-fault model in which minor fault-induced topographic relief at times created a mosaic of vegetation environments repeated within each of the three fault compartments of the lake margin and distal alluvial fan. The fault-compartmentalized landscape model is currently supported only by sediment thickness and facies changes across synsedimentary faults, but it provides predictions for spatial variation in the cover abundance of trees, freshwater reservoirs and associated distributions of resources and hazards associated with stone artifact use and discard that can be tested if sample sizes of key paleoenvironmental indicators are increased. © 2011 Elsevier Ltd.","container-title":"Journal of Human Evolution","DOI":"10.1016/j.jhevol.2011.05.003","ISSN":"00472484","issue":"2","note":"PMID: 21945135","page":"384–394","title":"Landscape distribution of Oldowan stone artifact assemblages across the fault compartments of the eastern Olduvai Lake Basin during early lowermost Bed II times","volume":"63","author":[{"family":"Blumenschine","given":"Robert J."},{"family":"Masao","given":"Fidelis T."},{"family":"Stollhofen","given":"Harald"},{"family":"Stanistreet","given":"Ian G."},{"family":"Bamford","given":"Marion K."},{"family":"Albert","given":"Rosa M."},{"family":"Njau","given":"Jackson K."},{"family":"Prassack","given":"Kari A."}],"issued":{"date-parts":[["2012"]]}}},{"id":326,"uris":["http://zotero.org/users/2042166/items/WZDP42P9"],"uri":["http://zotero.org/users/2042166/items/WZDP42P9"],"itemData":{"id":326,"type":"article-journal","abstract":"We establish through 13 excavations the landscape context and nature of hominin activities across the Zinjanthropus land surface from which the Leakeys recovered the FLK 22 and FLK NN 1 paleoanthropological assemblages. The land surface was created by fluvial incision of the eastern margin of paleo-Lake Olduvai following a major lake withdrawal. Erosion was uneven, leaving a peninsula bounded by a river channel, the FLK Fault, and a freshwater wetland. This FLK Peninsula supported groves of trees that attracted hominins and carnivores, and that preserved the dense concentrations of carcass remains and stone tools they left behind, including those at FLK 22. Some carcasses appear to have been acquired at the ecotone of the Peninsula and Wetland, where another dense artifact and bone assemblage accumulated. A lesser topographic high at the edge of a Typha marsh in the Wetland was the site of FLK NN 1 and a scatter of large stone tools used possibly for rootstock processing. Our landscape reconstruction delimits the vegetation mosaic indicated by previous work and provides a topographical explanation for the existence of FLK 22 and FLK NN 1. Both are unexpected if the FLK area was the flat, featureless lake margin terrain typical of lake basins similar to paleo-Olduvai. The results show that the Leakeys' sites were not isolated occupation floors but rather parts of a land surface utilized intensively by hominins. Although commonly considered to have been home bases, their likely high predation risk, evidenced by large carnivore feeding traces and the remains of four hominin individuals, suggests visits to them were brief and limited to feeding. Finally, stratigraphic observations confirm that FLK NN 3 accumulated on an older land surface, refuting the hypothesis that the OH 8 foot found there is the same individual as the OH 35 leg from FLK 22. © 2011 Elsevier Ltd.","container-title":"Journal of Human Evolution","DOI":"10.1016/j.jhevol.2011.10.001","ISSN":"00472484","issue":"2","note":"PMID: 22440745","page":"364–383","title":"Environments and hominin activities across the FLK Peninsula during Zinjanthropus times (1.84 Ma), Olduvai Gorge, Tanzania","volume":"63","author":[{"family":"Blumenschine","given":"Robert J."},{"family":"Stanistreet","given":"Ian G."},{"family":"Njau","given":"Jackson K."},{"family":"Bamford","given":"Marion K."},{"family":"Masao","given":"Fidelis T."},{"family":"Albert","given":"Rosa M."},{"family":"Stollhofen","given":"Harald"},{"family":"Andrews","given":"Peter"},{"family":"Prassack","given":"Kari A."},{"family":"McHenry","given":"Lindsay J."},{"family":"Fernández-Jalvo","given":"Yolanda"},{"family":"Camilli","given":"Eileen L."},{"family":"Ebert","given":"James I."}],"issued":{"date-parts":[["2012"]]}}}],"schema":"https://github.com/citation-style-language/schema/raw/master/csl-citation.json"} </w:instrText>
      </w:r>
      <w:r w:rsidR="00F81F6E" w:rsidRPr="00E8798B">
        <w:rPr>
          <w:rFonts w:cs="Times New Roman"/>
          <w:sz w:val="24"/>
        </w:rPr>
        <w:fldChar w:fldCharType="separate"/>
      </w:r>
      <w:r w:rsidR="0015775C" w:rsidRPr="00E8798B">
        <w:rPr>
          <w:rFonts w:cs="Times New Roman"/>
          <w:sz w:val="24"/>
        </w:rPr>
        <w:t xml:space="preserve"> Blumenschine et al., 2008, 2012a, 2012b)</w:t>
      </w:r>
      <w:r w:rsidR="00F81F6E" w:rsidRPr="00E8798B">
        <w:rPr>
          <w:rFonts w:cs="Times New Roman"/>
          <w:sz w:val="24"/>
        </w:rPr>
        <w:fldChar w:fldCharType="end"/>
      </w:r>
      <w:r w:rsidR="00C36394" w:rsidRPr="00E8798B">
        <w:rPr>
          <w:rFonts w:cs="Times New Roman"/>
          <w:sz w:val="24"/>
        </w:rPr>
        <w:t xml:space="preserve">, </w:t>
      </w:r>
      <w:r w:rsidR="00321529" w:rsidRPr="00E8798B">
        <w:rPr>
          <w:rFonts w:cs="Times New Roman"/>
          <w:sz w:val="24"/>
        </w:rPr>
        <w:t>Kanjera South</w:t>
      </w:r>
      <w:r w:rsidR="00123A26" w:rsidRPr="00E8798B">
        <w:rPr>
          <w:rFonts w:cs="Times New Roman"/>
          <w:sz w:val="24"/>
        </w:rPr>
        <w:t xml:space="preserve"> represents the earliest documented evidence of this pattern.</w:t>
      </w:r>
      <w:r w:rsidR="00FB7682" w:rsidRPr="00E8798B">
        <w:rPr>
          <w:rFonts w:cs="Times New Roman"/>
          <w:sz w:val="24"/>
        </w:rPr>
        <w:t xml:space="preserve"> This reinforces that notion that </w:t>
      </w:r>
      <w:r w:rsidR="008431E4" w:rsidRPr="00E8798B">
        <w:rPr>
          <w:rFonts w:cs="Times New Roman"/>
          <w:sz w:val="24"/>
        </w:rPr>
        <w:t>O</w:t>
      </w:r>
      <w:r w:rsidR="00FB7682" w:rsidRPr="00E8798B">
        <w:rPr>
          <w:rFonts w:cs="Times New Roman"/>
          <w:sz w:val="24"/>
        </w:rPr>
        <w:t>ldowan stone tool-using behavior was strongly integrated into broader foraging strategies of Early Pleistocene hominins. It may</w:t>
      </w:r>
      <w:r w:rsidR="001D4F86" w:rsidRPr="00E8798B">
        <w:rPr>
          <w:rFonts w:cs="Times New Roman"/>
          <w:sz w:val="24"/>
        </w:rPr>
        <w:t xml:space="preserve"> </w:t>
      </w:r>
      <w:r w:rsidR="00FB7682" w:rsidRPr="00E8798B">
        <w:rPr>
          <w:rFonts w:cs="Times New Roman"/>
          <w:sz w:val="24"/>
        </w:rPr>
        <w:t>be that this pattern of behavior, as has been suggested by Potts (1992), is synonymous with the appearance of the Oldowan. This could be tested by future landscape scale studies at the earliest localities such as Ledi Geraru and Gona</w:t>
      </w:r>
      <w:r w:rsidR="0069090D" w:rsidRPr="00E8798B">
        <w:rPr>
          <w:rFonts w:cs="Times New Roman"/>
          <w:sz w:val="24"/>
        </w:rPr>
        <w:t xml:space="preserve"> </w:t>
      </w:r>
      <w:r w:rsidR="00376888" w:rsidRPr="00E8798B">
        <w:rPr>
          <w:rFonts w:cs="Times New Roman"/>
          <w:sz w:val="24"/>
        </w:rPr>
        <w:fldChar w:fldCharType="begin"/>
      </w:r>
      <w:r w:rsidR="00321529" w:rsidRPr="00E8798B">
        <w:rPr>
          <w:rFonts w:cs="Times New Roman"/>
          <w:sz w:val="24"/>
        </w:rPr>
        <w:instrText xml:space="preserve"> ADDIN ZOTERO_ITEM CSL_CITATION {"citationID":"mdQiOTOY","properties":{"formattedCitation":"(Stout et al., 2010; Braun et al., 2019)","plainCitation":"(Stout et al., 2010; Braun et al., 2019)","noteIndex":0},"citationItems":[{"id":820,"uris":["http://zotero.org/users/2042166/items/4EIWNA9P"],"uri":["http://zotero.org/users/2042166/items/4EIWNA9P"],"itemData":{"id":820,"type":"article-journal","abstract":"Inter-site technological variation in the archaeological record is one of the richest potential sources of information about Plio-Pleistocene hominid behavior and evolution. However, appropriate methods for describing and comparing Oldowan assemblages have yet to be agreed upon, and interpretation of the early record remains highly controversial. Particularly salient is disagreement over whether the Oldowan is a single technological phenomenon or is more accurately divided into multiple regional and/or chronological traditions, perhaps including a less developed Pre-Oldowan phase in the late Pliocene. Some of this disagreement reflects theoretical and methodological differences between research traditions and some is more directly evidential. Here we present a framework for describing and interpreting Oldowan variation and apply it to three Pliocene assemblages (EG-10, EG-12, and OGS-7) from Gona, all dated to c. 2.6 million years (Ma). Results indicate proficient knapping and a full range of Oldowan reduction strategies in these earliest known occurrences, consistent with the idea of an Oldowan “technological stasis” from 2.6–1.6Ma. Patterns of variation in raw material selection and predominant reduction strategy at each site clearly indicate the importance of cultural transmission in the Oldowan, but confounding ecological and economic variation continue to render interpretation in terms of multiple tool making traditions or species inappropriate. We propose that cultural transmission and ecological adaptation should be recognized as complementary, rather than mutually exclusive, mechanisms in future attempts to explain Oldowan technological variation.","container-title":"Journal of Human Evolution","DOI":"10.1016/j.jhevol.2010.02.005","ISSN":"0047-2484","issue":"6","journalAbbreviation":"Journal of Human Evolution","page":"474-491","source":"ScienceDirect","title":"Technological variation in the earliest Oldowan from Gona, Afar, Ethiopia","volume":"58","author":[{"family":"Stout","given":"Dietrich"},{"family":"Semaw","given":"Sileshi"},{"family":"Rogers","given":"Michael J."},{"family":"Cauche","given":"Dominique"}],"issued":{"date-parts":[["2010",6,1]]}}},{"id":177,"uris":["http://zotero.org/users/2042166/items/CDL4NARP"],"uri":["http://zotero.org/users/2042166/items/CDL4NARP"],"itemData":{"id":177,"type":"article-journal","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instrText>
      </w:r>
      <w:r w:rsidR="00321529" w:rsidRPr="00E8798B">
        <w:rPr>
          <w:rFonts w:ascii="Cambria Math" w:hAnsi="Cambria Math" w:cs="Cambria Math"/>
          <w:sz w:val="24"/>
        </w:rPr>
        <w:instrText>∼</w:instrText>
      </w:r>
      <w:r w:rsidR="00321529" w:rsidRPr="00E8798B">
        <w:rPr>
          <w:rFonts w:cs="Times New Roman"/>
          <w:sz w:val="24"/>
        </w:rPr>
        <w: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container-title":"Proceedings of the National Academy of Sciences","DOI":"10.1073/pnas.1820177116","ISSN":"0027-8424, 1091-6490","issue":"24","journalAbbreviation":"PNAS","language":"en","note":"PMID: 31160451","page":"11712-11717","source":"www.pnas.org","title":"Earliest known Oldowan artifacts at &amp;gt;2.58 Ma from Ledi-Geraru, Ethiopia, highlight early technological diversity","volume":"116","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schema":"https://github.com/citation-style-language/schema/raw/master/csl-citation.json"} </w:instrText>
      </w:r>
      <w:r w:rsidR="00376888" w:rsidRPr="00E8798B">
        <w:rPr>
          <w:rFonts w:cs="Times New Roman"/>
          <w:sz w:val="24"/>
        </w:rPr>
        <w:fldChar w:fldCharType="separate"/>
      </w:r>
      <w:r w:rsidR="00376888" w:rsidRPr="00E8798B">
        <w:rPr>
          <w:rFonts w:cs="Times New Roman"/>
          <w:noProof/>
          <w:sz w:val="24"/>
        </w:rPr>
        <w:t>(Stout et al., 2010; Braun et al., 2019)</w:t>
      </w:r>
      <w:r w:rsidR="00376888" w:rsidRPr="00E8798B">
        <w:rPr>
          <w:rFonts w:cs="Times New Roman"/>
          <w:sz w:val="24"/>
        </w:rPr>
        <w:fldChar w:fldCharType="end"/>
      </w:r>
      <w:r w:rsidR="00FB7682" w:rsidRPr="00E8798B">
        <w:rPr>
          <w:rFonts w:cs="Times New Roman"/>
          <w:sz w:val="24"/>
        </w:rPr>
        <w:t xml:space="preserve">.    </w:t>
      </w:r>
      <w:r w:rsidR="00123A26" w:rsidRPr="00E8798B">
        <w:rPr>
          <w:rFonts w:cs="Times New Roman"/>
          <w:sz w:val="24"/>
        </w:rPr>
        <w:t xml:space="preserve"> </w:t>
      </w:r>
    </w:p>
    <w:p w14:paraId="1D0B58B4" w14:textId="2F9A6AF9" w:rsidR="0005761E" w:rsidRPr="00E8798B" w:rsidRDefault="00980C95" w:rsidP="002F2FA2">
      <w:pPr>
        <w:pStyle w:val="BodyText"/>
        <w:spacing w:line="480" w:lineRule="auto"/>
        <w:rPr>
          <w:rFonts w:cs="Times New Roman"/>
          <w:i/>
          <w:iCs/>
          <w:sz w:val="24"/>
        </w:rPr>
      </w:pPr>
      <w:r w:rsidRPr="00E8798B">
        <w:rPr>
          <w:rFonts w:cs="Times New Roman"/>
          <w:sz w:val="24"/>
        </w:rPr>
        <w:t>The land-use p</w:t>
      </w:r>
      <w:r w:rsidR="00FB7682" w:rsidRPr="00E8798B">
        <w:rPr>
          <w:rFonts w:cs="Times New Roman"/>
          <w:sz w:val="24"/>
        </w:rPr>
        <w:t>a</w:t>
      </w:r>
      <w:r w:rsidRPr="00E8798B">
        <w:rPr>
          <w:rFonts w:cs="Times New Roman"/>
          <w:sz w:val="24"/>
        </w:rPr>
        <w:t xml:space="preserve">ttern elucidated at </w:t>
      </w:r>
      <w:r w:rsidR="00321529" w:rsidRPr="00E8798B">
        <w:rPr>
          <w:rFonts w:cs="Times New Roman"/>
          <w:sz w:val="24"/>
        </w:rPr>
        <w:t>Kanjera South</w:t>
      </w:r>
      <w:r w:rsidR="008B3E63" w:rsidRPr="00E8798B">
        <w:rPr>
          <w:rFonts w:cs="Times New Roman"/>
          <w:sz w:val="24"/>
        </w:rPr>
        <w:t xml:space="preserve"> also differs</w:t>
      </w:r>
      <w:r w:rsidR="00C36394" w:rsidRPr="00E8798B">
        <w:rPr>
          <w:rFonts w:cs="Times New Roman"/>
          <w:sz w:val="24"/>
        </w:rPr>
        <w:t xml:space="preserve"> from</w:t>
      </w:r>
      <w:r w:rsidR="00DF6899" w:rsidRPr="00E8798B">
        <w:rPr>
          <w:rFonts w:cs="Times New Roman"/>
          <w:sz w:val="24"/>
        </w:rPr>
        <w:t xml:space="preserve"> younger</w:t>
      </w:r>
      <w:r w:rsidR="00C36394" w:rsidRPr="00E8798B">
        <w:rPr>
          <w:rFonts w:cs="Times New Roman"/>
          <w:sz w:val="24"/>
        </w:rPr>
        <w:t xml:space="preserve"> Oldowan sites </w:t>
      </w:r>
      <w:r w:rsidR="008B3E63" w:rsidRPr="00E8798B">
        <w:rPr>
          <w:rFonts w:cs="Times New Roman"/>
          <w:sz w:val="24"/>
        </w:rPr>
        <w:t>in scale</w:t>
      </w:r>
      <w:r w:rsidR="001B0889" w:rsidRPr="00E8798B">
        <w:rPr>
          <w:rFonts w:cs="Times New Roman"/>
          <w:sz w:val="24"/>
        </w:rPr>
        <w:t xml:space="preserve">. </w:t>
      </w:r>
      <w:r w:rsidR="00AF26B6" w:rsidRPr="00E8798B">
        <w:rPr>
          <w:rFonts w:cs="Times New Roman"/>
          <w:sz w:val="24"/>
        </w:rPr>
        <w:t xml:space="preserve">The </w:t>
      </w:r>
      <w:r w:rsidR="00376888" w:rsidRPr="00E8798B">
        <w:rPr>
          <w:rFonts w:cs="Times New Roman"/>
          <w:sz w:val="24"/>
        </w:rPr>
        <w:t xml:space="preserve">movement </w:t>
      </w:r>
      <w:r w:rsidR="00AF26B6" w:rsidRPr="00E8798B">
        <w:rPr>
          <w:rFonts w:cs="Times New Roman"/>
          <w:sz w:val="24"/>
        </w:rPr>
        <w:t>pattern described a</w:t>
      </w:r>
      <w:r w:rsidR="001D4F86" w:rsidRPr="00E8798B">
        <w:rPr>
          <w:rFonts w:cs="Times New Roman"/>
          <w:sz w:val="24"/>
        </w:rPr>
        <w:t>t</w:t>
      </w:r>
      <w:r w:rsidR="001B0889" w:rsidRPr="00E8798B">
        <w:rPr>
          <w:rFonts w:cs="Times New Roman"/>
          <w:sz w:val="24"/>
        </w:rPr>
        <w:t xml:space="preserve"> Koobi </w:t>
      </w:r>
      <w:r w:rsidR="00376888" w:rsidRPr="00E8798B">
        <w:rPr>
          <w:rFonts w:cs="Times New Roman"/>
          <w:sz w:val="24"/>
        </w:rPr>
        <w:t xml:space="preserve">Fora </w:t>
      </w:r>
      <w:r w:rsidR="00376888" w:rsidRPr="00E8798B">
        <w:rPr>
          <w:rFonts w:cs="Times New Roman"/>
          <w:sz w:val="24"/>
        </w:rPr>
        <w:fldChar w:fldCharType="begin"/>
      </w:r>
      <w:r w:rsidR="00321529" w:rsidRPr="00E8798B">
        <w:rPr>
          <w:rFonts w:cs="Times New Roman"/>
          <w:sz w:val="24"/>
        </w:rPr>
        <w:instrText xml:space="preserve"> ADDIN ZOTERO_ITEM CSL_CITATION {"citationID":"FRD3XVhA","properties":{"formattedCitation":"(Braun et al., 2008b, p. 200)","plainCitation":"(Braun et al., 2008b, p. 200)","dontUpdate":true,"noteIndex":0},"citationItems":[{"id":1172,"uris":["http://zotero.org/users/2042166/items/RHM8XBC5"],"uri":["http://zotero.org/users/2042166/items/RHM8XBC5"],"itemData":{"id":1172,"type":"article-journal","abstract":"The relationship between artifact manufacture, use, and discard in the Developed Oldowan is complex. Here we use digital-image-analysis techniques to investigate the intensity of reduction in single-platform cores of the Developed Oldowan of the Okote Member, Koobi Fora Formation. Data suggest that this method provides a more accurate measure of reduction intensity than previous applications of a unifacial-scraper model. Assemblages of single-platform cores excavated from extensive lateral exposures of the Okote Member provide insights into the relationship between raw-material availability and discard patterns. Variation in reduction intensity suggests that tools are not always discarded in patterns that would be predicted by the availability of raw material. Further, it appears that hominin transport decisions involved an assessment of the potential use-life of certain forms. Many aspects of Developed Oldowan technology conform to previously developed models of curated technologies.","container-title":"Journal of Human Evolution","DOI":"10.1016/j.jhevol.2008.05.020","ISSN":"00472484","issue":"6","journalAbbreviation":"Journal of Human Evolution","language":"en","page":"1053-1063","source":"DOI.org (Crossref)","title":"Landscape-scale variation in hominin tool use: Evidence from the Developed Oldowan","title-short":"Landscape-scale variation in hominin tool use","volume":"55","author":[{"family":"Braun","given":"David R."},{"family":"Rogers","given":"Michael J.","suffix":""},{"family":"Harris","given":"John W.K."},{"family":"Walker","given":"Steven J."}],"issued":{"date-parts":[["2008"]]}},"locator":"200"}],"schema":"https://github.com/citation-style-language/schema/raw/master/csl-citation.json"} </w:instrText>
      </w:r>
      <w:r w:rsidR="00376888" w:rsidRPr="00E8798B">
        <w:rPr>
          <w:rFonts w:cs="Times New Roman"/>
          <w:sz w:val="24"/>
        </w:rPr>
        <w:fldChar w:fldCharType="separate"/>
      </w:r>
      <w:r w:rsidR="00376888" w:rsidRPr="00E8798B">
        <w:rPr>
          <w:rFonts w:cs="Times New Roman"/>
          <w:noProof/>
          <w:sz w:val="24"/>
        </w:rPr>
        <w:t>(Braun et al., 2008b)</w:t>
      </w:r>
      <w:r w:rsidR="00376888" w:rsidRPr="00E8798B">
        <w:rPr>
          <w:rFonts w:cs="Times New Roman"/>
          <w:sz w:val="24"/>
        </w:rPr>
        <w:fldChar w:fldCharType="end"/>
      </w:r>
      <w:r w:rsidR="00376888" w:rsidRPr="00E8798B">
        <w:rPr>
          <w:rFonts w:cs="Times New Roman"/>
          <w:sz w:val="24"/>
        </w:rPr>
        <w:t xml:space="preserve"> </w:t>
      </w:r>
      <w:r w:rsidR="00AF26B6" w:rsidRPr="00E8798B">
        <w:rPr>
          <w:rFonts w:cs="Times New Roman"/>
          <w:sz w:val="24"/>
        </w:rPr>
        <w:t>suggest</w:t>
      </w:r>
      <w:r w:rsidR="001D4F86" w:rsidRPr="00E8798B">
        <w:rPr>
          <w:rFonts w:cs="Times New Roman"/>
          <w:sz w:val="24"/>
        </w:rPr>
        <w:t>s</w:t>
      </w:r>
      <w:r w:rsidR="00AF26B6" w:rsidRPr="00E8798B">
        <w:rPr>
          <w:rFonts w:cs="Times New Roman"/>
          <w:sz w:val="24"/>
        </w:rPr>
        <w:t xml:space="preserve"> that hominins directed their movements across paleogeographic settings</w:t>
      </w:r>
      <w:r w:rsidR="001D4F86" w:rsidRPr="00E8798B">
        <w:rPr>
          <w:rFonts w:cs="Times New Roman"/>
          <w:sz w:val="24"/>
        </w:rPr>
        <w:t xml:space="preserve"> </w:t>
      </w:r>
      <w:r w:rsidR="00AF26B6" w:rsidRPr="00E8798B">
        <w:rPr>
          <w:rFonts w:cs="Times New Roman"/>
          <w:sz w:val="24"/>
        </w:rPr>
        <w:t>at</w:t>
      </w:r>
      <w:r w:rsidR="001D4F86" w:rsidRPr="00E8798B">
        <w:rPr>
          <w:rFonts w:cs="Times New Roman"/>
          <w:sz w:val="24"/>
        </w:rPr>
        <w:t xml:space="preserve"> a</w:t>
      </w:r>
      <w:r w:rsidR="00AF26B6" w:rsidRPr="00E8798B">
        <w:rPr>
          <w:rFonts w:cs="Times New Roman"/>
          <w:sz w:val="24"/>
        </w:rPr>
        <w:t xml:space="preserve"> scale of</w:t>
      </w:r>
      <w:r w:rsidR="001D4F86" w:rsidRPr="00E8798B">
        <w:rPr>
          <w:rFonts w:cs="Times New Roman"/>
          <w:sz w:val="24"/>
        </w:rPr>
        <w:t xml:space="preserve"> hundreds</w:t>
      </w:r>
      <w:r w:rsidR="00AF26B6" w:rsidRPr="00E8798B">
        <w:rPr>
          <w:rFonts w:cs="Times New Roman"/>
          <w:sz w:val="24"/>
        </w:rPr>
        <w:t xml:space="preserve"> of meters</w:t>
      </w:r>
      <w:r w:rsidRPr="00E8798B">
        <w:rPr>
          <w:rFonts w:cs="Times New Roman"/>
          <w:sz w:val="24"/>
        </w:rPr>
        <w:t>.</w:t>
      </w:r>
      <w:r w:rsidR="00AF26B6" w:rsidRPr="00E8798B">
        <w:rPr>
          <w:rFonts w:cs="Times New Roman"/>
          <w:sz w:val="24"/>
        </w:rPr>
        <w:t xml:space="preserve"> </w:t>
      </w:r>
      <w:r w:rsidR="001D4F86" w:rsidRPr="00E8798B">
        <w:rPr>
          <w:rFonts w:cs="Times New Roman"/>
          <w:sz w:val="24"/>
        </w:rPr>
        <w:t>A</w:t>
      </w:r>
      <w:r w:rsidRPr="00E8798B">
        <w:rPr>
          <w:rFonts w:cs="Times New Roman"/>
          <w:sz w:val="24"/>
        </w:rPr>
        <w:t>t Olduvai Gorge</w:t>
      </w:r>
      <w:r w:rsidR="0090305C" w:rsidRPr="00E8798B">
        <w:rPr>
          <w:rFonts w:cs="Times New Roman"/>
          <w:sz w:val="24"/>
        </w:rPr>
        <w:t>,</w:t>
      </w:r>
      <w:r w:rsidRPr="00E8798B">
        <w:rPr>
          <w:rFonts w:cs="Times New Roman"/>
          <w:sz w:val="24"/>
        </w:rPr>
        <w:t xml:space="preserve"> the directed movement toward riparian woodlands</w:t>
      </w:r>
      <w:r w:rsidR="00AF26B6" w:rsidRPr="00E8798B">
        <w:rPr>
          <w:rFonts w:cs="Times New Roman"/>
          <w:sz w:val="24"/>
        </w:rPr>
        <w:t xml:space="preserve"> is </w:t>
      </w:r>
      <w:r w:rsidR="001D4F86" w:rsidRPr="00E8798B">
        <w:rPr>
          <w:rFonts w:cs="Times New Roman"/>
          <w:sz w:val="24"/>
        </w:rPr>
        <w:t>thought</w:t>
      </w:r>
      <w:r w:rsidR="00AF26B6" w:rsidRPr="00E8798B">
        <w:rPr>
          <w:rFonts w:cs="Times New Roman"/>
          <w:sz w:val="24"/>
        </w:rPr>
        <w:t xml:space="preserve"> to</w:t>
      </w:r>
      <w:r w:rsidR="001D4F86" w:rsidRPr="00E8798B">
        <w:rPr>
          <w:rFonts w:cs="Times New Roman"/>
          <w:sz w:val="24"/>
        </w:rPr>
        <w:t xml:space="preserve"> have</w:t>
      </w:r>
      <w:r w:rsidR="00AF26B6" w:rsidRPr="00E8798B">
        <w:rPr>
          <w:rFonts w:cs="Times New Roman"/>
          <w:sz w:val="24"/>
        </w:rPr>
        <w:t xml:space="preserve"> </w:t>
      </w:r>
      <w:r w:rsidR="0090305C" w:rsidRPr="00E8798B">
        <w:rPr>
          <w:rFonts w:cs="Times New Roman"/>
          <w:sz w:val="24"/>
        </w:rPr>
        <w:t>occurred</w:t>
      </w:r>
      <w:r w:rsidR="00EF0101" w:rsidRPr="00E8798B">
        <w:rPr>
          <w:rFonts w:cs="Times New Roman"/>
          <w:sz w:val="24"/>
        </w:rPr>
        <w:t xml:space="preserve"> over a scale </w:t>
      </w:r>
      <w:r w:rsidR="00376888" w:rsidRPr="00E8798B">
        <w:rPr>
          <w:rFonts w:cs="Times New Roman"/>
          <w:sz w:val="24"/>
        </w:rPr>
        <w:t>no greater than</w:t>
      </w:r>
      <w:r w:rsidR="00EF0101" w:rsidRPr="00E8798B">
        <w:rPr>
          <w:rFonts w:cs="Times New Roman"/>
          <w:sz w:val="24"/>
        </w:rPr>
        <w:t xml:space="preserve"> 5 kilometers</w:t>
      </w:r>
      <w:r w:rsidR="001D4F86" w:rsidRPr="00E8798B">
        <w:rPr>
          <w:rFonts w:cs="Times New Roman"/>
          <w:sz w:val="24"/>
        </w:rPr>
        <w:t xml:space="preserve"> </w:t>
      </w:r>
      <w:r w:rsidR="00376888" w:rsidRPr="00E8798B">
        <w:rPr>
          <w:rFonts w:cs="Times New Roman"/>
          <w:sz w:val="24"/>
        </w:rPr>
        <w:fldChar w:fldCharType="begin"/>
      </w:r>
      <w:r w:rsidR="00321529" w:rsidRPr="00E8798B">
        <w:rPr>
          <w:rFonts w:cs="Times New Roman"/>
          <w:sz w:val="24"/>
        </w:rPr>
        <w:instrText xml:space="preserve"> ADDIN ZOTERO_ITEM CSL_CITATION {"citationID":"Ce1j098j","properties":{"formattedCitation":"(Blumenschine et al., 2008, 2012a)","plainCitation":"(Blumenschine et al., 2008, 2012a)","noteIndex":0},"citationItems":[{"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538,"uris":["http://zotero.org/users/2042166/items/9W6R8K2Z"],"uri":["http://zotero.org/users/2042166/items/9W6R8K2Z"],"itemData":{"id":538,"type":"article-journal","abstract":"The density and composition of Oldowan stone artifact assemblages deposited during the first ca. 20,000 years of lowermost Bed II times show a recurrent pattern of variation across recognized synsedimentary faults that compartmentalized landscapes of the eastern Olduvai Lake Basin. When active, the faults created minor topographic relief. The upthrown fault footwalls accumulated assemblages with relatively high densities of artifacts, including types retaining potential usefulness, particularly volcanic flaked pieces, manuports, pounded pieces, and split cobbles. Values for these assemblage characteristics decline toward the lower-lying hangingwall of the fault compartments, accompanied by an increase in the proportionate weight of artifact assemblages comprising quartzite, particularly flaking shatter and potentially useful detached pieces. Values reverse once again at faults, either on the downthrown, hangingwall side or on the upthrown side. The patterns are stronger for the volcanic components of the artifact assemblages than for the quartzite components, reflecting the additional influence of distance from the local source on quartzite assemblage characteristics reported previously. The landscape distributions of artifact assemblages are consistent with a landscape-fault model in which minor fault-induced topographic relief at times created a mosaic of vegetation environments repeated within each of the three fault compartments of the lake margin and distal alluvial fan. The fault-compartmentalized landscape model is currently supported only by sediment thickness and facies changes across synsedimentary faults, but it provides predictions for spatial variation in the cover abundance of trees, freshwater reservoirs and associated distributions of resources and hazards associated with stone artifact use and discard that can be tested if sample sizes of key paleoenvironmental indicators are increased. © 2011 Elsevier Ltd.","container-title":"Journal of Human Evolution","DOI":"10.1016/j.jhevol.2011.05.003","ISSN":"00472484","issue":"2","note":"PMID: 21945135","page":"384–394","title":"Landscape distribution of Oldowan stone artifact assemblages across the fault compartments of the eastern Olduvai Lake Basin during early lowermost Bed II times","volume":"63","author":[{"family":"Blumenschine","given":"Robert J."},{"family":"Masao","given":"Fidelis T."},{"family":"Stollhofen","given":"Harald"},{"family":"Stanistreet","given":"Ian G."},{"family":"Bamford","given":"Marion K."},{"family":"Albert","given":"Rosa M."},{"family":"Njau","given":"Jackson K."},{"family":"Prassack","given":"Kari A."}],"issued":{"date-parts":[["2012"]]}}}],"schema":"https://github.com/citation-style-language/schema/raw/master/csl-citation.json"} </w:instrText>
      </w:r>
      <w:r w:rsidR="00376888" w:rsidRPr="00E8798B">
        <w:rPr>
          <w:rFonts w:cs="Times New Roman"/>
          <w:sz w:val="24"/>
        </w:rPr>
        <w:fldChar w:fldCharType="separate"/>
      </w:r>
      <w:r w:rsidR="00F81F6E" w:rsidRPr="00E8798B">
        <w:rPr>
          <w:rFonts w:cs="Times New Roman"/>
          <w:sz w:val="24"/>
        </w:rPr>
        <w:t>(Blumenschine et al., 2008, 2012a)</w:t>
      </w:r>
      <w:r w:rsidR="00376888" w:rsidRPr="00E8798B">
        <w:rPr>
          <w:rFonts w:cs="Times New Roman"/>
          <w:sz w:val="24"/>
        </w:rPr>
        <w:fldChar w:fldCharType="end"/>
      </w:r>
      <w:r w:rsidR="00EF0101" w:rsidRPr="00E8798B">
        <w:rPr>
          <w:rFonts w:cs="Times New Roman"/>
          <w:sz w:val="24"/>
        </w:rPr>
        <w:t xml:space="preserve">. </w:t>
      </w:r>
      <w:r w:rsidR="0090305C" w:rsidRPr="00E8798B">
        <w:rPr>
          <w:rFonts w:cs="Times New Roman"/>
          <w:sz w:val="24"/>
        </w:rPr>
        <w:t>T</w:t>
      </w:r>
      <w:r w:rsidR="00C36394" w:rsidRPr="00E8798B">
        <w:rPr>
          <w:rFonts w:cs="Times New Roman"/>
          <w:sz w:val="24"/>
        </w:rPr>
        <w:t>he data presented here impl</w:t>
      </w:r>
      <w:r w:rsidR="002F785D" w:rsidRPr="00E8798B">
        <w:rPr>
          <w:rFonts w:cs="Times New Roman"/>
          <w:sz w:val="24"/>
        </w:rPr>
        <w:t>y</w:t>
      </w:r>
      <w:r w:rsidR="00C36394" w:rsidRPr="00E8798B">
        <w:rPr>
          <w:rFonts w:cs="Times New Roman"/>
          <w:sz w:val="24"/>
        </w:rPr>
        <w:t xml:space="preserve"> that a pattern of directed movement occurs at a scale of at least 10-13 kilometers</w:t>
      </w:r>
      <w:r w:rsidR="0090305C" w:rsidRPr="00E8798B">
        <w:rPr>
          <w:rFonts w:cs="Times New Roman"/>
          <w:sz w:val="24"/>
        </w:rPr>
        <w:t xml:space="preserve"> for non-local materials</w:t>
      </w:r>
      <w:r w:rsidR="00C36394" w:rsidRPr="00E8798B">
        <w:rPr>
          <w:rFonts w:cs="Times New Roman"/>
          <w:sz w:val="24"/>
        </w:rPr>
        <w:t>.</w:t>
      </w:r>
      <w:r w:rsidR="00AF26B6" w:rsidRPr="00E8798B">
        <w:rPr>
          <w:rFonts w:cs="Times New Roman"/>
          <w:sz w:val="24"/>
        </w:rPr>
        <w:t xml:space="preserve"> This is an interesting distinction </w:t>
      </w:r>
      <w:r w:rsidR="00774A3D" w:rsidRPr="00E8798B">
        <w:rPr>
          <w:rFonts w:cs="Times New Roman"/>
          <w:sz w:val="24"/>
        </w:rPr>
        <w:t>because</w:t>
      </w:r>
      <w:r w:rsidR="00AF26B6" w:rsidRPr="00E8798B">
        <w:rPr>
          <w:rFonts w:cs="Times New Roman"/>
          <w:sz w:val="24"/>
        </w:rPr>
        <w:t xml:space="preserve"> </w:t>
      </w:r>
      <w:r w:rsidR="00321529" w:rsidRPr="00E8798B">
        <w:rPr>
          <w:rFonts w:cs="Times New Roman"/>
          <w:sz w:val="24"/>
        </w:rPr>
        <w:t>Kanjera South</w:t>
      </w:r>
      <w:r w:rsidR="00AF26B6" w:rsidRPr="00E8798B">
        <w:rPr>
          <w:rFonts w:cs="Times New Roman"/>
          <w:sz w:val="24"/>
        </w:rPr>
        <w:t xml:space="preserve"> is </w:t>
      </w:r>
      <w:r w:rsidR="00DF6899" w:rsidRPr="00E8798B">
        <w:rPr>
          <w:rFonts w:cs="Times New Roman"/>
          <w:sz w:val="24"/>
        </w:rPr>
        <w:t xml:space="preserve">one </w:t>
      </w:r>
      <w:r w:rsidR="00DF6899" w:rsidRPr="00E8798B">
        <w:rPr>
          <w:rFonts w:cs="Times New Roman"/>
          <w:sz w:val="24"/>
        </w:rPr>
        <w:lastRenderedPageBreak/>
        <w:t xml:space="preserve">of the few </w:t>
      </w:r>
      <w:r w:rsidR="00AF26B6" w:rsidRPr="00E8798B">
        <w:rPr>
          <w:rFonts w:cs="Times New Roman"/>
          <w:sz w:val="24"/>
        </w:rPr>
        <w:t>site</w:t>
      </w:r>
      <w:r w:rsidR="00DF6899" w:rsidRPr="00E8798B">
        <w:rPr>
          <w:rFonts w:cs="Times New Roman"/>
          <w:sz w:val="24"/>
        </w:rPr>
        <w:t>s</w:t>
      </w:r>
      <w:r w:rsidR="00AF26B6" w:rsidRPr="00E8798B">
        <w:rPr>
          <w:rFonts w:cs="Times New Roman"/>
          <w:sz w:val="24"/>
        </w:rPr>
        <w:t xml:space="preserve"> from this time frame situated in an open grassland</w:t>
      </w:r>
      <w:r w:rsidR="00376888" w:rsidRPr="00E8798B">
        <w:rPr>
          <w:rFonts w:cs="Times New Roman"/>
          <w:sz w:val="24"/>
        </w:rPr>
        <w:t xml:space="preserve"> </w:t>
      </w:r>
      <w:r w:rsidR="00376888" w:rsidRPr="00E8798B">
        <w:rPr>
          <w:rFonts w:cs="Times New Roman"/>
          <w:sz w:val="24"/>
        </w:rPr>
        <w:fldChar w:fldCharType="begin"/>
      </w:r>
      <w:r w:rsidR="00321529" w:rsidRPr="00E8798B">
        <w:rPr>
          <w:rFonts w:cs="Times New Roman"/>
          <w:sz w:val="24"/>
        </w:rPr>
        <w:instrText xml:space="preserve"> ADDIN ZOTERO_ITEM CSL_CITATION {"citationID":"X0zyncPl","properties":{"formattedCitation":"(Plummer et al., 2009b)","plainCitation":"(Plummer et al., 2009b)","noteIndex":0},"citationItems":[{"id":708,"uris":["http://zotero.org/users/2042166/items/BJL8UMYI"],"uri":["http://zotero.org/users/2042166/items/BJL8UMYI"],"itemData":{"id":708,"type":"article-journal","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container-title":"PLoS ONE","DOI":"10.1371/journal.pone.0007199","ISSN":"19326203","issue":"9","note":"PMID: 19844568","title":"Oldest evidence of toolmaking hominins in a grassland-dominated ecosystem","volume":"4","author":[{"family":"Plummer","given":"Thomas W."},{"family":"Ditchfield","given":"Peter W."},{"family":"Bishop","given":"Laura C."},{"family":"Kingston","given":"John D."},{"family":"Ferraro","given":"Joseph V."},{"family":"Braun","given":"David R."},{"family":"Hertel","given":"Fritz"},{"family":"Potts","given":"Richard"}],"issued":{"date-parts":[["2009"]]}}}],"schema":"https://github.com/citation-style-language/schema/raw/master/csl-citation.json"} </w:instrText>
      </w:r>
      <w:r w:rsidR="00376888" w:rsidRPr="00E8798B">
        <w:rPr>
          <w:rFonts w:cs="Times New Roman"/>
          <w:sz w:val="24"/>
        </w:rPr>
        <w:fldChar w:fldCharType="separate"/>
      </w:r>
      <w:r w:rsidR="00376888" w:rsidRPr="00E8798B">
        <w:rPr>
          <w:rFonts w:cs="Times New Roman"/>
          <w:noProof/>
          <w:sz w:val="24"/>
        </w:rPr>
        <w:t>(Plummer et al., 2009b)</w:t>
      </w:r>
      <w:r w:rsidR="00376888" w:rsidRPr="00E8798B">
        <w:rPr>
          <w:rFonts w:cs="Times New Roman"/>
          <w:sz w:val="24"/>
        </w:rPr>
        <w:fldChar w:fldCharType="end"/>
      </w:r>
      <w:r w:rsidR="00774A3D" w:rsidRPr="00E8798B">
        <w:rPr>
          <w:rFonts w:cs="Times New Roman"/>
          <w:sz w:val="24"/>
        </w:rPr>
        <w:t>. Modern h</w:t>
      </w:r>
      <w:r w:rsidR="00AF26B6" w:rsidRPr="00E8798B">
        <w:rPr>
          <w:rFonts w:cs="Times New Roman"/>
          <w:sz w:val="24"/>
        </w:rPr>
        <w:t xml:space="preserve">umans tend to travel farther and more frequently in open arid environments than those that live in more </w:t>
      </w:r>
      <w:r w:rsidR="002D586A" w:rsidRPr="00E8798B">
        <w:rPr>
          <w:rFonts w:cs="Times New Roman"/>
          <w:sz w:val="24"/>
        </w:rPr>
        <w:t>closed habitats</w:t>
      </w:r>
      <w:r w:rsidR="00AF26B6" w:rsidRPr="00E8798B">
        <w:rPr>
          <w:rFonts w:cs="Times New Roman"/>
          <w:sz w:val="24"/>
        </w:rPr>
        <w:t xml:space="preserve"> </w:t>
      </w:r>
      <w:r w:rsidR="00376888" w:rsidRPr="00E8798B">
        <w:rPr>
          <w:rFonts w:cs="Times New Roman"/>
          <w:sz w:val="24"/>
        </w:rPr>
        <w:fldChar w:fldCharType="begin"/>
      </w:r>
      <w:r w:rsidR="00321529" w:rsidRPr="00E8798B">
        <w:rPr>
          <w:rFonts w:cs="Times New Roman"/>
          <w:sz w:val="24"/>
        </w:rPr>
        <w:instrText xml:space="preserve"> ADDIN ZOTERO_ITEM CSL_CITATION {"citationID":"4rPB91w1","properties":{"formattedCitation":"(Kelly, 2007; Burnside et al., 2012)","plainCitation":"(Kelly, 2007; Burnside et al., 2012)","noteIndex":0},"citationItems":[{"id":483,"uris":["http://zotero.org/users/2042166/items/SXBPGTE9"],"uri":["http://zotero.org/users/2042166/items/SXBPGTE9"],"itemData":{"id":483,"type":"book","abstract":"The author wrote this book primarily for his archaeology students, to show them how dangerous anthropological analogy is and how variable the actual practices of foragers of the recent past and today are. His survey of anthropological literature points to differences in foraging societies' patterns of diet, mobility, sharing, land tenure, exchange, gender relations, division of labour, marriage, descent and political organisation. By considering the actual, not imagined, reasons behind diverse behaviour this book argues for a revision of many archaeological models of prehistory.","edition":"Reprint edition","event-place":"Clinton Corners, New York","ISBN":"978-0-9752738-8-3","language":"English","number-of-pages":"446","publisher":"Percheron Press/Eliot Werner Publications","publisher-place":"Clinton Corners, New York","source":"Amazon","title":"The Foraging Spectrum: Diversity in Hunter-Gatherer Lifeways","title-short":"The Foraging Spectrum","author":[{"family":"Kelly","given":"Robert L."}],"issued":{"date-parts":[["2007",11,12]]}}},{"id":648,"uris":["http://zotero.org/users/2042166/items/JGHX9P9S"],"uri":["http://zotero.org/users/2042166/items/JGHX9P9S"],"itemData":{"id":648,"type":"article-journal","abstract":"Humans have a dual nature. We are subject to the same natural laws and forces as other species yet dominate global ecology and exhibit enormous variation in energy use, cultural diversity, and apparent social organization. We suggest scientists tackle these challenges with a macroecological approach-using comparative statistical techniques to identify deep patterns of variation in large datasets and to test for causal mechanisms. We show the power of a metabolic perspective for interpreting these patterns and suggesting possible underlying mechanisms, one that focuses on the exchange of energy and materials within and among human societies and with the biophysical environment. Examples on human foraging ecology, life history, space use, population structure, disease ecology, cultural and linguistic diversity patterns, and industrial and urban systems showcase the power and promise of this approach.","container-title":"Biological Reviews","DOI":"10.1111/j.1469-185X.2011.00192.x","ISSN":"14647931","issue":"1","note":"PMID: 21781233","page":"194–208","title":"Human macroecology: Linking pattern and process in big-picture human ecology","volume":"87","author":[{"family":"Burnside","given":"William R."},{"family":"Brown","given":"James H."},{"family":"Burger","given":"Oskar"},{"family":"Hamilton","given":"Marcus J."},{"family":"Moses","given":"Melanie"},{"family":"Bettencourt","given":"Luis M.A."}],"issued":{"date-parts":[["2012"]]}}}],"schema":"https://github.com/citation-style-language/schema/raw/master/csl-citation.json"} </w:instrText>
      </w:r>
      <w:r w:rsidR="00376888" w:rsidRPr="00E8798B">
        <w:rPr>
          <w:rFonts w:cs="Times New Roman"/>
          <w:sz w:val="24"/>
        </w:rPr>
        <w:fldChar w:fldCharType="separate"/>
      </w:r>
      <w:r w:rsidR="00376888" w:rsidRPr="00E8798B">
        <w:rPr>
          <w:rFonts w:cs="Times New Roman"/>
          <w:noProof/>
          <w:sz w:val="24"/>
        </w:rPr>
        <w:t>(Kelly, 2007; Burnside et al., 2012)</w:t>
      </w:r>
      <w:r w:rsidR="00376888" w:rsidRPr="00E8798B">
        <w:rPr>
          <w:rFonts w:cs="Times New Roman"/>
          <w:sz w:val="24"/>
        </w:rPr>
        <w:fldChar w:fldCharType="end"/>
      </w:r>
      <w:r w:rsidR="00376888" w:rsidRPr="00E8798B">
        <w:rPr>
          <w:rFonts w:cs="Times New Roman"/>
          <w:sz w:val="24"/>
        </w:rPr>
        <w:t xml:space="preserve">. </w:t>
      </w:r>
      <w:r w:rsidR="002D586A" w:rsidRPr="00E8798B">
        <w:rPr>
          <w:rFonts w:cs="Times New Roman"/>
          <w:sz w:val="24"/>
        </w:rPr>
        <w:t>S</w:t>
      </w:r>
      <w:r w:rsidR="00AF26B6" w:rsidRPr="00E8798B">
        <w:rPr>
          <w:rFonts w:cs="Times New Roman"/>
          <w:sz w:val="24"/>
        </w:rPr>
        <w:t>avanna-adapted chimpanzees from Fongoli</w:t>
      </w:r>
      <w:r w:rsidR="00774A3D" w:rsidRPr="00E8798B">
        <w:rPr>
          <w:rFonts w:cs="Times New Roman"/>
          <w:sz w:val="24"/>
        </w:rPr>
        <w:t xml:space="preserve">, Senegal </w:t>
      </w:r>
      <w:r w:rsidR="00AF26B6" w:rsidRPr="00E8798B">
        <w:rPr>
          <w:rFonts w:cs="Times New Roman"/>
          <w:sz w:val="24"/>
        </w:rPr>
        <w:t xml:space="preserve">also possess a larger home range and practice fission-fusion less frequently </w:t>
      </w:r>
      <w:r w:rsidR="00376888" w:rsidRPr="00E8798B">
        <w:rPr>
          <w:rFonts w:cs="Times New Roman"/>
          <w:sz w:val="24"/>
        </w:rPr>
        <w:fldChar w:fldCharType="begin"/>
      </w:r>
      <w:r w:rsidR="00321529" w:rsidRPr="00E8798B">
        <w:rPr>
          <w:rFonts w:cs="Times New Roman"/>
          <w:sz w:val="24"/>
        </w:rPr>
        <w:instrText xml:space="preserve"> ADDIN ZOTERO_ITEM CSL_CITATION {"citationID":"VF1fbwlO","properties":{"formattedCitation":"(Pruetz and Bertolani, 2009)","plainCitation":"(Pruetz and Bertolani, 2009)","noteIndex":0},"citationItems":[{"id":1239,"uris":["http://zotero.org/users/2042166/items/Y7BAGI5N"],"uri":["http://zotero.org/users/2042166/items/Y7BAGI5N"],"itemData":{"id":1239,"type":"article-journal","abstract":"Anthropologists have long been interested in the behavioral ecology of nonhuman primates living in savannas given what we know of early hominin environments. As expected, chimpanzees in the Fongoli community in southeastern Sénégal show a unique suite of behavioral adaptations to stresses associated with their savanna habitat. While Fongoli chimpanzees are species-typical in certain regards, such as including ripe fruit in the diet during all months of the year, they also adjust their behavior to the particular stresses of this dry, hot and open environment. These behaviors include using caves as shelters during the dry season, soaking in pools of water during the hot, early rainy season, and traveling and foraging at night during maximum phases of the moon. Adult males of this 35-member community serve as focal subjects in a long-term study of the ecology and behavior of chimpanzees in a savanna-mosaic environment. Here, we report on Fongoli chimpanzee activity budgets, grouping behavior, and habitat use during the dry versus wet season based on over 2500 hours of observation from March 2005–July 2006. Findings support the hypothesis that ecological pressures associated with a savanna environment significantly affect great ape behavior. The Fongoli chimpanzees’ large home range (&gt;65km²) is sometimes used cyclically, with the community traveling as one large party, in contrast to the typical chimpanzee fission-fusion pattern. Combined with data on temperature in the various habitats within the savanna mosaic, results show that Fongoli chimpanzees minimize energy expenditure during the hottest months and at the hottest time of day by resting more and traveling less, in addition to selectively using small patches of closed-canopy habitats, such as gallery forest. They move significantly more during early hours of the hot, dry season specifically and range in smaller parties at this time compared to during the wet season. The stresses associated with a savanna-mosaic environment and chimpanzees’ behavioral adjustments to them have important implications for understanding early hominin behavior in similar environments.","container-title":"PaleoAnthropology","DOI":"10.4207/PA.2009.ART33","ISSN":"15450031","journalAbbreviation":"PA","language":"en","page":"252-262","source":"DOI.org (Crossref)","title":"Chimpanzee (Pan troglodytes verus) Behavioral Responses to Stresses Associated with Living in a Savannah-Mosaic Environment: Implications for Hominin Adaptations to Open Habitats","title-short":"Chimpanzee (Pan troglodytes verus) Behavioral Responses to Stresses Associated with Living in a Savannah-Mosaic Environment","volume":"2009","author":[{"family":"Pruetz","given":"Jill"},{"family":"Bertolani","given":"Paco"}],"issued":{"date-parts":[["2009"]]}}}],"schema":"https://github.com/citation-style-language/schema/raw/master/csl-citation.json"} </w:instrText>
      </w:r>
      <w:r w:rsidR="00376888" w:rsidRPr="00E8798B">
        <w:rPr>
          <w:rFonts w:cs="Times New Roman"/>
          <w:sz w:val="24"/>
        </w:rPr>
        <w:fldChar w:fldCharType="separate"/>
      </w:r>
      <w:r w:rsidR="00376888" w:rsidRPr="00E8798B">
        <w:rPr>
          <w:rFonts w:cs="Times New Roman"/>
          <w:noProof/>
          <w:sz w:val="24"/>
        </w:rPr>
        <w:t>(Pruetz and Bertolani, 2009)</w:t>
      </w:r>
      <w:r w:rsidR="00376888" w:rsidRPr="00E8798B">
        <w:rPr>
          <w:rFonts w:cs="Times New Roman"/>
          <w:sz w:val="24"/>
        </w:rPr>
        <w:fldChar w:fldCharType="end"/>
      </w:r>
      <w:r w:rsidR="00376888" w:rsidRPr="00E8798B">
        <w:rPr>
          <w:rFonts w:cs="Times New Roman"/>
          <w:sz w:val="24"/>
        </w:rPr>
        <w:t xml:space="preserve">. </w:t>
      </w:r>
      <w:r w:rsidR="00FB7682" w:rsidRPr="00E8798B">
        <w:rPr>
          <w:rFonts w:cs="Times New Roman"/>
          <w:sz w:val="24"/>
        </w:rPr>
        <w:t xml:space="preserve">In this respect, the </w:t>
      </w:r>
      <w:r w:rsidR="00497026" w:rsidRPr="00E8798B">
        <w:rPr>
          <w:rFonts w:cs="Times New Roman"/>
          <w:sz w:val="24"/>
        </w:rPr>
        <w:t>increased scale of</w:t>
      </w:r>
      <w:r w:rsidR="00DF6899" w:rsidRPr="00E8798B">
        <w:rPr>
          <w:rFonts w:cs="Times New Roman"/>
          <w:sz w:val="24"/>
        </w:rPr>
        <w:t xml:space="preserve"> this structured</w:t>
      </w:r>
      <w:r w:rsidR="00497026" w:rsidRPr="00E8798B">
        <w:rPr>
          <w:rFonts w:cs="Times New Roman"/>
          <w:sz w:val="24"/>
        </w:rPr>
        <w:t xml:space="preserve"> land</w:t>
      </w:r>
      <w:r w:rsidR="00676BB2" w:rsidRPr="00E8798B">
        <w:rPr>
          <w:rFonts w:cs="Times New Roman"/>
          <w:sz w:val="24"/>
        </w:rPr>
        <w:t>-</w:t>
      </w:r>
      <w:r w:rsidR="00497026" w:rsidRPr="00E8798B">
        <w:rPr>
          <w:rFonts w:cs="Times New Roman"/>
          <w:sz w:val="24"/>
        </w:rPr>
        <w:t xml:space="preserve">use pattern </w:t>
      </w:r>
      <w:r w:rsidR="00FB7682" w:rsidRPr="00E8798B">
        <w:rPr>
          <w:rFonts w:cs="Times New Roman"/>
          <w:sz w:val="24"/>
        </w:rPr>
        <w:t xml:space="preserve">at </w:t>
      </w:r>
      <w:r w:rsidR="00321529" w:rsidRPr="00E8798B">
        <w:rPr>
          <w:rFonts w:cs="Times New Roman"/>
          <w:sz w:val="24"/>
        </w:rPr>
        <w:t>Kanjera South</w:t>
      </w:r>
      <w:r w:rsidR="00FB7682" w:rsidRPr="00E8798B">
        <w:rPr>
          <w:rFonts w:cs="Times New Roman"/>
          <w:sz w:val="24"/>
        </w:rPr>
        <w:t xml:space="preserve"> may </w:t>
      </w:r>
      <w:r w:rsidR="00DF6899" w:rsidRPr="00E8798B">
        <w:rPr>
          <w:rFonts w:cs="Times New Roman"/>
          <w:sz w:val="24"/>
        </w:rPr>
        <w:t xml:space="preserve">further attest to the </w:t>
      </w:r>
      <w:r w:rsidR="00FB7682" w:rsidRPr="00E8798B">
        <w:rPr>
          <w:rFonts w:cs="Times New Roman"/>
          <w:sz w:val="24"/>
        </w:rPr>
        <w:t xml:space="preserve">adaptive flexibility of Oldowan hominins </w:t>
      </w:r>
      <w:r w:rsidR="00676BB2" w:rsidRPr="00E8798B">
        <w:rPr>
          <w:rFonts w:cs="Times New Roman"/>
          <w:sz w:val="24"/>
        </w:rPr>
        <w:t>open</w:t>
      </w:r>
      <w:r w:rsidR="00FB7682" w:rsidRPr="00E8798B">
        <w:rPr>
          <w:rFonts w:cs="Times New Roman"/>
          <w:sz w:val="24"/>
        </w:rPr>
        <w:t xml:space="preserve"> environments. </w:t>
      </w:r>
    </w:p>
    <w:p w14:paraId="0FA8CF71" w14:textId="6099BB83" w:rsidR="00650493" w:rsidRPr="00E8798B" w:rsidRDefault="0005761E" w:rsidP="00E42CC2">
      <w:pPr>
        <w:pStyle w:val="BodyText"/>
        <w:spacing w:line="480" w:lineRule="auto"/>
        <w:ind w:firstLine="0"/>
        <w:rPr>
          <w:rFonts w:cs="Times New Roman"/>
          <w:sz w:val="24"/>
        </w:rPr>
      </w:pPr>
      <w:r w:rsidRPr="00E8798B">
        <w:rPr>
          <w:rFonts w:cs="Times New Roman"/>
          <w:i/>
          <w:iCs/>
          <w:sz w:val="24"/>
        </w:rPr>
        <w:t>The influence of land</w:t>
      </w:r>
      <w:r w:rsidR="00676BB2" w:rsidRPr="00E8798B">
        <w:rPr>
          <w:rFonts w:cs="Times New Roman"/>
          <w:i/>
          <w:iCs/>
          <w:sz w:val="24"/>
        </w:rPr>
        <w:t>-</w:t>
      </w:r>
      <w:r w:rsidRPr="00E8798B">
        <w:rPr>
          <w:rFonts w:cs="Times New Roman"/>
          <w:i/>
          <w:iCs/>
          <w:sz w:val="24"/>
        </w:rPr>
        <w:t>use on Oldowan production strategies</w:t>
      </w:r>
      <w:bookmarkStart w:id="10" w:name="implications-for-land-use"/>
    </w:p>
    <w:p w14:paraId="5445896D" w14:textId="5D5EF7DE" w:rsidR="00A96708" w:rsidRPr="00E8798B" w:rsidRDefault="00FB7682" w:rsidP="00F129FF">
      <w:pPr>
        <w:pStyle w:val="BodyText"/>
        <w:spacing w:line="480" w:lineRule="auto"/>
        <w:ind w:firstLine="720"/>
        <w:rPr>
          <w:rFonts w:cs="Times New Roman"/>
          <w:sz w:val="24"/>
        </w:rPr>
      </w:pPr>
      <w:r w:rsidRPr="00E8798B">
        <w:rPr>
          <w:rFonts w:cs="Times New Roman"/>
          <w:sz w:val="24"/>
        </w:rPr>
        <w:t>The results of this study</w:t>
      </w:r>
      <w:r w:rsidR="00F81F6E" w:rsidRPr="00E8798B">
        <w:rPr>
          <w:rFonts w:cs="Times New Roman"/>
          <w:sz w:val="24"/>
        </w:rPr>
        <w:t xml:space="preserve"> also</w:t>
      </w:r>
      <w:r w:rsidRPr="00E8798B">
        <w:rPr>
          <w:rFonts w:cs="Times New Roman"/>
          <w:sz w:val="24"/>
        </w:rPr>
        <w:t xml:space="preserve"> suggest that pattern</w:t>
      </w:r>
      <w:r w:rsidR="00256ECB" w:rsidRPr="00E8798B">
        <w:rPr>
          <w:rFonts w:cs="Times New Roman"/>
          <w:sz w:val="24"/>
        </w:rPr>
        <w:t>s</w:t>
      </w:r>
      <w:r w:rsidRPr="00E8798B">
        <w:rPr>
          <w:rFonts w:cs="Times New Roman"/>
          <w:sz w:val="24"/>
        </w:rPr>
        <w:t xml:space="preserve"> of land-use </w:t>
      </w:r>
      <w:r w:rsidR="00497026" w:rsidRPr="00E8798B">
        <w:rPr>
          <w:rFonts w:cs="Times New Roman"/>
          <w:sz w:val="24"/>
        </w:rPr>
        <w:t>influence the technical decisions of Oldowan tool makers.</w:t>
      </w:r>
      <w:r w:rsidR="00257547" w:rsidRPr="00E8798B">
        <w:rPr>
          <w:rFonts w:cs="Times New Roman"/>
          <w:sz w:val="24"/>
        </w:rPr>
        <w:t xml:space="preserve"> </w:t>
      </w:r>
      <w:r w:rsidR="00256ECB" w:rsidRPr="00E8798B">
        <w:rPr>
          <w:rFonts w:cs="Times New Roman"/>
          <w:sz w:val="24"/>
        </w:rPr>
        <w:t xml:space="preserve">At </w:t>
      </w:r>
      <w:r w:rsidR="00321529" w:rsidRPr="00E8798B">
        <w:rPr>
          <w:rFonts w:cs="Times New Roman"/>
          <w:sz w:val="24"/>
        </w:rPr>
        <w:t>Kanjera South</w:t>
      </w:r>
      <w:r w:rsidR="00256ECB" w:rsidRPr="00E8798B">
        <w:rPr>
          <w:rFonts w:cs="Times New Roman"/>
          <w:sz w:val="24"/>
        </w:rPr>
        <w:t>, e</w:t>
      </w:r>
      <w:r w:rsidR="00FB0BF4" w:rsidRPr="00E8798B">
        <w:rPr>
          <w:rFonts w:cs="Times New Roman"/>
          <w:sz w:val="24"/>
        </w:rPr>
        <w:t>xotic raw materials show a strong bias toward more reduced, complete bifacial and multifacial reduction strategies</w:t>
      </w:r>
      <w:r w:rsidR="00676BB2" w:rsidRPr="00E8798B">
        <w:rPr>
          <w:rFonts w:cs="Times New Roman"/>
          <w:sz w:val="24"/>
        </w:rPr>
        <w:t>,</w:t>
      </w:r>
      <w:r w:rsidR="00FB0BF4" w:rsidRPr="00E8798B">
        <w:rPr>
          <w:rFonts w:cs="Times New Roman"/>
          <w:sz w:val="24"/>
        </w:rPr>
        <w:t xml:space="preserve"> as opposed to the more even representation of core reduction strategies among local materials</w:t>
      </w:r>
      <w:r w:rsidR="00256ECB" w:rsidRPr="00E8798B">
        <w:rPr>
          <w:rFonts w:cs="Times New Roman"/>
          <w:sz w:val="24"/>
        </w:rPr>
        <w:t>. This</w:t>
      </w:r>
      <w:r w:rsidR="00FB0BF4" w:rsidRPr="00E8798B">
        <w:rPr>
          <w:rFonts w:cs="Times New Roman"/>
          <w:sz w:val="24"/>
        </w:rPr>
        <w:t xml:space="preserve"> suggest</w:t>
      </w:r>
      <w:r w:rsidR="00256ECB" w:rsidRPr="00E8798B">
        <w:rPr>
          <w:rFonts w:cs="Times New Roman"/>
          <w:sz w:val="24"/>
        </w:rPr>
        <w:t>s</w:t>
      </w:r>
      <w:r w:rsidR="00FB0BF4" w:rsidRPr="00E8798B">
        <w:rPr>
          <w:rFonts w:cs="Times New Roman"/>
          <w:sz w:val="24"/>
        </w:rPr>
        <w:t xml:space="preserve"> that the broader pattern of stone tool transport</w:t>
      </w:r>
      <w:r w:rsidR="00650493" w:rsidRPr="00E8798B">
        <w:rPr>
          <w:rFonts w:cs="Times New Roman"/>
          <w:sz w:val="24"/>
        </w:rPr>
        <w:t xml:space="preserve"> influenced </w:t>
      </w:r>
      <w:r w:rsidR="00256ECB" w:rsidRPr="00E8798B">
        <w:rPr>
          <w:rFonts w:cs="Times New Roman"/>
          <w:sz w:val="24"/>
        </w:rPr>
        <w:t xml:space="preserve">the </w:t>
      </w:r>
      <w:r w:rsidR="00650493" w:rsidRPr="00E8798B">
        <w:rPr>
          <w:rFonts w:cs="Times New Roman"/>
          <w:sz w:val="24"/>
        </w:rPr>
        <w:t>ways in which Oldowan hominin</w:t>
      </w:r>
      <w:r w:rsidR="00256ECB" w:rsidRPr="00E8798B">
        <w:rPr>
          <w:rFonts w:cs="Times New Roman"/>
          <w:sz w:val="24"/>
        </w:rPr>
        <w:t>s</w:t>
      </w:r>
      <w:r w:rsidR="00650493" w:rsidRPr="00E8798B">
        <w:rPr>
          <w:rFonts w:cs="Times New Roman"/>
          <w:sz w:val="24"/>
        </w:rPr>
        <w:t xml:space="preserve"> economized stone.  The relatively long transport distance</w:t>
      </w:r>
      <w:r w:rsidR="00256ECB" w:rsidRPr="00E8798B">
        <w:rPr>
          <w:rFonts w:cs="Times New Roman"/>
          <w:sz w:val="24"/>
        </w:rPr>
        <w:t>,</w:t>
      </w:r>
      <w:r w:rsidR="00650493" w:rsidRPr="00E8798B">
        <w:rPr>
          <w:rFonts w:cs="Times New Roman"/>
          <w:sz w:val="24"/>
        </w:rPr>
        <w:t xml:space="preserve"> in combination with the lower quality of material available near </w:t>
      </w:r>
      <w:r w:rsidR="00321529" w:rsidRPr="00E8798B">
        <w:rPr>
          <w:rFonts w:cs="Times New Roman"/>
          <w:sz w:val="24"/>
        </w:rPr>
        <w:t>Kanjera South</w:t>
      </w:r>
      <w:r w:rsidR="00256ECB" w:rsidRPr="00E8798B">
        <w:rPr>
          <w:rFonts w:cs="Times New Roman"/>
          <w:sz w:val="24"/>
        </w:rPr>
        <w:t>,</w:t>
      </w:r>
      <w:r w:rsidR="00650493" w:rsidRPr="00E8798B">
        <w:rPr>
          <w:rFonts w:cs="Times New Roman"/>
          <w:sz w:val="24"/>
        </w:rPr>
        <w:t xml:space="preserve"> may have incentivized the retention of exotic raw materials</w:t>
      </w:r>
      <w:r w:rsidR="00FA3452" w:rsidRPr="00E8798B">
        <w:rPr>
          <w:rFonts w:cs="Times New Roman"/>
          <w:sz w:val="24"/>
        </w:rPr>
        <w:t xml:space="preserve"> in areas where </w:t>
      </w:r>
      <w:r w:rsidR="00256ECB" w:rsidRPr="00E8798B">
        <w:rPr>
          <w:rFonts w:cs="Times New Roman"/>
          <w:sz w:val="24"/>
        </w:rPr>
        <w:t>lithologies</w:t>
      </w:r>
      <w:r w:rsidR="00FA3452" w:rsidRPr="00E8798B">
        <w:rPr>
          <w:rFonts w:cs="Times New Roman"/>
          <w:sz w:val="24"/>
        </w:rPr>
        <w:t xml:space="preserve"> of such quality were less abundant</w:t>
      </w:r>
      <w:r w:rsidR="00650493" w:rsidRPr="00E8798B">
        <w:rPr>
          <w:rFonts w:cs="Times New Roman"/>
          <w:sz w:val="24"/>
        </w:rPr>
        <w:t>. In this light, the high frequency of bifacial and multifacial reduction strategies</w:t>
      </w:r>
      <w:r w:rsidR="00F81F6E" w:rsidRPr="00E8798B">
        <w:rPr>
          <w:rFonts w:cs="Times New Roman"/>
          <w:sz w:val="24"/>
        </w:rPr>
        <w:t xml:space="preserve"> and the higher cutting edge to mass ratios present in the exotic raw materials may reflect </w:t>
      </w:r>
      <w:r w:rsidR="00650493" w:rsidRPr="00E8798B">
        <w:rPr>
          <w:rFonts w:cs="Times New Roman"/>
          <w:sz w:val="24"/>
        </w:rPr>
        <w:t>a</w:t>
      </w:r>
      <w:r w:rsidR="00F81F6E" w:rsidRPr="00E8798B">
        <w:rPr>
          <w:rFonts w:cs="Times New Roman"/>
          <w:sz w:val="24"/>
        </w:rPr>
        <w:t xml:space="preserve"> general</w:t>
      </w:r>
      <w:r w:rsidR="00650493" w:rsidRPr="00E8798B">
        <w:rPr>
          <w:rFonts w:cs="Times New Roman"/>
          <w:sz w:val="24"/>
        </w:rPr>
        <w:t xml:space="preserve"> need to maximize the utility that could be extracted from these cores.</w:t>
      </w:r>
      <w:r w:rsidR="0045286A" w:rsidRPr="00E8798B">
        <w:rPr>
          <w:rFonts w:cs="Times New Roman"/>
          <w:sz w:val="24"/>
        </w:rPr>
        <w:t xml:space="preserve"> </w:t>
      </w:r>
      <w:r w:rsidR="00256ECB" w:rsidRPr="00E8798B">
        <w:rPr>
          <w:rFonts w:cs="Times New Roman"/>
          <w:sz w:val="24"/>
        </w:rPr>
        <w:t>T</w:t>
      </w:r>
      <w:bookmarkEnd w:id="10"/>
      <w:r w:rsidR="00232C7D" w:rsidRPr="00E8798B">
        <w:rPr>
          <w:rFonts w:cs="Times New Roman"/>
          <w:sz w:val="24"/>
        </w:rPr>
        <w:t xml:space="preserve">he exploitation of multiple flake removal surfaces </w:t>
      </w:r>
      <w:r w:rsidR="00256ECB" w:rsidRPr="00E8798B">
        <w:rPr>
          <w:rFonts w:cs="Times New Roman"/>
          <w:sz w:val="24"/>
        </w:rPr>
        <w:t xml:space="preserve">allows </w:t>
      </w:r>
      <w:r w:rsidR="00232C7D" w:rsidRPr="00E8798B">
        <w:rPr>
          <w:rFonts w:cs="Times New Roman"/>
          <w:sz w:val="24"/>
        </w:rPr>
        <w:t>a core to remain active in a toolkit for a longer period of time</w:t>
      </w:r>
      <w:r w:rsidR="00FA3452" w:rsidRPr="00E8798B">
        <w:rPr>
          <w:rFonts w:cs="Times New Roman"/>
          <w:sz w:val="24"/>
        </w:rPr>
        <w:t xml:space="preserve">. </w:t>
      </w:r>
    </w:p>
    <w:p w14:paraId="3325A9F5" w14:textId="513E7B62" w:rsidR="00257547" w:rsidRPr="00E8798B" w:rsidRDefault="00A96708" w:rsidP="00F81F6E">
      <w:pPr>
        <w:pStyle w:val="BodyText"/>
        <w:spacing w:line="480" w:lineRule="auto"/>
        <w:ind w:firstLine="720"/>
        <w:rPr>
          <w:rFonts w:cs="Times New Roman"/>
          <w:sz w:val="24"/>
        </w:rPr>
      </w:pPr>
      <w:r w:rsidRPr="00E8798B">
        <w:rPr>
          <w:rFonts w:cs="Times New Roman"/>
          <w:sz w:val="24"/>
        </w:rPr>
        <w:t xml:space="preserve">In contrast, the predominantly unifacial and partial bifacial reduction strategies in </w:t>
      </w:r>
      <w:r w:rsidR="00621CF9" w:rsidRPr="00E8798B">
        <w:rPr>
          <w:rFonts w:cs="Times New Roman"/>
          <w:sz w:val="24"/>
        </w:rPr>
        <w:t>combination</w:t>
      </w:r>
      <w:r w:rsidRPr="00E8798B">
        <w:rPr>
          <w:rFonts w:cs="Times New Roman"/>
          <w:sz w:val="24"/>
        </w:rPr>
        <w:t xml:space="preserve"> with the significantly lower edge to mass ratio values may reflect a more expedient treatment of the lower quality local raw materials. </w:t>
      </w:r>
      <w:r w:rsidR="000E24FD" w:rsidRPr="00E8798B">
        <w:rPr>
          <w:rFonts w:cs="Times New Roman"/>
          <w:sz w:val="24"/>
        </w:rPr>
        <w:t xml:space="preserve">However, </w:t>
      </w:r>
      <w:r w:rsidRPr="00E8798B">
        <w:rPr>
          <w:rFonts w:cs="Times New Roman"/>
          <w:sz w:val="24"/>
        </w:rPr>
        <w:t xml:space="preserve">it must </w:t>
      </w:r>
      <w:r w:rsidR="000E24FD" w:rsidRPr="00E8798B">
        <w:rPr>
          <w:rFonts w:cs="Times New Roman"/>
          <w:sz w:val="24"/>
        </w:rPr>
        <w:t xml:space="preserve">also </w:t>
      </w:r>
      <w:r w:rsidRPr="00E8798B">
        <w:rPr>
          <w:rFonts w:cs="Times New Roman"/>
          <w:sz w:val="24"/>
        </w:rPr>
        <w:t xml:space="preserve">be noted that some of </w:t>
      </w:r>
      <w:r w:rsidRPr="00E8798B">
        <w:rPr>
          <w:rFonts w:cs="Times New Roman"/>
          <w:sz w:val="24"/>
        </w:rPr>
        <w:lastRenderedPageBreak/>
        <w:t xml:space="preserve">the technical variation within the local assemblage likely reflects the constraints imposed by the quality of the raw material. </w:t>
      </w:r>
      <w:r w:rsidR="00B427C2" w:rsidRPr="00E8798B">
        <w:rPr>
          <w:rFonts w:cs="Times New Roman"/>
          <w:sz w:val="24"/>
        </w:rPr>
        <w:t xml:space="preserve"> The predominance of irregular multi-facial strategies in the Homa limestone core assemblage (HLi) is argued to be result of its</w:t>
      </w:r>
      <w:r w:rsidRPr="00E8798B">
        <w:rPr>
          <w:rFonts w:cs="Times New Roman"/>
          <w:sz w:val="24"/>
        </w:rPr>
        <w:t xml:space="preserve"> chalky nature and block-like geometry</w:t>
      </w:r>
      <w:r w:rsidR="00B427C2" w:rsidRPr="00E8798B">
        <w:rPr>
          <w:rFonts w:cs="Times New Roman"/>
          <w:sz w:val="24"/>
        </w:rPr>
        <w:t xml:space="preserve"> </w:t>
      </w:r>
      <w:r w:rsidR="001816C1" w:rsidRPr="00E8798B">
        <w:rPr>
          <w:rFonts w:cs="Times New Roman"/>
          <w:sz w:val="24"/>
        </w:rPr>
        <w:fldChar w:fldCharType="begin"/>
      </w:r>
      <w:r w:rsidR="001816C1" w:rsidRPr="00E8798B">
        <w:rPr>
          <w:rFonts w:cs="Times New Roman"/>
          <w:sz w:val="24"/>
        </w:rPr>
        <w:instrText xml:space="preserve"> ADDIN ZOTERO_TEMP </w:instrText>
      </w:r>
      <w:r w:rsidR="001816C1" w:rsidRPr="00E8798B">
        <w:rPr>
          <w:rFonts w:cs="Times New Roman"/>
          <w:sz w:val="24"/>
        </w:rPr>
        <w:fldChar w:fldCharType="separate"/>
      </w:r>
      <w:r w:rsidR="00B427C2" w:rsidRPr="00E8798B">
        <w:rPr>
          <w:rFonts w:cs="Times New Roman"/>
          <w:sz w:val="24"/>
        </w:rPr>
        <w:t>(Braun et al., 2009a)</w:t>
      </w:r>
      <w:r w:rsidR="001816C1" w:rsidRPr="00E8798B">
        <w:rPr>
          <w:rFonts w:cs="Times New Roman"/>
          <w:sz w:val="24"/>
        </w:rPr>
        <w:fldChar w:fldCharType="end"/>
      </w:r>
      <w:r w:rsidRPr="00E8798B">
        <w:rPr>
          <w:rFonts w:cs="Times New Roman"/>
          <w:sz w:val="24"/>
        </w:rPr>
        <w:t xml:space="preserve">.   </w:t>
      </w:r>
      <w:r w:rsidR="00257547" w:rsidRPr="00E8798B">
        <w:rPr>
          <w:rFonts w:cs="Times New Roman"/>
          <w:sz w:val="24"/>
        </w:rPr>
        <w:t xml:space="preserve">Therefore, this corpus of information may </w:t>
      </w:r>
      <w:r w:rsidR="00F47FC7" w:rsidRPr="00E8798B">
        <w:rPr>
          <w:rFonts w:cs="Times New Roman"/>
          <w:sz w:val="24"/>
        </w:rPr>
        <w:t xml:space="preserve">indicate </w:t>
      </w:r>
      <w:r w:rsidR="00257547" w:rsidRPr="00E8798B">
        <w:rPr>
          <w:rFonts w:cs="Times New Roman"/>
          <w:sz w:val="24"/>
        </w:rPr>
        <w:t>that Oldowan hominins where able to adopt different technical strategies in order to mitigate the changing qualities in available raw materials over large transport distances. This pattern of exploitation</w:t>
      </w:r>
      <w:r w:rsidR="00256ECB" w:rsidRPr="00E8798B">
        <w:rPr>
          <w:rFonts w:cs="Times New Roman"/>
          <w:sz w:val="24"/>
        </w:rPr>
        <w:t>,</w:t>
      </w:r>
      <w:r w:rsidR="00257547" w:rsidRPr="00E8798B">
        <w:rPr>
          <w:rFonts w:cs="Times New Roman"/>
          <w:sz w:val="24"/>
        </w:rPr>
        <w:t xml:space="preserve"> in the context of the broader land-use strategy at </w:t>
      </w:r>
      <w:r w:rsidR="00321529" w:rsidRPr="00E8798B">
        <w:rPr>
          <w:rFonts w:cs="Times New Roman"/>
          <w:sz w:val="24"/>
        </w:rPr>
        <w:t>Kanjera South</w:t>
      </w:r>
      <w:r w:rsidR="00257547" w:rsidRPr="00E8798B">
        <w:rPr>
          <w:rFonts w:cs="Times New Roman"/>
          <w:sz w:val="24"/>
        </w:rPr>
        <w:t xml:space="preserve">, provides additional evidence for </w:t>
      </w:r>
      <w:r w:rsidR="00256ECB" w:rsidRPr="00E8798B">
        <w:rPr>
          <w:rFonts w:cs="Times New Roman"/>
          <w:sz w:val="24"/>
        </w:rPr>
        <w:t xml:space="preserve">a </w:t>
      </w:r>
      <w:r w:rsidR="00257547" w:rsidRPr="00E8798B">
        <w:rPr>
          <w:rFonts w:cs="Times New Roman"/>
          <w:sz w:val="24"/>
        </w:rPr>
        <w:t xml:space="preserve">high level of planning and foresight in Oldowan hominins.  </w:t>
      </w:r>
    </w:p>
    <w:p w14:paraId="3A1AB251" w14:textId="155781C5" w:rsidR="00F129FF" w:rsidRPr="00E8798B" w:rsidRDefault="00257547">
      <w:pPr>
        <w:pStyle w:val="BodyText"/>
        <w:spacing w:line="480" w:lineRule="auto"/>
        <w:ind w:firstLine="0"/>
        <w:rPr>
          <w:rFonts w:cs="Times New Roman"/>
          <w:sz w:val="24"/>
        </w:rPr>
      </w:pPr>
      <w:r w:rsidRPr="00E8798B">
        <w:rPr>
          <w:rFonts w:cs="Times New Roman"/>
          <w:sz w:val="24"/>
        </w:rPr>
        <w:t xml:space="preserve"> </w:t>
      </w:r>
      <w:r w:rsidRPr="00E8798B">
        <w:rPr>
          <w:rFonts w:cs="Times New Roman"/>
          <w:sz w:val="24"/>
        </w:rPr>
        <w:tab/>
      </w:r>
      <w:r w:rsidR="00F129FF" w:rsidRPr="00E8798B">
        <w:rPr>
          <w:rFonts w:cs="Times New Roman"/>
          <w:sz w:val="24"/>
        </w:rPr>
        <w:t xml:space="preserve">These results also have broader implications for how techno-economic variation arises in the Oldowan record.  The variability in the Oldowan record is often interpreted through a socio-cognitive lens, in which technological differences between assemblages are argued to reflect socially learned information that particularize various groups or individuals </w:t>
      </w:r>
      <w:r w:rsidR="00F129FF" w:rsidRPr="00E8798B">
        <w:rPr>
          <w:rFonts w:cs="Times New Roman"/>
          <w:sz w:val="24"/>
        </w:rPr>
        <w:fldChar w:fldCharType="begin"/>
      </w:r>
      <w:r w:rsidR="00321529" w:rsidRPr="00E8798B">
        <w:rPr>
          <w:rFonts w:cs="Times New Roman"/>
          <w:sz w:val="24"/>
        </w:rPr>
        <w:instrText xml:space="preserve"> ADDIN ZOTERO_ITEM CSL_CITATION {"citationID":"P8IGj3nm","properties":{"formattedCitation":"(Delagnes and Roche, 2005; Roche et al., 2009, 2018; Stout, 2011; Stout et al., 2019)","plainCitation":"(Delagnes and Roche, 2005; Roche et al., 2009, 2018; Stout, 2011; Stout et al., 2019)","noteIndex":0},"citationItems":[{"id":3165,"uris":["http://zotero.org/groups/2359949/items/GQYRB7LR"],"uri":["http://zotero.org/groups/2359949/items/GQYRB7LR"],"itemData":{"id":3165,"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id":876,"uris":["http://zotero.org/users/2042166/items/8LVWVJN8"],"uri":["http://zotero.org/users/2042166/items/8LVWVJN8"],"itemData":{"id":876,"type":"chapter","container-title":"The First Humans – Origin and Early Evolution of the Genus Homo","event-place":"Dordrecht","ISBN":"978-1-4020-9979-3","language":"en","note":"DOI: 10.1007/978-1-4020-9980-9_12","page":"135-147","publisher":"Springer Netherlands","publisher-place":"Dordrecht","source":"DOI.org (Crossref)","title":"Origins and Adaptations of Early Homo: What Archeology Tells Us","title-short":"Origins and Adaptations of Early Homo","URL":"http://link.springer.com/10.1007/978-1-4020-9980-9_12","editor":[{"family":"Grine","given":"Frederick E."},{"family":"Fleagle","given":"John G."},{"family":"Leakey","given":"Richard E."}],"author":[{"family":"Roche","given":"Hélène"},{"family":"Blumenschine","given":"Robert J."},{"family":"Shea","given":"John J."}],"accessed":{"date-parts":[["2019",12,2]]},"issued":{"date-parts":[["2009"]]}}},{"id":920,"uris":["http://zotero.org/users/2042166/items/56Q2KRIY"],"uri":["http://zotero.org/users/2042166/items/56Q2KRIY"],"itemData":{"id":920,"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id":1144,"uris":["http://zotero.org/users/2042166/items/SPS723A2"],"uri":["http://zotero.org/users/2042166/items/SPS723A2"],"itemData":{"id":1144,"type":"article-journal","abstract":"Although many species display behavioural traditions, human culture is unique in the complexity of its technological, symbolic and social contents. Is this extraordinary complexity a product of cognitive evolution, cultural evolution or some interaction of the two? Answering this question will require a much better understanding of patterns of increasing cultural diversity, complexity and rates of change in human evolution. Palaeolithic stone tools provide a relatively abundant and continuous record of such change, but a systematic method for describing the complexity and diversity of these early technologies has yet to be developed. Here, an initial attempt at such a system is presented. Results suggest that rates of Palaeolithic culture change may have been underestimated and that there is a direct relationship between increasing technological complexity and diversity. Cognitive evolution and the greater latitude for cultural variation afforded by increasingly complex technologies may play complementary roles in explaining this pattern.","container-title":"Philosophical Transactions of the Royal Society B: Biological Sciences","DOI":"10.1098/rstb.2010.0369","issue":"1567","journalAbbreviation":"Philosophical Transactions of the Royal Society B: Biological Sciences","page":"1050-1059","source":"royalsocietypublishing.org (Atypon)","title":"Stone toolmaking and the evolution of human culture and cognition","volume":"366","author":[{"family":"Stout","given":"Dietrich"}],"issued":{"date-parts":[["2011",4,12]]}}},{"id":3167,"uris":["http://zotero.org/groups/2359949/items/MPXSAN79"],"uri":["http://zotero.org/groups/2359949/items/MPXSAN79"],"itemData":{"id":3167,"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00F129FF" w:rsidRPr="00E8798B">
        <w:rPr>
          <w:rFonts w:cs="Times New Roman"/>
          <w:sz w:val="24"/>
        </w:rPr>
        <w:fldChar w:fldCharType="separate"/>
      </w:r>
      <w:r w:rsidR="00F129FF" w:rsidRPr="00E8798B">
        <w:rPr>
          <w:rFonts w:cs="Times New Roman"/>
          <w:sz w:val="24"/>
        </w:rPr>
        <w:t>(Delagnes and Roche, 2005; Roche et al., 2009, 2018; Stout, 2011; Stout et al., 2019)</w:t>
      </w:r>
      <w:r w:rsidR="00F129FF" w:rsidRPr="00E8798B">
        <w:rPr>
          <w:rFonts w:cs="Times New Roman"/>
          <w:sz w:val="24"/>
        </w:rPr>
        <w:fldChar w:fldCharType="end"/>
      </w:r>
      <w:r w:rsidR="00F129FF" w:rsidRPr="00E8798B">
        <w:rPr>
          <w:rFonts w:cs="Times New Roman"/>
          <w:sz w:val="24"/>
        </w:rPr>
        <w:t xml:space="preserve">. More recently, these criteria have been used to argue for the presence of copying social learning mechanisms in the earliest Oldowan </w:t>
      </w:r>
      <w:r w:rsidR="00F129FF" w:rsidRPr="00E8798B">
        <w:rPr>
          <w:rFonts w:cs="Times New Roman"/>
          <w:sz w:val="24"/>
        </w:rPr>
        <w:fldChar w:fldCharType="begin"/>
      </w:r>
      <w:r w:rsidR="00321529" w:rsidRPr="00E8798B">
        <w:rPr>
          <w:rFonts w:cs="Times New Roman"/>
          <w:sz w:val="24"/>
        </w:rPr>
        <w:instrText xml:space="preserve"> ADDIN ZOTERO_ITEM CSL_CITATION {"citationID":"rwWJKGUQ","properties":{"formattedCitation":"(Stout et al., 2019)","plainCitation":"(Stout et al., 2019)","noteIndex":0},"citationItems":[{"id":3167,"uris":["http://zotero.org/groups/2359949/items/MPXSAN79"],"uri":["http://zotero.org/groups/2359949/items/MPXSAN79"],"itemData":{"id":3167,"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00F129FF" w:rsidRPr="00E8798B">
        <w:rPr>
          <w:rFonts w:cs="Times New Roman"/>
          <w:sz w:val="24"/>
        </w:rPr>
        <w:fldChar w:fldCharType="separate"/>
      </w:r>
      <w:r w:rsidR="00F129FF" w:rsidRPr="00E8798B">
        <w:rPr>
          <w:rFonts w:cs="Times New Roman"/>
          <w:noProof/>
          <w:sz w:val="24"/>
        </w:rPr>
        <w:t>(Stout et al., 2019)</w:t>
      </w:r>
      <w:r w:rsidR="00F129FF" w:rsidRPr="00E8798B">
        <w:rPr>
          <w:rFonts w:cs="Times New Roman"/>
          <w:sz w:val="24"/>
        </w:rPr>
        <w:fldChar w:fldCharType="end"/>
      </w:r>
      <w:r w:rsidR="00F129FF" w:rsidRPr="00E8798B">
        <w:rPr>
          <w:rFonts w:cs="Times New Roman"/>
          <w:sz w:val="24"/>
        </w:rPr>
        <w:t xml:space="preserve">. However, the results of this </w:t>
      </w:r>
      <w:r w:rsidR="000E24FD" w:rsidRPr="00E8798B">
        <w:rPr>
          <w:rFonts w:cs="Times New Roman"/>
          <w:sz w:val="24"/>
        </w:rPr>
        <w:t xml:space="preserve">study </w:t>
      </w:r>
      <w:r w:rsidR="00F129FF" w:rsidRPr="00E8798B">
        <w:rPr>
          <w:rFonts w:cs="Times New Roman"/>
          <w:sz w:val="24"/>
        </w:rPr>
        <w:t>strongly link the application of various technical strategies with the broader land-use system in which tool-use is incorporated. Moreover, the fact that core reduction intensity seems to increase as cores are increasingly rotated further suggests that unifacial, bifacial and multifacial cores may not reflect discrete strategies but are rather points on continuum of reduction that arise out of a need to maximize the utility of high-quality materials.</w:t>
      </w:r>
    </w:p>
    <w:p w14:paraId="177120EE" w14:textId="18B64AA7" w:rsidR="002034E8" w:rsidRPr="00E8798B" w:rsidRDefault="00F129FF" w:rsidP="00F129FF">
      <w:pPr>
        <w:pStyle w:val="BodyText"/>
        <w:spacing w:line="480" w:lineRule="auto"/>
        <w:rPr>
          <w:rFonts w:cs="Times New Roman"/>
          <w:sz w:val="24"/>
        </w:rPr>
      </w:pPr>
      <w:r w:rsidRPr="00E8798B">
        <w:rPr>
          <w:rFonts w:cs="Times New Roman"/>
          <w:sz w:val="24"/>
        </w:rPr>
        <w:t xml:space="preserve">The notion that Oldowan stone tool variation may reflect a continuum of utilization has been previously suggested </w:t>
      </w:r>
      <w:r w:rsidR="00DB7582" w:rsidRPr="00E8798B">
        <w:rPr>
          <w:rFonts w:cs="Times New Roman"/>
          <w:sz w:val="24"/>
        </w:rPr>
        <w:t>based on</w:t>
      </w:r>
      <w:r w:rsidRPr="00E8798B">
        <w:rPr>
          <w:rFonts w:cs="Times New Roman"/>
          <w:sz w:val="24"/>
        </w:rPr>
        <w:t xml:space="preserve"> evidence from</w:t>
      </w:r>
      <w:r w:rsidR="00DB7582" w:rsidRPr="00E8798B">
        <w:rPr>
          <w:rFonts w:cs="Times New Roman"/>
          <w:sz w:val="24"/>
        </w:rPr>
        <w:t xml:space="preserve"> controll</w:t>
      </w:r>
      <w:r w:rsidRPr="00E8798B">
        <w:rPr>
          <w:rFonts w:cs="Times New Roman"/>
          <w:sz w:val="24"/>
        </w:rPr>
        <w:t xml:space="preserve">ed </w:t>
      </w:r>
      <w:r w:rsidR="00DB7582" w:rsidRPr="00E8798B">
        <w:rPr>
          <w:rFonts w:cs="Times New Roman"/>
          <w:sz w:val="24"/>
        </w:rPr>
        <w:t xml:space="preserve">least effort experiments by Toth </w:t>
      </w:r>
      <w:r w:rsidR="002034E8" w:rsidRPr="00E8798B">
        <w:rPr>
          <w:rFonts w:cs="Times New Roman"/>
          <w:sz w:val="24"/>
        </w:rPr>
        <w:fldChar w:fldCharType="begin"/>
      </w:r>
      <w:r w:rsidR="00321529" w:rsidRPr="00E8798B">
        <w:rPr>
          <w:rFonts w:cs="Times New Roman"/>
          <w:sz w:val="24"/>
        </w:rPr>
        <w:instrText xml:space="preserve"> ADDIN ZOTERO_ITEM CSL_CITATION {"citationID":"Z9PApb6k","properties":{"formattedCitation":"(1982)","plainCitation":"(1982)","noteIndex":0},"citationItems":[{"id":904,"uris":["http://zotero.org/users/2042166/items/PDRWV8P9"],"uri":["http://zotero.org/users/2042166/items/PDRWV8P9"],"itemData":{"id":904,"type":"thesis","genre":"Doctoral Dissertation","publisher":"Univversity of California, Berkeley","title":"The Stone Technologies of Early Hominids at Koobi Fora, Kenya: An Experimental Approach","author":[{"family":"Toth","given":"Nicholas"}],"issued":{"date-parts":[["1982"]]}},"suppress-author":true}],"schema":"https://github.com/citation-style-language/schema/raw/master/csl-citation.json"} </w:instrText>
      </w:r>
      <w:r w:rsidR="002034E8" w:rsidRPr="00E8798B">
        <w:rPr>
          <w:rFonts w:cs="Times New Roman"/>
          <w:sz w:val="24"/>
        </w:rPr>
        <w:fldChar w:fldCharType="separate"/>
      </w:r>
      <w:r w:rsidR="002034E8" w:rsidRPr="00E8798B">
        <w:rPr>
          <w:rFonts w:cs="Times New Roman"/>
          <w:sz w:val="24"/>
        </w:rPr>
        <w:t>(1982)</w:t>
      </w:r>
      <w:r w:rsidR="002034E8" w:rsidRPr="00E8798B">
        <w:rPr>
          <w:rFonts w:cs="Times New Roman"/>
          <w:sz w:val="24"/>
        </w:rPr>
        <w:fldChar w:fldCharType="end"/>
      </w:r>
      <w:r w:rsidR="00DB7582" w:rsidRPr="00E8798B">
        <w:rPr>
          <w:rFonts w:cs="Times New Roman"/>
          <w:sz w:val="24"/>
        </w:rPr>
        <w:t xml:space="preserve"> and later by Moore and Perston</w:t>
      </w:r>
      <w:r w:rsidR="002034E8" w:rsidRPr="00E8798B">
        <w:rPr>
          <w:rFonts w:cs="Times New Roman"/>
          <w:sz w:val="24"/>
        </w:rPr>
        <w:t xml:space="preserve"> </w:t>
      </w:r>
      <w:r w:rsidR="002034E8" w:rsidRPr="00E8798B">
        <w:rPr>
          <w:rFonts w:cs="Times New Roman"/>
          <w:sz w:val="24"/>
        </w:rPr>
        <w:fldChar w:fldCharType="begin"/>
      </w:r>
      <w:r w:rsidR="00321529" w:rsidRPr="00E8798B">
        <w:rPr>
          <w:rFonts w:cs="Times New Roman"/>
          <w:sz w:val="24"/>
        </w:rPr>
        <w:instrText xml:space="preserve"> ADDIN ZOTERO_ITEM CSL_CITATION {"citationID":"mWlB1Ugn","properties":{"formattedCitation":"(2016)","plainCitation":"(2016)","noteIndex":0},"citationItems":[{"id":468,"uris":["http://zotero.org/users/2042166/items/6RM3FBXW"],"uri":["http://zotero.org/users/2042166/items/6RM3FBXW"],"itemData":{"id":468,"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uppress-author":true}],"schema":"https://github.com/citation-style-language/schema/raw/master/csl-citation.json"} </w:instrText>
      </w:r>
      <w:r w:rsidR="002034E8" w:rsidRPr="00E8798B">
        <w:rPr>
          <w:rFonts w:cs="Times New Roman"/>
          <w:sz w:val="24"/>
        </w:rPr>
        <w:fldChar w:fldCharType="separate"/>
      </w:r>
      <w:r w:rsidR="002034E8" w:rsidRPr="00E8798B">
        <w:rPr>
          <w:rFonts w:cs="Times New Roman"/>
          <w:sz w:val="24"/>
        </w:rPr>
        <w:t>(2016)</w:t>
      </w:r>
      <w:r w:rsidR="002034E8" w:rsidRPr="00E8798B">
        <w:rPr>
          <w:rFonts w:cs="Times New Roman"/>
          <w:sz w:val="24"/>
        </w:rPr>
        <w:fldChar w:fldCharType="end"/>
      </w:r>
      <w:r w:rsidR="006A759E" w:rsidRPr="00E8798B">
        <w:rPr>
          <w:rFonts w:cs="Times New Roman"/>
          <w:sz w:val="24"/>
        </w:rPr>
        <w:t>.</w:t>
      </w:r>
      <w:r w:rsidR="000F654D" w:rsidRPr="00E8798B">
        <w:rPr>
          <w:rFonts w:cs="Times New Roman"/>
          <w:sz w:val="24"/>
        </w:rPr>
        <w:t xml:space="preserve"> Potts </w:t>
      </w:r>
      <w:r w:rsidR="006A759E" w:rsidRPr="00E8798B">
        <w:rPr>
          <w:rFonts w:cs="Times New Roman"/>
          <w:sz w:val="24"/>
        </w:rPr>
        <w:fldChar w:fldCharType="begin"/>
      </w:r>
      <w:r w:rsidR="00321529" w:rsidRPr="00E8798B">
        <w:rPr>
          <w:rFonts w:cs="Times New Roman"/>
          <w:sz w:val="24"/>
        </w:rPr>
        <w:instrText xml:space="preserve"> ADDIN ZOTERO_ITEM CSL_CITATION {"citationID":"CRqdxKq8","properties":{"formattedCitation":"(1991)","plainCitation":"(1991)","noteIndex":0},"citationItems":[{"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uppress-author":true}],"schema":"https://github.com/citation-style-language/schema/raw/master/csl-citation.json"} </w:instrText>
      </w:r>
      <w:r w:rsidR="006A759E" w:rsidRPr="00E8798B">
        <w:rPr>
          <w:rFonts w:cs="Times New Roman"/>
          <w:sz w:val="24"/>
        </w:rPr>
        <w:fldChar w:fldCharType="separate"/>
      </w:r>
      <w:r w:rsidR="006A759E" w:rsidRPr="00E8798B">
        <w:rPr>
          <w:rFonts w:cs="Times New Roman"/>
          <w:noProof/>
          <w:sz w:val="24"/>
        </w:rPr>
        <w:t>(1991)</w:t>
      </w:r>
      <w:r w:rsidR="006A759E" w:rsidRPr="00E8798B">
        <w:rPr>
          <w:rFonts w:cs="Times New Roman"/>
          <w:sz w:val="24"/>
        </w:rPr>
        <w:fldChar w:fldCharType="end"/>
      </w:r>
      <w:r w:rsidR="006A759E" w:rsidRPr="00E8798B">
        <w:rPr>
          <w:rFonts w:cs="Times New Roman"/>
          <w:sz w:val="24"/>
        </w:rPr>
        <w:t xml:space="preserve"> </w:t>
      </w:r>
      <w:r w:rsidR="000F654D" w:rsidRPr="00E8798B">
        <w:rPr>
          <w:rFonts w:cs="Times New Roman"/>
          <w:sz w:val="24"/>
        </w:rPr>
        <w:t>suggested that this</w:t>
      </w:r>
      <w:r w:rsidR="006A759E" w:rsidRPr="00E8798B">
        <w:rPr>
          <w:rFonts w:cs="Times New Roman"/>
          <w:sz w:val="24"/>
        </w:rPr>
        <w:t xml:space="preserve"> also</w:t>
      </w:r>
      <w:r w:rsidR="000F654D" w:rsidRPr="00E8798B">
        <w:rPr>
          <w:rFonts w:cs="Times New Roman"/>
          <w:sz w:val="24"/>
        </w:rPr>
        <w:t xml:space="preserve"> may be the case </w:t>
      </w:r>
      <w:r w:rsidR="000F654D" w:rsidRPr="00E8798B">
        <w:rPr>
          <w:rFonts w:cs="Times New Roman"/>
          <w:sz w:val="24"/>
        </w:rPr>
        <w:lastRenderedPageBreak/>
        <w:t>with cores at Olduvai Gorge</w:t>
      </w:r>
      <w:r w:rsidR="006A759E" w:rsidRPr="00E8798B">
        <w:rPr>
          <w:rFonts w:cs="Times New Roman"/>
          <w:sz w:val="24"/>
        </w:rPr>
        <w:t xml:space="preserve"> by showing how different core types varied according to mass</w:t>
      </w:r>
      <w:r w:rsidR="000F654D" w:rsidRPr="00E8798B">
        <w:rPr>
          <w:rFonts w:cs="Times New Roman"/>
          <w:sz w:val="24"/>
        </w:rPr>
        <w:t xml:space="preserve">. </w:t>
      </w:r>
      <w:r w:rsidR="006A759E" w:rsidRPr="00E8798B">
        <w:rPr>
          <w:rFonts w:cs="Times New Roman"/>
          <w:sz w:val="24"/>
        </w:rPr>
        <w:t>B</w:t>
      </w:r>
      <w:r w:rsidR="00E721C0" w:rsidRPr="00E8798B">
        <w:rPr>
          <w:rFonts w:cs="Times New Roman"/>
          <w:sz w:val="24"/>
        </w:rPr>
        <w:t>y directly estimating the amount of mass lost from each core in the assemblage</w:t>
      </w:r>
      <w:r w:rsidR="006A759E" w:rsidRPr="00E8798B">
        <w:rPr>
          <w:rFonts w:cs="Times New Roman"/>
          <w:sz w:val="24"/>
        </w:rPr>
        <w:t>, we</w:t>
      </w:r>
      <w:r w:rsidR="00E721C0" w:rsidRPr="00E8798B">
        <w:rPr>
          <w:rFonts w:cs="Times New Roman"/>
          <w:sz w:val="24"/>
        </w:rPr>
        <w:t xml:space="preserve"> </w:t>
      </w:r>
      <w:r w:rsidR="006A759E" w:rsidRPr="00E8798B">
        <w:rPr>
          <w:rFonts w:cs="Times New Roman"/>
          <w:sz w:val="24"/>
        </w:rPr>
        <w:t>f</w:t>
      </w:r>
      <w:r w:rsidR="000F654D" w:rsidRPr="00E8798B">
        <w:rPr>
          <w:rFonts w:cs="Times New Roman"/>
          <w:sz w:val="24"/>
        </w:rPr>
        <w:t>ind</w:t>
      </w:r>
      <w:r w:rsidR="006A759E" w:rsidRPr="00E8798B">
        <w:rPr>
          <w:rFonts w:cs="Times New Roman"/>
          <w:sz w:val="24"/>
        </w:rPr>
        <w:t xml:space="preserve"> further support for this notion as</w:t>
      </w:r>
      <w:r w:rsidR="000F654D" w:rsidRPr="00E8798B">
        <w:rPr>
          <w:rFonts w:cs="Times New Roman"/>
          <w:sz w:val="24"/>
        </w:rPr>
        <w:t xml:space="preserve"> </w:t>
      </w:r>
      <w:r w:rsidR="00E721C0" w:rsidRPr="00E8798B">
        <w:rPr>
          <w:rFonts w:cs="Times New Roman"/>
          <w:sz w:val="24"/>
        </w:rPr>
        <w:t xml:space="preserve">the various core exploitation strategies present at </w:t>
      </w:r>
      <w:r w:rsidR="00321529" w:rsidRPr="00E8798B">
        <w:rPr>
          <w:rFonts w:cs="Times New Roman"/>
          <w:sz w:val="24"/>
        </w:rPr>
        <w:t>Kanjera South</w:t>
      </w:r>
      <w:r w:rsidR="00E721C0" w:rsidRPr="00E8798B">
        <w:rPr>
          <w:rFonts w:cs="Times New Roman"/>
          <w:sz w:val="24"/>
        </w:rPr>
        <w:t xml:space="preserve"> are correlated with reduction intensity</w:t>
      </w:r>
      <w:r w:rsidR="006A759E" w:rsidRPr="00E8798B">
        <w:rPr>
          <w:rFonts w:cs="Times New Roman"/>
          <w:sz w:val="24"/>
        </w:rPr>
        <w:t>.</w:t>
      </w:r>
      <w:r w:rsidR="00E721C0" w:rsidRPr="00E8798B">
        <w:rPr>
          <w:rFonts w:cs="Times New Roman"/>
          <w:sz w:val="24"/>
        </w:rPr>
        <w:t xml:space="preserve"> </w:t>
      </w:r>
      <w:r w:rsidR="00DF6899" w:rsidRPr="00E8798B">
        <w:rPr>
          <w:rFonts w:cs="Times New Roman"/>
          <w:sz w:val="24"/>
        </w:rPr>
        <w:t>In light of the results of this study, the frequent use of unifacial reduction strategies at sites such as Lokalelei 2C, East Gona, Hadar, Omo, Ledi Geraru may relate to the overall abundance of knappable material that is immediately available at these sites</w:t>
      </w:r>
      <w:r w:rsidR="002034E8" w:rsidRPr="00E8798B">
        <w:rPr>
          <w:rFonts w:cs="Times New Roman"/>
          <w:sz w:val="24"/>
        </w:rPr>
        <w:t xml:space="preserve"> </w:t>
      </w:r>
      <w:r w:rsidR="002034E8" w:rsidRPr="00E8798B">
        <w:rPr>
          <w:rFonts w:cs="Times New Roman"/>
          <w:sz w:val="24"/>
        </w:rPr>
        <w:fldChar w:fldCharType="begin"/>
      </w:r>
      <w:r w:rsidR="00321529" w:rsidRPr="00E8798B">
        <w:rPr>
          <w:rFonts w:cs="Times New Roman"/>
          <w:sz w:val="24"/>
        </w:rPr>
        <w:instrText xml:space="preserve"> ADDIN ZOTERO_ITEM CSL_CITATION {"citationID":"Qtmbg5L9","properties":{"formattedCitation":"(Kimbel et al., 1996; Roche et al., 1999; Stout et al., 2005; Braun et al., 2019)","plainCitation":"(Kimbel et al., 1996; Roche et al., 1999; Stout et al., 2005; Braun et al., 2019)","noteIndex":0},"citationItems":[{"id":857,"uris":["http://zotero.org/users/2042166/items/295P3K9J"],"uri":["http://zotero.org/users/2042166/items/295P3K9J"],"itemData":{"id":857,"type":"article-journal","container-title":"Journal of Human Evolution","DOI":"10.1006/jhev.1996.0079","ISSN":"00472484","issue":"6","journalAbbreviation":"Journal of Human Evolution","language":"en","page":"549-561","source":"DOI.org (Crossref)","title":"Late Pliocene Homo and Oldowan Tools from the Hadar Formation (Kada Hadar Member), Ethiopia","volume":"31","author":[{"family":"Kimbel","given":"W.H."},{"family":"Walter","given":"R.C."},{"family":"Johanson","given":"D.C."},{"family":"Reed","given":"K.E."},{"family":"Aronson","given":"J.L."},{"family":"Assefa","given":"Z."},{"family":"Marean","given":"C.W."},{"family":"Eck","given":"G.G."},{"family":"Bobe","given":"R."},{"family":"Hovers","given":"E."},{"family":"Rak","given":"Y."},{"family":"Vondra","given":"C."},{"family":"Yemane","given":"T."},{"family":"York","given":"D."},{"family":"Chen","given":"Y."},{"family":"Evensen","given":"N.M."},{"family":"Smith","given":"P.E."}],"issued":{"date-parts":[["1996",12]]}}},{"id":473,"uris":["http://zotero.org/users/2042166/items/LMJXIQQ5"],"uri":["http://zotero.org/users/2042166/items/LMJXIQQ5"],"itemData":{"id":473,"type":"article-journal","abstract":"Well-documented Pliocene archaeological sites are exceptional. At present they are known only in East Africa, in the Hadar1,2 and Shungura3 formations of Ethiopia and in the Nachukui formation of Kenya. Intensive archeological survey and a series of test excavations conducted in the Nachukui formation since 1987 have led to the discovery of more than 25 archaeological sites whose ages range from 2.34 to 0.7 million years before present (Myr)4,5, and to the extensive excavation of two 2.34-Myr sites, Lokalalei 1 in 1991 (refs 6, 7) and Lokalalei 2C in 1997. Lokalalei 2C yielded nearly 3,000 archaeological finds from a context of such good preservation that it was possible to reconstitute more than 60 sets of complementary matching stone artefacts. These refits, predating the Koobi Fora refits by 500 Kyr (ref. 8), are the oldest ever studied. Here we describe a technological analysis of the core reduction sequences, based on these refits, which allows unprecedented accuracy in the understanding of flake production processes. We can thus demonstrate greater cognitive capacity and motor skill than previously assumed for early hominids, and highlight the diversity of Pliocene technical behaviour.","container-title":"Nature","DOI":"10.1038/19959","ISSN":"1476-4687","issue":"6731","language":"en","page":"57-60","source":"www.nature.com","title":"Early hominid stone tool production and technical skill 2.34 Myr ago in West Turkana, Kenya","volume":"399","author":[{"family":"Roche","given":"H."},{"family":"Delagnes","given":"A."},{"family":"Brugal","given":"J.-P."},{"family":"Feibel","given":"C."},{"family":"Kibunjia","given":"M."},{"family":"Mourre","given":"V."},{"family":"Texier","given":"P.-J."}],"issued":{"date-parts":[["1999",5]]}}},{"id":806,"uris":["http://zotero.org/users/2042166/items/SAMVH3C5"],"uri":["http://zotero.org/users/2042166/items/SAMVH3C5"],"itemData":{"id":806,"type":"article-journal","abstract":"Published evidence of Oldowan stone exploitation generally supports the conclusion that patterns of raw material use were determined by local availability. This is contradicted by the results of systematic studies of raw material availability and use among the earliest known archaeological sites from Gona, Afar, Ethiopia. Artifact assemblages from six Pliocene archaeological sites were compared with six random cobble samples taken from associated conglomerates that record pene-contemporaneous raw material availability. Artifacts and cobbles were evaluated according to four variables intended to capture major elements of material quality: rock type, phenocryst percentage, average phenocryst size, and groundmass texture. Analyses of these variables provide evidence of hominid selectivity for raw material quality. These results demonstrate that raw material selectivity was a potential component of Oldowan technological organization from its earliest appearance and document a level of technological sophistication that is not always attributed to Pliocene hominids.","container-title":"Journal of Human Evolution","DOI":"10.1016/j.jhevol.2004.10.006","ISSN":"0047-2484","issue":"4","journalAbbreviation":"Journal of Human Evolution","page":"365-380","source":"ScienceDirect","title":"Raw material selectivity of the earliest stone toolmakers at Gona, Afar, Ethiopia","volume":"48","author":[{"family":"Stout","given":"Dietrich"},{"family":"Quade","given":"Jay"},{"family":"Semaw","given":"Sileshi"},{"family":"Rogers","given":"Michael J."},{"family":"Levin","given":"Naomi E."}],"issued":{"date-parts":[["2005",4,1]]}}},{"id":177,"uris":["http://zotero.org/users/2042166/items/CDL4NARP"],"uri":["http://zotero.org/users/2042166/items/CDL4NARP"],"itemData":{"id":177,"type":"article-journal","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instrText>
      </w:r>
      <w:r w:rsidR="00321529" w:rsidRPr="00E8798B">
        <w:rPr>
          <w:rFonts w:ascii="Cambria Math" w:hAnsi="Cambria Math" w:cs="Cambria Math"/>
          <w:sz w:val="24"/>
        </w:rPr>
        <w:instrText>∼</w:instrText>
      </w:r>
      <w:r w:rsidR="00321529" w:rsidRPr="00E8798B">
        <w:rPr>
          <w:rFonts w:cs="Times New Roman"/>
          <w:sz w:val="24"/>
        </w:rPr>
        <w: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container-title":"Proceedings of the National Academy of Sciences","DOI":"10.1073/pnas.1820177116","ISSN":"0027-8424, 1091-6490","issue":"24","journalAbbreviation":"PNAS","language":"en","note":"PMID: 31160451","page":"11712-11717","source":"www.pnas.org","title":"Earliest known Oldowan artifacts at &amp;gt;2.58 Ma from Ledi-Geraru, Ethiopia, highlight early technological diversity","volume":"116","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schema":"https://github.com/citation-style-language/schema/raw/master/csl-citation.json"} </w:instrText>
      </w:r>
      <w:r w:rsidR="002034E8" w:rsidRPr="00E8798B">
        <w:rPr>
          <w:rFonts w:cs="Times New Roman"/>
          <w:sz w:val="24"/>
        </w:rPr>
        <w:fldChar w:fldCharType="separate"/>
      </w:r>
      <w:r w:rsidR="002034E8" w:rsidRPr="00E8798B">
        <w:rPr>
          <w:rFonts w:cs="Times New Roman"/>
          <w:sz w:val="24"/>
        </w:rPr>
        <w:t>(Kimbel et al., 1996; Roche et al., 1999; Stout et al., 2005; Braun et al., 2019)</w:t>
      </w:r>
      <w:r w:rsidR="002034E8" w:rsidRPr="00E8798B">
        <w:rPr>
          <w:rFonts w:cs="Times New Roman"/>
          <w:sz w:val="24"/>
        </w:rPr>
        <w:fldChar w:fldCharType="end"/>
      </w:r>
    </w:p>
    <w:p w14:paraId="6B444127" w14:textId="4334D653" w:rsidR="0094198C" w:rsidRPr="00E8798B" w:rsidRDefault="006A759E" w:rsidP="002F2FA2">
      <w:pPr>
        <w:pStyle w:val="BodyText"/>
        <w:spacing w:line="480" w:lineRule="auto"/>
        <w:rPr>
          <w:rFonts w:cs="Times New Roman"/>
          <w:sz w:val="24"/>
        </w:rPr>
      </w:pPr>
      <w:r w:rsidRPr="00E8798B">
        <w:rPr>
          <w:rFonts w:cs="Times New Roman"/>
          <w:sz w:val="24"/>
        </w:rPr>
        <w:t>Finally,</w:t>
      </w:r>
      <w:r w:rsidR="0094198C" w:rsidRPr="00E8798B">
        <w:rPr>
          <w:rFonts w:cs="Times New Roman"/>
          <w:sz w:val="24"/>
        </w:rPr>
        <w:t xml:space="preserve"> while the preceding analysis emphasizes the role of the broader environment and land-use on technological variability, ecology is not the sole driver of Oldowan technical variation. The inter-quartile ranges in </w:t>
      </w:r>
      <w:r w:rsidR="00525E82" w:rsidRPr="00E8798B">
        <w:rPr>
          <w:rFonts w:cs="Times New Roman"/>
          <w:sz w:val="24"/>
        </w:rPr>
        <w:t>F</w:t>
      </w:r>
      <w:r w:rsidR="0094198C" w:rsidRPr="00E8798B">
        <w:rPr>
          <w:rFonts w:cs="Times New Roman"/>
          <w:sz w:val="24"/>
        </w:rPr>
        <w:t>ig</w:t>
      </w:r>
      <w:r w:rsidR="00FC6A7E" w:rsidRPr="00E8798B">
        <w:rPr>
          <w:rFonts w:cs="Times New Roman"/>
          <w:sz w:val="24"/>
        </w:rPr>
        <w:t>.</w:t>
      </w:r>
      <w:r w:rsidR="0094198C" w:rsidRPr="00E8798B">
        <w:rPr>
          <w:rFonts w:cs="Times New Roman"/>
          <w:sz w:val="24"/>
        </w:rPr>
        <w:t xml:space="preserve"> 6 show a substantial amount of overlap between the reduction intensity and core reduction strategies. This suggests that not all variation can be explained by environmental parameters such as raw material </w:t>
      </w:r>
      <w:r w:rsidR="007577AD" w:rsidRPr="00E8798B">
        <w:rPr>
          <w:rFonts w:cs="Times New Roman"/>
          <w:sz w:val="24"/>
        </w:rPr>
        <w:t>availability</w:t>
      </w:r>
      <w:r w:rsidR="0094198C" w:rsidRPr="00E8798B">
        <w:rPr>
          <w:rFonts w:cs="Times New Roman"/>
          <w:sz w:val="24"/>
        </w:rPr>
        <w:t xml:space="preserve"> and material properties. Moreover, </w:t>
      </w:r>
      <w:r w:rsidR="00525E82" w:rsidRPr="00E8798B">
        <w:rPr>
          <w:rFonts w:cs="Times New Roman"/>
          <w:sz w:val="24"/>
        </w:rPr>
        <w:t xml:space="preserve">at other localities (e.g. West Turkana) </w:t>
      </w:r>
      <w:r w:rsidR="0094198C" w:rsidRPr="00E8798B">
        <w:rPr>
          <w:rFonts w:cs="Times New Roman"/>
          <w:sz w:val="24"/>
        </w:rPr>
        <w:t xml:space="preserve">inter-site differences are not easily explained </w:t>
      </w:r>
      <w:r w:rsidR="00F47FC7" w:rsidRPr="00E8798B">
        <w:rPr>
          <w:rFonts w:cs="Times New Roman"/>
          <w:sz w:val="24"/>
        </w:rPr>
        <w:t xml:space="preserve">by </w:t>
      </w:r>
      <w:r w:rsidR="0094198C" w:rsidRPr="00E8798B">
        <w:rPr>
          <w:rFonts w:cs="Times New Roman"/>
          <w:sz w:val="24"/>
        </w:rPr>
        <w:t>factors such as raw material availability alone</w:t>
      </w:r>
      <w:r w:rsidR="00AE58C2" w:rsidRPr="00E8798B">
        <w:rPr>
          <w:rFonts w:cs="Times New Roman"/>
          <w:sz w:val="24"/>
        </w:rPr>
        <w:t xml:space="preserve"> </w:t>
      </w:r>
      <w:r w:rsidR="00AE58C2" w:rsidRPr="00E8798B">
        <w:rPr>
          <w:rFonts w:cs="Times New Roman"/>
          <w:sz w:val="24"/>
        </w:rPr>
        <w:fldChar w:fldCharType="begin"/>
      </w:r>
      <w:r w:rsidR="00321529" w:rsidRPr="00E8798B">
        <w:rPr>
          <w:rFonts w:cs="Times New Roman"/>
          <w:sz w:val="24"/>
        </w:rPr>
        <w:instrText xml:space="preserve"> ADDIN ZOTERO_ITEM CSL_CITATION {"citationID":"wWIy3YOl","properties":{"formattedCitation":"(Roche et al., 2018)","plainCitation":"(Roche et al., 2018)","noteIndex":0},"citationItems":[{"id":920,"uris":["http://zotero.org/users/2042166/items/56Q2KRIY"],"uri":["http://zotero.org/users/2042166/items/56Q2KRIY"],"itemData":{"id":920,"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schema":"https://github.com/citation-style-language/schema/raw/master/csl-citation.json"} </w:instrText>
      </w:r>
      <w:r w:rsidR="00AE58C2" w:rsidRPr="00E8798B">
        <w:rPr>
          <w:rFonts w:cs="Times New Roman"/>
          <w:sz w:val="24"/>
        </w:rPr>
        <w:fldChar w:fldCharType="separate"/>
      </w:r>
      <w:r w:rsidR="00AE58C2" w:rsidRPr="00E8798B">
        <w:rPr>
          <w:rFonts w:cs="Times New Roman"/>
          <w:noProof/>
          <w:sz w:val="24"/>
        </w:rPr>
        <w:t>(Roche et al., 2018)</w:t>
      </w:r>
      <w:r w:rsidR="00AE58C2" w:rsidRPr="00E8798B">
        <w:rPr>
          <w:rFonts w:cs="Times New Roman"/>
          <w:sz w:val="24"/>
        </w:rPr>
        <w:fldChar w:fldCharType="end"/>
      </w:r>
      <w:r w:rsidR="0094198C" w:rsidRPr="00E8798B">
        <w:rPr>
          <w:rFonts w:cs="Times New Roman"/>
          <w:sz w:val="24"/>
        </w:rPr>
        <w:t>. This unexplained variation may be the result of socio-cultural dynamics that may have maintained information regarding the stone tool production process between groups. However, the fidelity and the mechanisms that underlie the maintenance of this information remain an open debate</w:t>
      </w:r>
      <w:r w:rsidR="00AE58C2" w:rsidRPr="00E8798B">
        <w:rPr>
          <w:rFonts w:cs="Times New Roman"/>
          <w:sz w:val="24"/>
        </w:rPr>
        <w:t xml:space="preserve"> </w:t>
      </w:r>
      <w:r w:rsidR="00AE58C2" w:rsidRPr="00E8798B">
        <w:rPr>
          <w:rFonts w:cs="Times New Roman"/>
          <w:sz w:val="24"/>
        </w:rPr>
        <w:fldChar w:fldCharType="begin"/>
      </w:r>
      <w:r w:rsidR="00321529" w:rsidRPr="00E8798B">
        <w:rPr>
          <w:rFonts w:cs="Times New Roman"/>
          <w:sz w:val="24"/>
        </w:rPr>
        <w:instrText xml:space="preserve"> ADDIN ZOTERO_ITEM CSL_CITATION {"citationID":"wYcAA477","properties":{"formattedCitation":"(Hovers, 2012; Morgan et al., 2015; Tennie et al., 2016, 2017; Stout et al., 2019)","plainCitation":"(Hovers, 2012; Morgan et al., 2015; Tennie et al., 2016, 2017; Stout et al., 2019)","noteIndex":0},"citationItems":[{"id":75,"uris":["http://zotero.org/users/2042166/items/FJLVNSQF"],"uri":["http://zotero.org/users/2042166/items/FJLVNSQF"],"itemData":{"id":75,"type":"chapter","container-title":"Developments in Quaternary Sciences","ISBN":"978-0-444-53821-5","language":"en","note":"DOI: 10.1016/B978-0-444-53821-5.00005-1","page":"51-68","publisher":"Elsevier","source":"DOI.org (Crossref)","title":"Invention, Reinvention and Innovation","URL":"https://linkinghub.elsevier.com/retrieve/pii/B9780444538215000051","volume":"16","author":[{"family":"Hovers","given":"Erella"}],"accessed":{"date-parts":[["2020",4,22]]},"issued":{"date-parts":[["2012"]]}}},{"id":204,"uris":["http://zotero.org/users/2042166/items/TS66ZFIA"],"uri":["http://zotero.org/users/2042166/items/TS66ZFIA"],"itemData":{"id":204,"type":"article-journal","abstract":"Oldowan stone tool-making might have influenced the evolution of human language and teaching. Here the authors show that transmission of Oldowan tool-making skills improves with teaching and language, suggesting that hominin reliance on stone tool-making generated selection for teaching and language.","container-title":"Nature Communications","DOI":"10.1038/ncomms7029","ISSN":"2041-1723","issue":"1","journalAbbreviation":"Nat Commun","language":"en","page":"1-8","source":"www.nature.com","title":"Experimental evidence for the co-evolution of hominin tool-making teaching and language","volume":"6","author":[{"family":"Morgan","given":"T. J. H."},{"family":"Uomini","given":"N. T."},{"family":"Rendell","given":"L. E."},{"family":"Chouinard-Thuly","given":"L."},{"family":"Street","given":"S. E."},{"family":"Lewis","given":"H. M."},{"family":"Cross","given":"C. P."},{"family":"Evans","given":"C."},{"family":"Kearney","given":"R."},{"family":"Torre","given":"I.","dropping-particle":"de la"},{"family":"Whiten","given":"A."},{"family":"Laland","given":"K. N."}],"issued":{"date-parts":[["2015",1,13]]}}},{"id":235,"uris":["http://zotero.org/users/2042166/items/KG4I5PL3"],"uri":["http://zotero.org/users/2042166/items/KG4I5PL3"],"itemData":{"id":235,"type":"chapter","container-title":"The Nature of Culture","event-place":"Dordrecht","ISBN":"978-94-017-7424-6","language":"en","note":"DOI: 10.1007/978-94-017-7426-0_11","page":"121-133","publisher":"Springer Netherlands","publisher-place":"Dordrecht","source":"DOI.org (Crossref)","title":"The Island Test for Cumulative Culture in the Paleolithic","URL":"http://link.springer.com/10.1007/978-94-017-7426-0_11","editor":[{"family":"Haidle","given":"Miriam N."},{"family":"Conard","given":"Nicholas J."},{"family":"Bolus","given":"Michael"}],"author":[{"family":"Tennie","given":"Claudio"},{"family":"Braun","given":"David R."},{"family":"Premo","given":"L. S."},{"family":"McPherron","given":"Shannon P."}],"accessed":{"date-parts":[["2019",8,19]]},"issued":{"date-parts":[["2016"]]}}},{"id":450,"uris":["http://zotero.org/users/2042166/items/QW4G3VML"],"uri":["http://zotero.org/users/2042166/items/QW4G3VML"],"itemData":{"id":450,"type":"article-journal","abstract":"We have learned much about tool use in nonhumans since the discovery of Oldowan stone tools. Despite the ongoing debate over whether tool use in other animals requires cultural transmission, it seems clear that, today, humans show a quantitative, if not qualitative, difference in our ability to transmit information socially through cultural transmission. This ability makes cumulative culture possible. Although comparative studies provide relevant insights, we must look to the Paleolithic archaeological record to address when, where, and ultimately why this shift to high-fidelity social learning occurred. Yet here the frequent assumption that even the earliest stone tools serve as evidence of high-fidelity cultural transmission hinders investigation more than it helps. We pragmatically suggest resetting the null hypothesis for the processes underlying early stone tool production. The null hypothesis that we prefer is that early stone tools might have been so-called latent solutions rather than cultural mat...","container-title":"Current Anthropology","DOI":"10.1086/693846","ISSN":"0011-3204","issue":"5","page":"000–000","title":"Early Stone Tools and Cultural Transmission: Resetting the Null Hypothesis","volume":"58","author":[{"family":"Tennie","given":"Claudio"},{"family":"Premo","given":"L. S."},{"family":"Braun","given":"David R."},{"family":"McPherron","given":"Shannon P."}],"issued":{"date-parts":[["2017"]]}}},{"id":3167,"uris":["http://zotero.org/groups/2359949/items/MPXSAN79"],"uri":["http://zotero.org/groups/2359949/items/MPXSAN79"],"itemData":{"id":3167,"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00AE58C2" w:rsidRPr="00E8798B">
        <w:rPr>
          <w:rFonts w:cs="Times New Roman"/>
          <w:sz w:val="24"/>
        </w:rPr>
        <w:fldChar w:fldCharType="separate"/>
      </w:r>
      <w:r w:rsidR="00AE58C2" w:rsidRPr="00E8798B">
        <w:rPr>
          <w:rFonts w:cs="Times New Roman"/>
          <w:noProof/>
          <w:sz w:val="24"/>
        </w:rPr>
        <w:t>(Hovers, 2012; Morgan et al., 2015; Tennie et al., 2016, 2017; Stout et al., 2019)</w:t>
      </w:r>
      <w:r w:rsidR="00AE58C2" w:rsidRPr="00E8798B">
        <w:rPr>
          <w:rFonts w:cs="Times New Roman"/>
          <w:sz w:val="24"/>
        </w:rPr>
        <w:fldChar w:fldCharType="end"/>
      </w:r>
      <w:r w:rsidR="0094198C" w:rsidRPr="00E8798B">
        <w:rPr>
          <w:rFonts w:cs="Times New Roman"/>
          <w:sz w:val="24"/>
        </w:rPr>
        <w:t>.</w:t>
      </w:r>
      <w:r w:rsidR="00F129FF" w:rsidRPr="00E8798B">
        <w:rPr>
          <w:rFonts w:cs="Times New Roman"/>
          <w:sz w:val="24"/>
        </w:rPr>
        <w:t xml:space="preserve"> Nevertheless, the application</w:t>
      </w:r>
      <w:r w:rsidR="00315DB6" w:rsidRPr="00E8798B">
        <w:rPr>
          <w:rFonts w:cs="Times New Roman"/>
          <w:sz w:val="24"/>
        </w:rPr>
        <w:t xml:space="preserve"> of quantitative measures of core reduction intensity, flake sequence, and edge to mass ratio, in combination with broader contextual information regarding raw material quality</w:t>
      </w:r>
      <w:r w:rsidR="00621CF9" w:rsidRPr="00E8798B">
        <w:rPr>
          <w:rFonts w:cs="Times New Roman"/>
          <w:sz w:val="24"/>
        </w:rPr>
        <w:t xml:space="preserve"> and </w:t>
      </w:r>
      <w:r w:rsidR="00315DB6" w:rsidRPr="00E8798B">
        <w:rPr>
          <w:rFonts w:cs="Times New Roman"/>
          <w:sz w:val="24"/>
        </w:rPr>
        <w:t>provenance</w:t>
      </w:r>
      <w:r w:rsidR="00621CF9" w:rsidRPr="00E8798B">
        <w:rPr>
          <w:rFonts w:cs="Times New Roman"/>
          <w:sz w:val="24"/>
        </w:rPr>
        <w:t>,</w:t>
      </w:r>
      <w:r w:rsidR="00315DB6" w:rsidRPr="00E8798B">
        <w:rPr>
          <w:rFonts w:cs="Times New Roman"/>
          <w:sz w:val="24"/>
        </w:rPr>
        <w:t xml:space="preserve"> further elucidate the relationship between hominin land-use and Oldowan technical decision making.  </w:t>
      </w:r>
    </w:p>
    <w:p w14:paraId="03CBF5E8" w14:textId="42FFD7E9" w:rsidR="001A42AA" w:rsidRPr="00E8798B" w:rsidRDefault="00103B57" w:rsidP="000A3860">
      <w:pPr>
        <w:pStyle w:val="Heading1"/>
        <w:rPr>
          <w:rFonts w:cs="Times New Roman"/>
          <w:szCs w:val="24"/>
        </w:rPr>
      </w:pPr>
      <w:bookmarkStart w:id="11" w:name="conclusion"/>
      <w:r w:rsidRPr="00E8798B">
        <w:rPr>
          <w:rFonts w:cs="Times New Roman"/>
          <w:szCs w:val="24"/>
        </w:rPr>
        <w:lastRenderedPageBreak/>
        <w:t xml:space="preserve">5.  </w:t>
      </w:r>
      <w:r w:rsidR="00232C7D" w:rsidRPr="00E8798B">
        <w:rPr>
          <w:rFonts w:cs="Times New Roman"/>
          <w:szCs w:val="24"/>
        </w:rPr>
        <w:t>Conclusion</w:t>
      </w:r>
      <w:bookmarkEnd w:id="11"/>
    </w:p>
    <w:p w14:paraId="42A56D5E" w14:textId="57FF69D5" w:rsidR="001A42AA" w:rsidRPr="00E8798B" w:rsidRDefault="00232C7D">
      <w:pPr>
        <w:pStyle w:val="FirstParagraph"/>
        <w:spacing w:line="480" w:lineRule="auto"/>
        <w:rPr>
          <w:rFonts w:cs="Times New Roman"/>
          <w:sz w:val="24"/>
        </w:rPr>
      </w:pPr>
      <w:r w:rsidRPr="00E8798B">
        <w:rPr>
          <w:rFonts w:cs="Times New Roman"/>
          <w:sz w:val="24"/>
        </w:rPr>
        <w:t xml:space="preserve">Despite the superficial simplicity of the Oldowan, its variability reflects a complex </w:t>
      </w:r>
      <w:r w:rsidR="00FA417E" w:rsidRPr="00E8798B">
        <w:rPr>
          <w:rFonts w:cs="Times New Roman"/>
          <w:sz w:val="24"/>
        </w:rPr>
        <w:t xml:space="preserve">interaction </w:t>
      </w:r>
      <w:r w:rsidRPr="00E8798B">
        <w:rPr>
          <w:rFonts w:cs="Times New Roman"/>
          <w:sz w:val="24"/>
        </w:rPr>
        <w:t xml:space="preserve">of ecological, behavioral and social factors. </w:t>
      </w:r>
      <w:r w:rsidR="00E42CC2" w:rsidRPr="00E8798B">
        <w:rPr>
          <w:rFonts w:cs="Times New Roman"/>
          <w:sz w:val="24"/>
        </w:rPr>
        <w:t>The c</w:t>
      </w:r>
      <w:r w:rsidRPr="00E8798B">
        <w:rPr>
          <w:rFonts w:cs="Times New Roman"/>
          <w:sz w:val="24"/>
        </w:rPr>
        <w:t>ombination of quanti</w:t>
      </w:r>
      <w:r w:rsidR="00E42CC2" w:rsidRPr="00E8798B">
        <w:rPr>
          <w:rFonts w:cs="Times New Roman"/>
          <w:sz w:val="24"/>
        </w:rPr>
        <w:t>ta</w:t>
      </w:r>
      <w:r w:rsidRPr="00E8798B">
        <w:rPr>
          <w:rFonts w:cs="Times New Roman"/>
          <w:sz w:val="24"/>
        </w:rPr>
        <w:t>tive measures of stone tool reduction with qualitative characterizations of lithic technology (</w:t>
      </w:r>
      <w:proofErr w:type="gramStart"/>
      <w:r w:rsidRPr="00E8798B">
        <w:rPr>
          <w:rFonts w:cs="Times New Roman"/>
          <w:sz w:val="24"/>
        </w:rPr>
        <w:t>e</w:t>
      </w:r>
      <w:r w:rsidR="0051007B" w:rsidRPr="00E8798B">
        <w:rPr>
          <w:rFonts w:cs="Times New Roman"/>
          <w:sz w:val="24"/>
        </w:rPr>
        <w:t>.g.</w:t>
      </w:r>
      <w:proofErr w:type="gramEnd"/>
      <w:r w:rsidRPr="00E8798B">
        <w:rPr>
          <w:rFonts w:cs="Times New Roman"/>
          <w:sz w:val="24"/>
        </w:rPr>
        <w:t xml:space="preserve"> Braun</w:t>
      </w:r>
      <w:r w:rsidR="0051007B" w:rsidRPr="00E8798B">
        <w:rPr>
          <w:rFonts w:cs="Times New Roman"/>
          <w:sz w:val="24"/>
        </w:rPr>
        <w:t xml:space="preserve"> </w:t>
      </w:r>
      <w:r w:rsidRPr="00E8798B">
        <w:rPr>
          <w:rFonts w:cs="Times New Roman"/>
          <w:sz w:val="24"/>
        </w:rPr>
        <w:t>et al.</w:t>
      </w:r>
      <w:r w:rsidR="00103B57" w:rsidRPr="00E8798B">
        <w:rPr>
          <w:rFonts w:cs="Times New Roman"/>
          <w:sz w:val="24"/>
        </w:rPr>
        <w:t xml:space="preserve">, </w:t>
      </w:r>
      <w:r w:rsidRPr="00E8798B">
        <w:rPr>
          <w:rFonts w:cs="Times New Roman"/>
          <w:sz w:val="24"/>
        </w:rPr>
        <w:t>2009; Plummer and Bishop</w:t>
      </w:r>
      <w:r w:rsidR="00103B57" w:rsidRPr="00E8798B">
        <w:rPr>
          <w:rFonts w:cs="Times New Roman"/>
          <w:sz w:val="24"/>
        </w:rPr>
        <w:t>,</w:t>
      </w:r>
      <w:r w:rsidRPr="00E8798B">
        <w:rPr>
          <w:rFonts w:cs="Times New Roman"/>
          <w:sz w:val="24"/>
        </w:rPr>
        <w:t xml:space="preserve"> 2016) provides new insights into the ecological factors that influence </w:t>
      </w:r>
      <w:r w:rsidR="00C42325" w:rsidRPr="00E8798B">
        <w:rPr>
          <w:rFonts w:cs="Times New Roman"/>
          <w:sz w:val="24"/>
        </w:rPr>
        <w:t>O</w:t>
      </w:r>
      <w:r w:rsidRPr="00E8798B">
        <w:rPr>
          <w:rFonts w:cs="Times New Roman"/>
          <w:sz w:val="24"/>
        </w:rPr>
        <w:t>ldowan technology, and hominin behavior.</w:t>
      </w:r>
    </w:p>
    <w:p w14:paraId="5F618FCE" w14:textId="01896B85" w:rsidR="001A42AA" w:rsidRPr="00E8798B" w:rsidRDefault="00563ABC">
      <w:pPr>
        <w:pStyle w:val="BodyText"/>
        <w:spacing w:line="480" w:lineRule="auto"/>
        <w:rPr>
          <w:rFonts w:cs="Times New Roman"/>
          <w:sz w:val="24"/>
        </w:rPr>
      </w:pPr>
      <w:r w:rsidRPr="00E8798B">
        <w:rPr>
          <w:rFonts w:cs="Times New Roman"/>
          <w:sz w:val="24"/>
        </w:rPr>
        <w:t xml:space="preserve">At </w:t>
      </w:r>
      <w:r w:rsidR="00321529" w:rsidRPr="00E8798B">
        <w:rPr>
          <w:rFonts w:cs="Times New Roman"/>
          <w:sz w:val="24"/>
        </w:rPr>
        <w:t>Kanjera South</w:t>
      </w:r>
      <w:r w:rsidRPr="00E8798B">
        <w:rPr>
          <w:rFonts w:cs="Times New Roman"/>
          <w:sz w:val="24"/>
        </w:rPr>
        <w:t>,</w:t>
      </w:r>
      <w:r w:rsidR="00232C7D" w:rsidRPr="00E8798B">
        <w:rPr>
          <w:rFonts w:cs="Times New Roman"/>
          <w:sz w:val="24"/>
        </w:rPr>
        <w:t xml:space="preserve"> exotic materials are more substantially reduced tha</w:t>
      </w:r>
      <w:r w:rsidRPr="00E8798B">
        <w:rPr>
          <w:rFonts w:cs="Times New Roman"/>
          <w:sz w:val="24"/>
        </w:rPr>
        <w:t>n</w:t>
      </w:r>
      <w:r w:rsidR="00232C7D" w:rsidRPr="00E8798B">
        <w:rPr>
          <w:rFonts w:cs="Times New Roman"/>
          <w:sz w:val="24"/>
        </w:rPr>
        <w:t xml:space="preserve"> local </w:t>
      </w:r>
      <w:r w:rsidRPr="00E8798B">
        <w:rPr>
          <w:rFonts w:cs="Times New Roman"/>
          <w:sz w:val="24"/>
        </w:rPr>
        <w:t xml:space="preserve">materials, </w:t>
      </w:r>
      <w:r w:rsidR="00232C7D" w:rsidRPr="00E8798B">
        <w:rPr>
          <w:rFonts w:cs="Times New Roman"/>
          <w:sz w:val="24"/>
        </w:rPr>
        <w:t>reflect</w:t>
      </w:r>
      <w:r w:rsidRPr="00E8798B">
        <w:rPr>
          <w:rFonts w:cs="Times New Roman"/>
          <w:sz w:val="24"/>
        </w:rPr>
        <w:t>ing</w:t>
      </w:r>
      <w:r w:rsidR="00232C7D" w:rsidRPr="00E8798B">
        <w:rPr>
          <w:rFonts w:cs="Times New Roman"/>
          <w:sz w:val="24"/>
        </w:rPr>
        <w:t xml:space="preserve"> differences in the quality of the </w:t>
      </w:r>
      <w:r w:rsidRPr="00E8798B">
        <w:rPr>
          <w:rFonts w:cs="Times New Roman"/>
          <w:sz w:val="24"/>
        </w:rPr>
        <w:t xml:space="preserve">lithologies </w:t>
      </w:r>
      <w:r w:rsidR="00232C7D" w:rsidRPr="00E8798B">
        <w:rPr>
          <w:rFonts w:cs="Times New Roman"/>
          <w:sz w:val="24"/>
        </w:rPr>
        <w:t xml:space="preserve">available. The </w:t>
      </w:r>
      <w:r w:rsidRPr="00E8798B">
        <w:rPr>
          <w:rFonts w:cs="Times New Roman"/>
          <w:sz w:val="24"/>
        </w:rPr>
        <w:t xml:space="preserve">durability and hardness </w:t>
      </w:r>
      <w:r w:rsidR="00232C7D" w:rsidRPr="00E8798B">
        <w:rPr>
          <w:rFonts w:cs="Times New Roman"/>
          <w:sz w:val="24"/>
        </w:rPr>
        <w:t xml:space="preserve">of exotic materials </w:t>
      </w:r>
      <w:r w:rsidRPr="00E8798B">
        <w:rPr>
          <w:rFonts w:cs="Times New Roman"/>
          <w:sz w:val="24"/>
        </w:rPr>
        <w:t>(Braun et al., 200</w:t>
      </w:r>
      <w:r w:rsidR="00EC441D" w:rsidRPr="00E8798B">
        <w:rPr>
          <w:rFonts w:cs="Times New Roman"/>
          <w:sz w:val="24"/>
        </w:rPr>
        <w:t xml:space="preserve">9a) </w:t>
      </w:r>
      <w:r w:rsidR="00232C7D" w:rsidRPr="00E8798B">
        <w:rPr>
          <w:rFonts w:cs="Times New Roman"/>
          <w:sz w:val="24"/>
        </w:rPr>
        <w:t xml:space="preserve">would have </w:t>
      </w:r>
      <w:r w:rsidR="00E42CC2" w:rsidRPr="00E8798B">
        <w:rPr>
          <w:rFonts w:cs="Times New Roman"/>
          <w:sz w:val="24"/>
        </w:rPr>
        <w:t>incentivized</w:t>
      </w:r>
      <w:r w:rsidR="00232C7D" w:rsidRPr="00E8798B">
        <w:rPr>
          <w:rFonts w:cs="Times New Roman"/>
          <w:sz w:val="24"/>
        </w:rPr>
        <w:t xml:space="preserve"> the</w:t>
      </w:r>
      <w:r w:rsidR="00EC441D" w:rsidRPr="00E8798B">
        <w:rPr>
          <w:rFonts w:cs="Times New Roman"/>
          <w:sz w:val="24"/>
        </w:rPr>
        <w:t>ir</w:t>
      </w:r>
      <w:r w:rsidR="00232C7D" w:rsidRPr="00E8798B">
        <w:rPr>
          <w:rFonts w:cs="Times New Roman"/>
          <w:sz w:val="24"/>
        </w:rPr>
        <w:t xml:space="preserve"> transport over longer distance</w:t>
      </w:r>
      <w:r w:rsidR="00EC441D" w:rsidRPr="00E8798B">
        <w:rPr>
          <w:rFonts w:cs="Times New Roman"/>
          <w:sz w:val="24"/>
        </w:rPr>
        <w:t>s</w:t>
      </w:r>
      <w:r w:rsidR="002034E8" w:rsidRPr="00E8798B">
        <w:rPr>
          <w:rFonts w:cs="Times New Roman"/>
          <w:sz w:val="24"/>
        </w:rPr>
        <w:t xml:space="preserve"> </w:t>
      </w:r>
      <w:r w:rsidR="002034E8" w:rsidRPr="00E8798B">
        <w:rPr>
          <w:rFonts w:cs="Times New Roman"/>
          <w:sz w:val="24"/>
        </w:rPr>
        <w:fldChar w:fldCharType="begin"/>
      </w:r>
      <w:r w:rsidR="00321529" w:rsidRPr="00E8798B">
        <w:rPr>
          <w:rFonts w:cs="Times New Roman"/>
          <w:sz w:val="24"/>
        </w:rPr>
        <w:instrText xml:space="preserve"> ADDIN ZOTERO_ITEM CSL_CITATION {"citationID":"23S9HZku","properties":{"formattedCitation":"(Braun et al., 2008a)","plainCitation":"(Braun et al., 2008a)","noteIndex":0},"citationItems":[{"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2034E8" w:rsidRPr="00E8798B">
        <w:rPr>
          <w:rFonts w:cs="Times New Roman"/>
          <w:sz w:val="24"/>
        </w:rPr>
        <w:fldChar w:fldCharType="separate"/>
      </w:r>
      <w:r w:rsidR="002034E8" w:rsidRPr="00E8798B">
        <w:rPr>
          <w:rFonts w:cs="Times New Roman"/>
          <w:sz w:val="24"/>
        </w:rPr>
        <w:t>(Braun et al., 2008a)</w:t>
      </w:r>
      <w:r w:rsidR="002034E8" w:rsidRPr="00E8798B">
        <w:rPr>
          <w:rFonts w:cs="Times New Roman"/>
          <w:sz w:val="24"/>
        </w:rPr>
        <w:fldChar w:fldCharType="end"/>
      </w:r>
      <w:r w:rsidR="00EC441D" w:rsidRPr="00E8798B">
        <w:rPr>
          <w:rFonts w:cs="Times New Roman"/>
          <w:sz w:val="24"/>
        </w:rPr>
        <w:t>. D</w:t>
      </w:r>
      <w:r w:rsidR="00232C7D" w:rsidRPr="00E8798B">
        <w:rPr>
          <w:rFonts w:cs="Times New Roman"/>
          <w:sz w:val="24"/>
        </w:rPr>
        <w:t xml:space="preserve">ifferences in reduction highlight that Oldowan tools were part of a mobile tool kit that reflects a broader land-use strategy. The marked differences in reduction intensity in combination with the paucity of early sequence flakes suggest that exotic materials were often utilized prior to their arrival at </w:t>
      </w:r>
      <w:r w:rsidR="00321529" w:rsidRPr="00E8798B">
        <w:rPr>
          <w:rFonts w:cs="Times New Roman"/>
          <w:sz w:val="24"/>
        </w:rPr>
        <w:t>Kanjera South</w:t>
      </w:r>
      <w:r w:rsidR="00232C7D" w:rsidRPr="00E8798B">
        <w:rPr>
          <w:rFonts w:cs="Times New Roman"/>
          <w:sz w:val="24"/>
        </w:rPr>
        <w:t xml:space="preserve">. Although exotic materials are more reduced than local </w:t>
      </w:r>
      <w:r w:rsidRPr="00E8798B">
        <w:rPr>
          <w:rFonts w:cs="Times New Roman"/>
          <w:sz w:val="24"/>
        </w:rPr>
        <w:t>materials</w:t>
      </w:r>
      <w:r w:rsidR="00EC441D" w:rsidRPr="00E8798B">
        <w:rPr>
          <w:rFonts w:cs="Times New Roman"/>
          <w:sz w:val="24"/>
        </w:rPr>
        <w:t>,</w:t>
      </w:r>
      <w:r w:rsidR="00232C7D" w:rsidRPr="00E8798B">
        <w:rPr>
          <w:rFonts w:cs="Times New Roman"/>
          <w:sz w:val="24"/>
        </w:rPr>
        <w:t xml:space="preserve"> the variance in the amount of stone tool reduction does not adhere to neutral expectations. This result suggests that the lithic assemblage at </w:t>
      </w:r>
      <w:r w:rsidR="00321529" w:rsidRPr="00E8798B">
        <w:rPr>
          <w:rFonts w:cs="Times New Roman"/>
          <w:sz w:val="24"/>
        </w:rPr>
        <w:t>Kanjera South</w:t>
      </w:r>
      <w:r w:rsidR="00232C7D" w:rsidRPr="00E8798B">
        <w:rPr>
          <w:rFonts w:cs="Times New Roman"/>
          <w:sz w:val="24"/>
        </w:rPr>
        <w:t xml:space="preserve"> reflects a structured land-use pattern </w:t>
      </w:r>
      <w:r w:rsidR="00EC441D" w:rsidRPr="00E8798B">
        <w:rPr>
          <w:rFonts w:cs="Times New Roman"/>
          <w:sz w:val="24"/>
        </w:rPr>
        <w:t xml:space="preserve">where </w:t>
      </w:r>
      <w:r w:rsidR="00232C7D" w:rsidRPr="00E8798B">
        <w:rPr>
          <w:rFonts w:cs="Times New Roman"/>
          <w:sz w:val="24"/>
        </w:rPr>
        <w:t xml:space="preserve">hominins </w:t>
      </w:r>
      <w:r w:rsidR="00EC441D" w:rsidRPr="00E8798B">
        <w:rPr>
          <w:rFonts w:cs="Times New Roman"/>
          <w:sz w:val="24"/>
        </w:rPr>
        <w:t xml:space="preserve">may have </w:t>
      </w:r>
      <w:r w:rsidR="00232C7D" w:rsidRPr="00E8798B">
        <w:rPr>
          <w:rFonts w:cs="Times New Roman"/>
          <w:sz w:val="24"/>
        </w:rPr>
        <w:t xml:space="preserve">directed their movement, at least on </w:t>
      </w:r>
      <w:r w:rsidR="00E42CC2" w:rsidRPr="00E8798B">
        <w:rPr>
          <w:rFonts w:cs="Times New Roman"/>
          <w:sz w:val="24"/>
        </w:rPr>
        <w:t>occasion</w:t>
      </w:r>
      <w:r w:rsidR="00232C7D" w:rsidRPr="00E8798B">
        <w:rPr>
          <w:rFonts w:cs="Times New Roman"/>
          <w:sz w:val="24"/>
        </w:rPr>
        <w:t xml:space="preserve">, to </w:t>
      </w:r>
      <w:r w:rsidR="00321529" w:rsidRPr="00E8798B">
        <w:rPr>
          <w:rFonts w:cs="Times New Roman"/>
          <w:sz w:val="24"/>
        </w:rPr>
        <w:t>Kanjera South</w:t>
      </w:r>
      <w:r w:rsidR="00232C7D" w:rsidRPr="00E8798B">
        <w:rPr>
          <w:rFonts w:cs="Times New Roman"/>
          <w:sz w:val="24"/>
        </w:rPr>
        <w:t>.</w:t>
      </w:r>
    </w:p>
    <w:p w14:paraId="3CD6B7D0" w14:textId="1FF21141" w:rsidR="001A42AA" w:rsidRPr="00E8798B" w:rsidRDefault="00232C7D">
      <w:pPr>
        <w:pStyle w:val="BodyText"/>
        <w:spacing w:line="480" w:lineRule="auto"/>
        <w:rPr>
          <w:rFonts w:cs="Times New Roman"/>
          <w:sz w:val="24"/>
        </w:rPr>
      </w:pPr>
      <w:r w:rsidRPr="00E8798B">
        <w:rPr>
          <w:rFonts w:cs="Times New Roman"/>
          <w:sz w:val="24"/>
        </w:rPr>
        <w:t>This pattern also appears to have an influence on the technological strategies employed by Oldowan tool</w:t>
      </w:r>
      <w:r w:rsidR="00EC441D" w:rsidRPr="00E8798B">
        <w:rPr>
          <w:rFonts w:cs="Times New Roman"/>
          <w:sz w:val="24"/>
        </w:rPr>
        <w:t xml:space="preserve"> </w:t>
      </w:r>
      <w:r w:rsidRPr="00E8798B">
        <w:rPr>
          <w:rFonts w:cs="Times New Roman"/>
          <w:sz w:val="24"/>
        </w:rPr>
        <w:t xml:space="preserve">makers at </w:t>
      </w:r>
      <w:r w:rsidR="00321529" w:rsidRPr="00E8798B">
        <w:rPr>
          <w:rFonts w:cs="Times New Roman"/>
          <w:sz w:val="24"/>
        </w:rPr>
        <w:t>Kanjera South</w:t>
      </w:r>
      <w:r w:rsidRPr="00E8798B">
        <w:rPr>
          <w:rFonts w:cs="Times New Roman"/>
          <w:sz w:val="24"/>
        </w:rPr>
        <w:t xml:space="preserve">. The relationship between core reduction strategies and reduction intensity indicates that raw material quality and provenance have a strong influence on the technological variation observed within a lithic assemblage. While these results show that ecological parameters have a strong effect on stone tool variation, a substantial amount of </w:t>
      </w:r>
      <w:r w:rsidRPr="00E8798B">
        <w:rPr>
          <w:rFonts w:cs="Times New Roman"/>
          <w:sz w:val="24"/>
        </w:rPr>
        <w:lastRenderedPageBreak/>
        <w:t xml:space="preserve">variation remains unexplained by ecology alone. </w:t>
      </w:r>
      <w:r w:rsidR="00EC441D" w:rsidRPr="00E8798B">
        <w:rPr>
          <w:rFonts w:cs="Times New Roman"/>
          <w:sz w:val="24"/>
        </w:rPr>
        <w:t>Future</w:t>
      </w:r>
      <w:r w:rsidRPr="00E8798B">
        <w:rPr>
          <w:rFonts w:cs="Times New Roman"/>
          <w:sz w:val="24"/>
        </w:rPr>
        <w:t xml:space="preserve"> studies </w:t>
      </w:r>
      <w:r w:rsidR="00EC441D" w:rsidRPr="00E8798B">
        <w:rPr>
          <w:rFonts w:cs="Times New Roman"/>
          <w:sz w:val="24"/>
        </w:rPr>
        <w:t xml:space="preserve">should </w:t>
      </w:r>
      <w:r w:rsidRPr="00E8798B">
        <w:rPr>
          <w:rFonts w:cs="Times New Roman"/>
          <w:sz w:val="24"/>
        </w:rPr>
        <w:t>utilize a</w:t>
      </w:r>
      <w:r w:rsidR="00EC441D" w:rsidRPr="00E8798B">
        <w:rPr>
          <w:rFonts w:cs="Times New Roman"/>
          <w:sz w:val="24"/>
        </w:rPr>
        <w:t xml:space="preserve">n </w:t>
      </w:r>
      <w:r w:rsidRPr="00E8798B">
        <w:rPr>
          <w:rFonts w:cs="Times New Roman"/>
          <w:sz w:val="24"/>
        </w:rPr>
        <w:t>integrated approach to understand the behavioral significance of the Oldowan.</w:t>
      </w:r>
    </w:p>
    <w:p w14:paraId="248CB52B" w14:textId="3E53C318" w:rsidR="00EA3F74" w:rsidRPr="00E8798B" w:rsidRDefault="00711CB8" w:rsidP="00EA3F74">
      <w:pPr>
        <w:pStyle w:val="BodyText"/>
        <w:spacing w:line="480" w:lineRule="auto"/>
        <w:ind w:firstLine="0"/>
        <w:rPr>
          <w:rFonts w:cs="Times New Roman"/>
          <w:b/>
          <w:bCs/>
          <w:sz w:val="24"/>
        </w:rPr>
      </w:pPr>
      <w:r w:rsidRPr="00E8798B">
        <w:rPr>
          <w:rFonts w:cs="Times New Roman"/>
          <w:b/>
          <w:bCs/>
          <w:sz w:val="24"/>
        </w:rPr>
        <w:t>Supplementary Material:</w:t>
      </w:r>
    </w:p>
    <w:p w14:paraId="23AD13F0" w14:textId="72A3BD7A" w:rsidR="00DC7125" w:rsidRPr="00E8798B" w:rsidRDefault="00711CB8" w:rsidP="00EA3F74">
      <w:pPr>
        <w:pStyle w:val="BodyText"/>
        <w:spacing w:line="480" w:lineRule="auto"/>
        <w:ind w:firstLine="0"/>
        <w:rPr>
          <w:rFonts w:cs="Times New Roman"/>
          <w:sz w:val="24"/>
        </w:rPr>
      </w:pPr>
      <w:r w:rsidRPr="00E8798B">
        <w:rPr>
          <w:rFonts w:cs="Times New Roman"/>
          <w:b/>
          <w:bCs/>
          <w:sz w:val="24"/>
        </w:rPr>
        <w:t xml:space="preserve">S1: </w:t>
      </w:r>
      <w:r w:rsidRPr="00E8798B">
        <w:rPr>
          <w:rFonts w:cs="Times New Roman"/>
          <w:sz w:val="24"/>
        </w:rPr>
        <w:t xml:space="preserve">A link </w:t>
      </w:r>
      <w:r w:rsidR="00904A2B" w:rsidRPr="00E8798B">
        <w:rPr>
          <w:rFonts w:cs="Times New Roman"/>
          <w:sz w:val="24"/>
        </w:rPr>
        <w:t xml:space="preserve">to </w:t>
      </w:r>
      <w:r w:rsidRPr="00E8798B">
        <w:rPr>
          <w:rFonts w:cs="Times New Roman"/>
          <w:sz w:val="24"/>
        </w:rPr>
        <w:t xml:space="preserve">where the data underlying this </w:t>
      </w:r>
      <w:r w:rsidR="00904A2B" w:rsidRPr="00E8798B">
        <w:rPr>
          <w:rFonts w:cs="Times New Roman"/>
          <w:sz w:val="24"/>
        </w:rPr>
        <w:t>analysis and the R code used to conduct the analysis</w:t>
      </w:r>
      <w:r w:rsidRPr="00E8798B">
        <w:rPr>
          <w:rFonts w:cs="Times New Roman"/>
          <w:sz w:val="24"/>
        </w:rPr>
        <w:t xml:space="preserve"> can be downloaded and viewed</w:t>
      </w:r>
      <w:r w:rsidR="00904A2B" w:rsidRPr="00E8798B">
        <w:rPr>
          <w:rFonts w:cs="Times New Roman"/>
          <w:sz w:val="24"/>
        </w:rPr>
        <w:t xml:space="preserve">. </w:t>
      </w:r>
      <w:hyperlink r:id="rId10" w:history="1">
        <w:r w:rsidR="00904A2B" w:rsidRPr="00E8798B">
          <w:rPr>
            <w:rStyle w:val="Hyperlink"/>
            <w:rFonts w:cs="Times New Roman"/>
            <w:sz w:val="24"/>
          </w:rPr>
          <w:t>Li</w:t>
        </w:r>
        <w:r w:rsidR="00904A2B" w:rsidRPr="00E8798B">
          <w:rPr>
            <w:rStyle w:val="Hyperlink"/>
            <w:rFonts w:cs="Times New Roman"/>
            <w:sz w:val="24"/>
          </w:rPr>
          <w:t>n</w:t>
        </w:r>
        <w:r w:rsidR="00904A2B" w:rsidRPr="00E8798B">
          <w:rPr>
            <w:rStyle w:val="Hyperlink"/>
            <w:rFonts w:cs="Times New Roman"/>
            <w:sz w:val="24"/>
          </w:rPr>
          <w:t>k</w:t>
        </w:r>
      </w:hyperlink>
      <w:r w:rsidR="00904A2B" w:rsidRPr="00E8798B">
        <w:rPr>
          <w:rFonts w:cs="Times New Roman"/>
          <w:sz w:val="24"/>
        </w:rPr>
        <w:t>.</w:t>
      </w:r>
    </w:p>
    <w:p w14:paraId="09B09A58" w14:textId="77777777" w:rsidR="00DC7125" w:rsidRPr="00E8798B" w:rsidRDefault="00DC7125" w:rsidP="00FA417E">
      <w:pPr>
        <w:pStyle w:val="BodyText"/>
        <w:ind w:firstLine="0"/>
        <w:rPr>
          <w:rFonts w:cs="Times New Roman"/>
          <w:b/>
          <w:bCs/>
          <w:sz w:val="24"/>
        </w:rPr>
      </w:pPr>
    </w:p>
    <w:p w14:paraId="2C5613B6" w14:textId="27447E5E" w:rsidR="00FA417E" w:rsidRPr="00E8798B" w:rsidRDefault="00FA417E" w:rsidP="00FA417E">
      <w:pPr>
        <w:pStyle w:val="BodyText"/>
        <w:ind w:firstLine="0"/>
        <w:rPr>
          <w:rFonts w:cs="Times New Roman"/>
          <w:b/>
          <w:bCs/>
          <w:sz w:val="24"/>
        </w:rPr>
      </w:pPr>
      <w:r w:rsidRPr="00E8798B">
        <w:rPr>
          <w:rFonts w:cs="Times New Roman"/>
          <w:b/>
          <w:bCs/>
          <w:sz w:val="24"/>
        </w:rPr>
        <w:t>Acknowledgements</w:t>
      </w:r>
    </w:p>
    <w:p w14:paraId="7D3F0A79" w14:textId="77777777" w:rsidR="00FA417E" w:rsidRPr="00E8798B" w:rsidRDefault="00FA417E" w:rsidP="00FA417E">
      <w:pPr>
        <w:pStyle w:val="BodyText"/>
        <w:ind w:firstLine="0"/>
        <w:rPr>
          <w:rFonts w:cs="Times New Roman"/>
          <w:sz w:val="24"/>
        </w:rPr>
      </w:pPr>
    </w:p>
    <w:p w14:paraId="7681D098" w14:textId="5A42277D" w:rsidR="00FA417E" w:rsidRPr="00E8798B" w:rsidRDefault="00FA417E" w:rsidP="00B15374">
      <w:pPr>
        <w:spacing w:after="0" w:line="480" w:lineRule="auto"/>
        <w:rPr>
          <w:rFonts w:ascii="Times New Roman" w:eastAsia="Times New Roman" w:hAnsi="Times New Roman" w:cs="Times New Roman"/>
        </w:rPr>
      </w:pPr>
      <w:r w:rsidRPr="00E8798B">
        <w:rPr>
          <w:rFonts w:ascii="Times New Roman" w:eastAsia="Times New Roman" w:hAnsi="Times New Roman" w:cs="Times New Roman"/>
        </w:rPr>
        <w:t xml:space="preserve">We thank the National Museums of Kenya and M. Kibunjia, F.K. Manthi, R. Kinyanjui, J. Kibii and E. Ndiema for support. J.M. Nume and B. Onyango managed the Kanjera field teams. We acknowledge Kenya Government permission granted by the Ministry of Sports, Culture and the Arts, and by NACOSTI permit P/14/7709/701. </w:t>
      </w:r>
      <w:r w:rsidRPr="00E8798B">
        <w:rPr>
          <w:rFonts w:ascii="Times New Roman" w:hAnsi="Times New Roman" w:cs="Times New Roman"/>
        </w:rPr>
        <w:t>Funding from the L.S.B. Leakey Foundation, the National Geographic Society, the National Science Foundation, the Wenner–Gren Foundation and the Professional Staff Congress–City University of New York Research Award Program to TP for Kanjera field and laboratory work is gratefully acknowledged.</w:t>
      </w:r>
      <w:r w:rsidRPr="00E8798B">
        <w:rPr>
          <w:rFonts w:ascii="Times New Roman" w:eastAsia="Times New Roman" w:hAnsi="Times New Roman" w:cs="Times New Roman"/>
        </w:rPr>
        <w:t xml:space="preserve">  </w:t>
      </w:r>
      <w:r w:rsidRPr="00E8798B">
        <w:rPr>
          <w:rFonts w:ascii="Times New Roman" w:hAnsi="Times New Roman" w:cs="Times New Roman"/>
        </w:rPr>
        <w:t>We would like to thank Rick Potts and the Human Origins Program at the Smithsonian Institution for support during all phases of the Kanjera research</w:t>
      </w:r>
      <w:r w:rsidRPr="00E8798B">
        <w:rPr>
          <w:rFonts w:ascii="Times New Roman" w:eastAsia="Times New Roman" w:hAnsi="Times New Roman" w:cs="Times New Roman"/>
        </w:rPr>
        <w:t>, and the Peter Buck Fund for Human Origins Research.</w:t>
      </w:r>
    </w:p>
    <w:p w14:paraId="5EBF3E7B" w14:textId="6A09B381" w:rsidR="00DC7125" w:rsidRPr="00E8798B" w:rsidRDefault="00DC7125" w:rsidP="00E3324C">
      <w:pPr>
        <w:pStyle w:val="BodyText"/>
        <w:spacing w:line="480" w:lineRule="auto"/>
        <w:ind w:firstLine="0"/>
        <w:rPr>
          <w:rFonts w:cs="Times New Roman"/>
          <w:b/>
          <w:bCs/>
          <w:sz w:val="24"/>
        </w:rPr>
      </w:pPr>
      <w:r w:rsidRPr="00E8798B">
        <w:rPr>
          <w:rFonts w:cs="Times New Roman"/>
          <w:b/>
          <w:bCs/>
          <w:sz w:val="24"/>
        </w:rPr>
        <w:t>Figure</w:t>
      </w:r>
      <w:r w:rsidR="00E3324C" w:rsidRPr="00E8798B">
        <w:rPr>
          <w:rFonts w:cs="Times New Roman"/>
          <w:b/>
          <w:bCs/>
          <w:sz w:val="24"/>
        </w:rPr>
        <w:t xml:space="preserve"> and Table</w:t>
      </w:r>
      <w:r w:rsidRPr="00E8798B">
        <w:rPr>
          <w:rFonts w:cs="Times New Roman"/>
          <w:b/>
          <w:bCs/>
          <w:sz w:val="24"/>
        </w:rPr>
        <w:t xml:space="preserve"> Captions: </w:t>
      </w:r>
    </w:p>
    <w:p w14:paraId="69CCDCD5" w14:textId="77777777" w:rsidR="00DC712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t>Table 1:</w:t>
      </w:r>
      <w:r w:rsidRPr="00E8798B">
        <w:rPr>
          <w:rFonts w:ascii="Times New Roman" w:hAnsi="Times New Roman" w:cs="Times New Roman"/>
        </w:rPr>
        <w:t xml:space="preserve"> A list of rock types found at Kanjera South included in this analysis.</w:t>
      </w:r>
    </w:p>
    <w:p w14:paraId="4ECA44CF" w14:textId="69C97C46" w:rsidR="001A7AF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t>Table 2</w:t>
      </w:r>
      <w:r w:rsidRPr="00E8798B">
        <w:rPr>
          <w:rFonts w:ascii="Times New Roman" w:hAnsi="Times New Roman" w:cs="Times New Roman"/>
        </w:rPr>
        <w:t xml:space="preserve">: </w:t>
      </w:r>
      <w:r w:rsidR="00B960AB" w:rsidRPr="00E8798B">
        <w:rPr>
          <w:rFonts w:ascii="Times New Roman" w:hAnsi="Times New Roman" w:cs="Times New Roman"/>
        </w:rPr>
        <w:t>A summary of the cores included in this analysis.</w:t>
      </w:r>
    </w:p>
    <w:p w14:paraId="72C68FEA" w14:textId="50BA7B58" w:rsidR="001A7AF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t>Table 3</w:t>
      </w:r>
      <w:r w:rsidRPr="00E8798B">
        <w:rPr>
          <w:rFonts w:ascii="Times New Roman" w:hAnsi="Times New Roman" w:cs="Times New Roman"/>
        </w:rPr>
        <w:t>: A summary of the flakes included in this analysis.</w:t>
      </w:r>
    </w:p>
    <w:p w14:paraId="1D1AB73D" w14:textId="1896A9BC" w:rsidR="002A465F" w:rsidRPr="00E8798B" w:rsidRDefault="002A465F" w:rsidP="00E3324C">
      <w:pPr>
        <w:spacing w:line="480" w:lineRule="auto"/>
        <w:rPr>
          <w:rFonts w:ascii="Times New Roman" w:hAnsi="Times New Roman" w:cs="Times New Roman"/>
        </w:rPr>
      </w:pPr>
      <w:r w:rsidRPr="00E8798B">
        <w:rPr>
          <w:rFonts w:ascii="Times New Roman" w:hAnsi="Times New Roman" w:cs="Times New Roman"/>
          <w:b/>
          <w:bCs/>
        </w:rPr>
        <w:lastRenderedPageBreak/>
        <w:t xml:space="preserve">Table 4: </w:t>
      </w:r>
      <w:r w:rsidRPr="00E8798B">
        <w:rPr>
          <w:rFonts w:ascii="Times New Roman" w:hAnsi="Times New Roman" w:cs="Times New Roman"/>
        </w:rPr>
        <w:t>The total number of flakes per raw material included in the edge to mass ratio analysis</w:t>
      </w:r>
    </w:p>
    <w:p w14:paraId="752D5C94" w14:textId="28DA0222" w:rsidR="00DC712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t>Figure 1</w:t>
      </w:r>
      <w:r w:rsidRPr="00E8798B">
        <w:rPr>
          <w:rFonts w:ascii="Times New Roman" w:hAnsi="Times New Roman" w:cs="Times New Roman"/>
        </w:rPr>
        <w:t>: A map of the Homa Peninsula. Kanjera South is situated to the East of Homa Mountain. The Homa Mountain carbonatite center is the primary source of the local raw materials including Homa limestone (HLi), Homa Phonolite (HPh), and Fenetized nyanzian rocks (FNy). Drainages coming off the flanks of Homa Mountain carry these local rock types to within the immediate vicinity of Kanjera South. Distant or exotic raw materials originate in river conglomerates much farther to the east of the Samanga Fault. These include Bukoban andesite (BBa), Bukoban felsite (BFe), Bukoban quartzite (BQu), Nyanzian rhyolite (NyR), and Oyugis granite (OGr).</w:t>
      </w:r>
    </w:p>
    <w:p w14:paraId="504A9B30" w14:textId="2EE13D53" w:rsidR="00DC712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t xml:space="preserve">Figure 2: </w:t>
      </w:r>
      <w:r w:rsidRPr="00E8798B">
        <w:rPr>
          <w:rFonts w:ascii="Times New Roman" w:hAnsi="Times New Roman" w:cs="Times New Roman"/>
        </w:rPr>
        <w:t>Examples of the stone artifacts found at Kanjera South. (A) Core produced on Homa limestone. (B) Core produced on Oyugis granite. (C) Core produced on Bukoban quartzite. (D) Core produced on Fenetized nyanzian.</w:t>
      </w:r>
    </w:p>
    <w:p w14:paraId="2DA8571D" w14:textId="5B06F6FF" w:rsidR="00DC712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t xml:space="preserve">Figure 3: </w:t>
      </w:r>
      <w:r w:rsidRPr="00E8798B">
        <w:rPr>
          <w:rFonts w:ascii="Times New Roman" w:hAnsi="Times New Roman" w:cs="Times New Roman"/>
        </w:rPr>
        <w:t>The distribution of core reduction intensity values as predicted by the GLMM (Douglass et al 2018). The results show stark differences in the degree of reduction in materials originating from more distant sources than those that originate from local sources of stone.</w:t>
      </w:r>
    </w:p>
    <w:p w14:paraId="08198E75" w14:textId="5D630CB4" w:rsidR="00DC712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t xml:space="preserve">Figure 4: </w:t>
      </w:r>
      <w:r w:rsidRPr="00E8798B">
        <w:rPr>
          <w:rFonts w:ascii="Times New Roman" w:hAnsi="Times New Roman" w:cs="Times New Roman"/>
        </w:rPr>
        <w:t xml:space="preserve">The distribution of flake sequence values </w:t>
      </w:r>
      <w:proofErr w:type="gramStart"/>
      <w:r w:rsidRPr="00E8798B">
        <w:rPr>
          <w:rFonts w:ascii="Times New Roman" w:hAnsi="Times New Roman" w:cs="Times New Roman"/>
        </w:rPr>
        <w:t>present</w:t>
      </w:r>
      <w:proofErr w:type="gramEnd"/>
      <w:r w:rsidRPr="00E8798B">
        <w:rPr>
          <w:rFonts w:ascii="Times New Roman" w:hAnsi="Times New Roman" w:cs="Times New Roman"/>
        </w:rPr>
        <w:t xml:space="preserve"> within the Kanjera South flake assemblage. As is the case with the core assemblage, the primary differences in flake sequence values are between materials originating from more distant sources and those that originate from local sources of stone.</w:t>
      </w:r>
    </w:p>
    <w:p w14:paraId="1C580D0F" w14:textId="7621537C" w:rsidR="00DC712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t xml:space="preserve">Figure 5: Left: </w:t>
      </w:r>
      <w:r w:rsidRPr="00E8798B">
        <w:rPr>
          <w:rFonts w:ascii="Times New Roman" w:hAnsi="Times New Roman" w:cs="Times New Roman"/>
        </w:rPr>
        <w:t xml:space="preserve">The distribution of core reduction strategies by raw material type. With the exception of Homa Limestone, raw materials that derive from the Kisi highlands are more greatly represented by complex core reduction strategies than those that can be found in the </w:t>
      </w:r>
      <w:r w:rsidRPr="00E8798B">
        <w:rPr>
          <w:rFonts w:ascii="Times New Roman" w:hAnsi="Times New Roman" w:cs="Times New Roman"/>
        </w:rPr>
        <w:lastRenderedPageBreak/>
        <w:t xml:space="preserve">immediate vicinity of Kanjera South. Right: The distribution of reduction intensity values according to reduction strategy.  </w:t>
      </w:r>
      <w:r w:rsidRPr="00E8798B">
        <w:rPr>
          <w:rFonts w:ascii="Times New Roman" w:hAnsi="Times New Roman" w:cs="Times New Roman"/>
          <w:b/>
          <w:bCs/>
        </w:rPr>
        <w:t>USP</w:t>
      </w:r>
      <w:r w:rsidRPr="00E8798B">
        <w:rPr>
          <w:rFonts w:ascii="Times New Roman" w:hAnsi="Times New Roman" w:cs="Times New Roman"/>
        </w:rPr>
        <w:t xml:space="preserve">: Unifacial Simple Partial. </w:t>
      </w:r>
      <w:r w:rsidRPr="00E8798B">
        <w:rPr>
          <w:rFonts w:ascii="Times New Roman" w:hAnsi="Times New Roman" w:cs="Times New Roman"/>
          <w:b/>
          <w:bCs/>
        </w:rPr>
        <w:t>UAU</w:t>
      </w:r>
      <w:r w:rsidRPr="00E8798B">
        <w:rPr>
          <w:rFonts w:ascii="Times New Roman" w:hAnsi="Times New Roman" w:cs="Times New Roman"/>
        </w:rPr>
        <w:t xml:space="preserve">: Unidirectional abrupt unifacial. </w:t>
      </w:r>
      <w:r w:rsidRPr="00E8798B">
        <w:rPr>
          <w:rFonts w:ascii="Times New Roman" w:hAnsi="Times New Roman" w:cs="Times New Roman"/>
          <w:b/>
          <w:bCs/>
        </w:rPr>
        <w:t>UABI</w:t>
      </w:r>
      <w:r w:rsidRPr="00E8798B">
        <w:rPr>
          <w:rFonts w:ascii="Times New Roman" w:hAnsi="Times New Roman" w:cs="Times New Roman"/>
        </w:rPr>
        <w:t xml:space="preserve">: Unifacial abrupt bidirectional. </w:t>
      </w:r>
      <w:r w:rsidRPr="00E8798B">
        <w:rPr>
          <w:rFonts w:ascii="Times New Roman" w:hAnsi="Times New Roman" w:cs="Times New Roman"/>
          <w:b/>
          <w:bCs/>
        </w:rPr>
        <w:t>BA</w:t>
      </w:r>
      <w:r w:rsidRPr="00E8798B">
        <w:rPr>
          <w:rFonts w:ascii="Times New Roman" w:hAnsi="Times New Roman" w:cs="Times New Roman"/>
        </w:rPr>
        <w:t xml:space="preserve">: Bidirectional Abrupt. </w:t>
      </w:r>
      <w:r w:rsidRPr="00E8798B">
        <w:rPr>
          <w:rFonts w:ascii="Times New Roman" w:hAnsi="Times New Roman" w:cs="Times New Roman"/>
          <w:b/>
          <w:bCs/>
        </w:rPr>
        <w:t>BAP</w:t>
      </w:r>
      <w:r w:rsidR="001A7AF5" w:rsidRPr="00E8798B">
        <w:rPr>
          <w:rFonts w:ascii="Times New Roman" w:hAnsi="Times New Roman" w:cs="Times New Roman"/>
          <w:b/>
          <w:bCs/>
        </w:rPr>
        <w:t>:</w:t>
      </w:r>
      <w:r w:rsidRPr="00E8798B">
        <w:rPr>
          <w:rFonts w:ascii="Times New Roman" w:hAnsi="Times New Roman" w:cs="Times New Roman"/>
        </w:rPr>
        <w:t xml:space="preserve"> Bifacial Partial. </w:t>
      </w:r>
      <w:r w:rsidRPr="00E8798B">
        <w:rPr>
          <w:rFonts w:ascii="Times New Roman" w:hAnsi="Times New Roman" w:cs="Times New Roman"/>
          <w:b/>
          <w:bCs/>
        </w:rPr>
        <w:t>UC:</w:t>
      </w:r>
      <w:r w:rsidRPr="00E8798B">
        <w:rPr>
          <w:rFonts w:ascii="Times New Roman" w:hAnsi="Times New Roman" w:cs="Times New Roman"/>
        </w:rPr>
        <w:t xml:space="preserve"> Unifacial centripetal. </w:t>
      </w:r>
      <w:r w:rsidRPr="00E8798B">
        <w:rPr>
          <w:rFonts w:ascii="Times New Roman" w:hAnsi="Times New Roman" w:cs="Times New Roman"/>
          <w:b/>
          <w:bCs/>
        </w:rPr>
        <w:t>BC:</w:t>
      </w:r>
      <w:r w:rsidRPr="00E8798B">
        <w:rPr>
          <w:rFonts w:ascii="Times New Roman" w:hAnsi="Times New Roman" w:cs="Times New Roman"/>
        </w:rPr>
        <w:t xml:space="preserve"> Bifacial Centripetal. </w:t>
      </w:r>
      <w:r w:rsidRPr="00E8798B">
        <w:rPr>
          <w:rFonts w:ascii="Times New Roman" w:hAnsi="Times New Roman" w:cs="Times New Roman"/>
          <w:b/>
          <w:bCs/>
        </w:rPr>
        <w:t>Poly</w:t>
      </w:r>
      <w:r w:rsidRPr="00E8798B">
        <w:rPr>
          <w:rFonts w:ascii="Times New Roman" w:hAnsi="Times New Roman" w:cs="Times New Roman"/>
        </w:rPr>
        <w:t xml:space="preserve">: Polyhedral. </w:t>
      </w:r>
      <w:r w:rsidRPr="00E8798B">
        <w:rPr>
          <w:rFonts w:ascii="Times New Roman" w:hAnsi="Times New Roman" w:cs="Times New Roman"/>
          <w:b/>
          <w:bCs/>
        </w:rPr>
        <w:t>MFI</w:t>
      </w:r>
      <w:r w:rsidRPr="00E8798B">
        <w:rPr>
          <w:rFonts w:ascii="Times New Roman" w:hAnsi="Times New Roman" w:cs="Times New Roman"/>
        </w:rPr>
        <w:t>: Mutifacial Irregular. The colors of the boxplots correspond with the representation of different reduction strategies in the left figure.</w:t>
      </w:r>
    </w:p>
    <w:p w14:paraId="642CFC59" w14:textId="5C715391" w:rsidR="001A7AF5" w:rsidRPr="00E8798B" w:rsidRDefault="00DC7125" w:rsidP="001A7AF5">
      <w:pPr>
        <w:spacing w:line="480" w:lineRule="auto"/>
        <w:rPr>
          <w:rFonts w:ascii="Times New Roman" w:hAnsi="Times New Roman" w:cs="Times New Roman"/>
        </w:rPr>
      </w:pPr>
      <w:r w:rsidRPr="00E8798B">
        <w:rPr>
          <w:rFonts w:ascii="Times New Roman" w:hAnsi="Times New Roman" w:cs="Times New Roman"/>
          <w:b/>
          <w:bCs/>
        </w:rPr>
        <w:t xml:space="preserve">Figure 6: </w:t>
      </w:r>
      <w:r w:rsidRPr="00E8798B">
        <w:rPr>
          <w:rFonts w:ascii="Times New Roman" w:hAnsi="Times New Roman" w:cs="Times New Roman"/>
        </w:rPr>
        <w:t>Boxplots of the measures of flake efficiency. Y-axis represents perimeter of flakes divided by a logarithmically transformed mass value. Right: A scatter plot examining the relationship between flake efficiency and flake sequence</w:t>
      </w:r>
      <w:bookmarkStart w:id="12" w:name="references"/>
      <w:r w:rsidR="001A7AF5" w:rsidRPr="00E8798B">
        <w:rPr>
          <w:rFonts w:ascii="Times New Roman" w:hAnsi="Times New Roman" w:cs="Times New Roman"/>
        </w:rPr>
        <w:t>.</w:t>
      </w:r>
    </w:p>
    <w:p w14:paraId="5EB8A444" w14:textId="40003CE5" w:rsidR="005A3B4B" w:rsidRPr="00E8798B" w:rsidRDefault="00232C7D" w:rsidP="001A7AF5">
      <w:pPr>
        <w:pStyle w:val="Heading1"/>
        <w:rPr>
          <w:rFonts w:cs="Times New Roman"/>
          <w:szCs w:val="24"/>
        </w:rPr>
      </w:pPr>
      <w:r w:rsidRPr="00E8798B">
        <w:rPr>
          <w:rFonts w:cs="Times New Roman"/>
          <w:szCs w:val="24"/>
        </w:rPr>
        <w:t>References</w:t>
      </w:r>
      <w:bookmarkEnd w:id="12"/>
    </w:p>
    <w:p w14:paraId="5BFD9170" w14:textId="77777777" w:rsidR="00904A2B" w:rsidRPr="00E8798B" w:rsidRDefault="00FA417E" w:rsidP="00E8798B">
      <w:pPr>
        <w:pStyle w:val="Bibliography"/>
        <w:spacing w:line="480" w:lineRule="auto"/>
        <w:rPr>
          <w:rFonts w:ascii="Times New Roman" w:hAnsi="Times New Roman" w:cs="Times New Roman"/>
        </w:rPr>
      </w:pPr>
      <w:r w:rsidRPr="00E8798B">
        <w:rPr>
          <w:rFonts w:ascii="Times New Roman" w:hAnsi="Times New Roman" w:cs="Times New Roman"/>
        </w:rPr>
        <w:fldChar w:fldCharType="begin"/>
      </w:r>
      <w:r w:rsidRPr="00E8798B">
        <w:rPr>
          <w:rFonts w:ascii="Times New Roman" w:hAnsi="Times New Roman" w:cs="Times New Roman"/>
        </w:rPr>
        <w:instrText xml:space="preserve"> ADDIN ZOTERO_BIBL {"uncited":[],"omitted":[],"custom":[]} CSL_BIBLIOGRAPHY </w:instrText>
      </w:r>
      <w:r w:rsidRPr="00E8798B">
        <w:rPr>
          <w:rFonts w:ascii="Times New Roman" w:hAnsi="Times New Roman" w:cs="Times New Roman"/>
        </w:rPr>
        <w:fldChar w:fldCharType="separate"/>
      </w:r>
      <w:r w:rsidR="00904A2B" w:rsidRPr="00E8798B">
        <w:rPr>
          <w:rFonts w:ascii="Times New Roman" w:hAnsi="Times New Roman" w:cs="Times New Roman"/>
        </w:rPr>
        <w:t>Behrensmeyer, A.K., Potts, R., Plummer, T.W., Tauxe, L., Opdyke, N., Jorstad, T., 1995. The Pleistocene locality of Kanjera, Western Kenya: stratigraphy, chronology and paleoenvironments. Journal of Human Evolution. 29, 247–274.</w:t>
      </w:r>
    </w:p>
    <w:p w14:paraId="29C15E5D"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lumenschine, R.J., Masao, F.T., Stollhofen, H., Stanistreet, I.G., Bamford, M.K., Albert, R.M., Njau, J.K., Prassack, K.A., 2012a. Landscape distribution of Oldowan stone artifact assemblages across the fault compartments of the eastern Olduvai Lake Basin during early lowermost Bed II times. Journal of Human Evolution. 63, 384–394.</w:t>
      </w:r>
    </w:p>
    <w:p w14:paraId="7A4DE61B"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lumenschine, R.J., Masao, F.T., Tactikos, J.C., Ebert, J.I., 2008. Effects of distance from stone source on landscape-scale variation in Oldowan artifact assemblages in the Paleo-Olduvai Basin, Tanzania. Journal of Archaeological Science. 35, 76–86.</w:t>
      </w:r>
    </w:p>
    <w:p w14:paraId="19818F39"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Blumenschine, R.J., Peters, C.R., 1998. Archaeological predictions for hominid land use in the paleo-Olduvai Basin, Tanzania, during lowermost Bed II times. Journal of Human Evolution. 34, 565–607.</w:t>
      </w:r>
    </w:p>
    <w:p w14:paraId="1A60497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lumenschine, R.J., Stanistreet, I.G., Njau, J.K., Bamford, M.K., Masao, F.T., Albert, R.M., Stollhofen, H., Andrews, P., Prassack, K.A., McHenry, L.J., Fernández-Jalvo, Y., Camilli, E.L., Ebert, J.I., 2012b. Environments and hominin activities across the FLK Peninsula during Zinjanthropus times (1.84 Ma), Olduvai Gorge, Tanzania. Journal of Human Evolution. 63, 364–383.</w:t>
      </w:r>
    </w:p>
    <w:p w14:paraId="7AEEFFD7"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ntingham, P.J., 2003. A Neutral Model of Stone Raw Material Procurement. American Antiquity. 68, 487–509.</w:t>
      </w:r>
    </w:p>
    <w:p w14:paraId="3DD9E25A"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ntingham, P.J., 2006. Measuring Forager Mobility. Current Anthropology. 47, 435–459.</w:t>
      </w:r>
    </w:p>
    <w:p w14:paraId="6ACD6B49"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un, D.R., Aldeias, V., Archer, W., Arrowsmith, J.R., Baraki, N., Campisano, C.J., Deino, A.L., DiMaggio, E.N., Dupont-Nivet, G., Engda, B., Feary, D.A., Garello, D.I., Kerfelew, Z., McPherron, S.P., Patterson, D.B., Reeves, J.S., Thompson, J.C., Reed, K.E., 2019. Earliest known Oldowan artifacts at &amp;gt;2.58 Ma from Ledi-Geraru, Ethiopia, highlight early technological diversity. Proceedings of the National Academy of Sciences. 116, 11712–11717.</w:t>
      </w:r>
    </w:p>
    <w:p w14:paraId="6599D27E"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un, D.R., Harris, J.W.K., 2003. Technological Developments in the Oldowan of Koobi Fora: Innovative Techniques of Artifact Analysis. p. 29.</w:t>
      </w:r>
    </w:p>
    <w:p w14:paraId="592D1918"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un, D.R., Plummer, T., Ditchfield, P., Ferraro, J.V., Maina, D., Bishop, L.C., Potts, R., 2008a. Oldowan behavior and raw material transport: perspectives from the Kanjera Formation. Journal of Archaeological Science. 35, 2329–2345.</w:t>
      </w:r>
    </w:p>
    <w:p w14:paraId="3228881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Braun, D.R., Plummer, T.W., Ditchfield, P.W., Bishop, L.C., Ferraro, J.V., 2009a. Oldowan Technology and Raw Material Variability at Kanjera South. In: Interdisciplinary Approaches to the Oldowan, Vertebrate Paleobiology and Paleoanthropology. Springer Netherlands, Dordrecht, pp. 99–110.</w:t>
      </w:r>
    </w:p>
    <w:p w14:paraId="57F969B7"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un, D.R., Plummer, T.W., Ferraro, J.V., Ditchfield, P., Bishop, L.C., 2009b. Raw material quality and Oldowan hominin toolstone preferences: evidence from Kanjera South, Kenya. Journal of Archaeological Science. 36, 1605–1614.</w:t>
      </w:r>
    </w:p>
    <w:p w14:paraId="16597464"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un, D.R., Rogers, M.J., Harris, J.W.K., Walker, S.J., 2008b. Landscape-scale variation in hominin tool use: Evidence from the Developed Oldowan. Journal of Human Evolution. 55, 1053–1063.</w:t>
      </w:r>
    </w:p>
    <w:p w14:paraId="00D2CAD1"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un, D.R., Tactikos, J.C., Ferraro, J.V., Arnow, S.L., Harris, J.W.K., 2008c. Oldowan reduction sequences: methodological considerations. Journal of Archaeological Science. 35, 2153–2163.</w:t>
      </w:r>
    </w:p>
    <w:p w14:paraId="31BB6707"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un, D.R., Tactikos, J.C., Ferraro, J.V., Harris, J.W.K., 2005. Flake recovery rates and inferences of Oldowan hominin behavior: a response to. Journal of Human Evolution. 48, 525–531.</w:t>
      </w:r>
    </w:p>
    <w:p w14:paraId="7D6C4CBC"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urnside, W.R., Brown, J.H., Burger, O., Hamilton, M.J., Moses, M., Bettencourt, L.M.A., 2012. Human macroecology: Linking pattern and process in big-picture human ecology. Biological Reviews. 87, 194–208.</w:t>
      </w:r>
    </w:p>
    <w:p w14:paraId="3EC8C1CB"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Clark, J.R., 1979. Measuring the Flow of Goods with Archaeological Data. Economic Geography. 55, 1.</w:t>
      </w:r>
    </w:p>
    <w:p w14:paraId="36BF63C9"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Clarkson, C., 2013. Measuring core reduction using 3D flake scar density: a test case of changing core reduction at Klasies River Mouth, South Africa. Journal of Archaeological Science. 40, 4348–4357.</w:t>
      </w:r>
    </w:p>
    <w:p w14:paraId="6763E418"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Close, A.E., 1999. Distance and decay: an uneasy relationship. Antiquity. 73, 24–32.</w:t>
      </w:r>
    </w:p>
    <w:p w14:paraId="7E3250E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Cotterell, B., Kamminga, J., Dickson, F.P., 1985. The essential mechanics of conchoidal flaking. International Journal of Fracture. 29, 205–221.</w:t>
      </w:r>
    </w:p>
    <w:p w14:paraId="6B565BC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de la Torre, I., 2004. Omo Revisited: Evaluating the Technological Skills of Pliocene Hominids. Current Anthropology. 45, 439–465.</w:t>
      </w:r>
    </w:p>
    <w:p w14:paraId="6B0B9B0F"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de la Torre, I., Mora, R., 2005. Technological Strategies in the Lower Pleistocene at Olduvai Beds I and II. Service de Prehistoire, Universite de Liege, Liege.</w:t>
      </w:r>
    </w:p>
    <w:p w14:paraId="37489073"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de la Torre Ignacio, I., 2011. The Early Stone Age lithic assemblages of Gadeb (Ethiopia) and the Developed Oldowan/early Acheulean in East Africa. Journal of Human Evolution. 60, 768–812.</w:t>
      </w:r>
    </w:p>
    <w:p w14:paraId="75DA6B4F"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de Torre, I. la, Mora, R., 2009. Remarks on the Current Theoretical and Methodological Approaches to the Study of Early Technological Strategies in Eastern Africa. In: Hovers, E., Braun, D.R. (Eds.), Interdisciplinary Approaches to the Oldowan, Vertebrate Paleobiology and Paleoanthropology. Springer Netherlands, Dordrecht, pp. 15–24.</w:t>
      </w:r>
    </w:p>
    <w:p w14:paraId="5753A63E"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Delagnes, A., Roche, H., 2005. Late Pliocene hominid knapping skills: The case of Lokalalei 2C, West Turkana, Kenya. Journal of Human Evolution. 48, 435–472.</w:t>
      </w:r>
    </w:p>
    <w:p w14:paraId="3F1D6BC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Ditchfield, P.W., Whitfield, E., Vincent, T., Plummer, T., Braun, D., Deino, A., Hertel, F., Oliver, J.S., Louys, J., Bishop, L.C., 2019. Geochronology and physical context of Oldowan site formation at Kanjera South, Kenya. Geological Magazine. 156, 1190–1200.</w:t>
      </w:r>
    </w:p>
    <w:p w14:paraId="66BC36D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Douglass, M.J., Lin, S.C., Braun, D.R., Plummer, T.W., 2018. Core Use-Life Distributions in Lithic Assemblages as a Means for Reconstructing Behavioral Patterns. Journal of Archaeological Method and Theory. 1–35.</w:t>
      </w:r>
    </w:p>
    <w:p w14:paraId="5D909A83"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Ferraro, J.V., Plummer, T.W., Pobiner, B.L., Oliver, J.S., Bishop, L.C., Braun, D.R., Ditchfield, P.W., Iii, J.W.S., Binetti, K.M., Jr, J.W.S., Hertel, F., Potts, R., 2013. Earliest Archaeological Evidence of Persistent Hominin Carnivory. PLOS ONE. 8, e62174.</w:t>
      </w:r>
    </w:p>
    <w:p w14:paraId="0F848D94"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Finestone, E.M., Braun, D.R., Plummer, T.W., Bartilol, S., Kiprono, N., 2020. Building ED-XRF datasets for sourcing rhyolite and quartzite artifacts: A case study on the Homa Peninsula, Kenya. Journal of Archaeological Science: Reports. 33, 102510.</w:t>
      </w:r>
    </w:p>
    <w:p w14:paraId="6B380F2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Gallotti, R., 2018. Before the Acheulean in East Africa: An Overview of the Oldowan Lithic Assemblages. In: Gallotti, R., Mussi, M. (Eds.), The Emergence of the Acheulean in East Africa and Beyond. Springer International Publishing, Cham, pp. 13–32.</w:t>
      </w:r>
    </w:p>
    <w:p w14:paraId="60AA215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Goldman-Neuman, T., Hovers, E., 2012. Raw material selectivity in Late Pliocene Oldowan sites in the Makaamitalu Basin, Hadar, Ethiopia. Journal of Human Evolution. 62, 353–366.</w:t>
      </w:r>
    </w:p>
    <w:p w14:paraId="79CDB5E2"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Gotelli, N.J., Ellison, A.M., 2013. A primer of ecological statistics, Second edition. ed. Sinauer Associates, Inc., Publishers, Sunderland, Massachusetts.</w:t>
      </w:r>
    </w:p>
    <w:p w14:paraId="63C7908B"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Hay, R.L., 1976. Geology of the Olduvai Gorge. University of California Press, Los Angeles.</w:t>
      </w:r>
    </w:p>
    <w:p w14:paraId="7A00FEA2"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Hovers, E., 2009. Learning From Mistakes: Flaking Accidents and KNapping Skills in the Assemblage of A.L. 894 (Hadar, Ethiopia). In: Schick, K.D., Toth, N. (Eds.), The Cutting Edge: New Apporaches to the Archaeology of Human Origins. Stone Age Institute, Gosport, IN, pp. 137–139.</w:t>
      </w:r>
    </w:p>
    <w:p w14:paraId="13357A6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Hovers, E., 2012. Invention, Reinvention and Innovation. In: Developments in Quaternary Sciences. Elsevier, pp. 51–68.</w:t>
      </w:r>
    </w:p>
    <w:p w14:paraId="05A5641D"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Isaac, G., 1984. The archaeology of human origins: Studies of the Lower Pleistocene in East Africa, 1971-1981. In: Advances in World Archaeology. pp. 1–86.</w:t>
      </w:r>
    </w:p>
    <w:p w14:paraId="34FE63D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Isaac, G.Ll., 1981. Stone Age visiting cards: approaches to the study of early land use patterns. In: Pattern of the Past: Studies in Honour of David Clarke. University of Cambridge Press, Cambridge, pp. 131–155.</w:t>
      </w:r>
    </w:p>
    <w:p w14:paraId="1E48BE2B"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Isaac, G.Ll., Harris, J.W.K., 1976. The Scatter Between the Patches. In: The Krober Anthropological Society. Unpublished, Berkeley.</w:t>
      </w:r>
    </w:p>
    <w:p w14:paraId="67B43EA7"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Kelly, R.L., 2007. The Foraging Spectrum: Diversity in Hunter-Gatherer Lifeways, Reprint edition. ed. Percheron Press/Eliot Werner Publications, Clinton Corners, New York.</w:t>
      </w:r>
    </w:p>
    <w:p w14:paraId="08D46E01"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Kimbel, W.H., Walter, R.C., Johanson, D.C., Reed, K.E., Aronson, J.L., Assefa, Z., Marean, C.W., Eck, G.G., Bobe, R., Hovers, E., Rak, Y., Vondra, C., Yemane, T., York, D., Chen, Y., Evensen, N.M., Smith, P.E., 1996. Late Pliocene Homo and Oldowan Tools from the Hadar Formation (Kada Hadar Member), Ethiopia. Journal of Human Evolution. 31, 549–561.</w:t>
      </w:r>
    </w:p>
    <w:p w14:paraId="588CCDF7"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Kuhn, S.L., 1990. A geometric index of reduction for unifacial stone tools. Journal of Archaeological Science. 17, 583–593.</w:t>
      </w:r>
    </w:p>
    <w:p w14:paraId="2CC66003"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Le Bas, M.J., 1977. Carbonatite-Nephelinite Volcanism: An African Case History. Cambridge University Press, Cambridge.</w:t>
      </w:r>
    </w:p>
    <w:p w14:paraId="515E206A"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Lemorini, C., Bishop, L.C., Plummer, T.W., Braun, D.R., Ditchfield, P.W., Oliver, J.S., 2019. Old stones’ song—second verse: use-wear analysis of rhyolite and fenetized andesite artifacts from the Oldowan lithic industry of Kanjera South, Kenya. Archaeological and Anthropological Sciences. 11, 4729–4754.</w:t>
      </w:r>
    </w:p>
    <w:p w14:paraId="230E6DBB"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Lemorini, C., Plummer, T.W., Braun, D.R., Crittenden, A.N., Ditchfield, P.W., Bishop, L.C., Hertel, F., Oliver, J.S., Marlowe, F.W., Schoeninger, M.J., Potts, R., 2014. Old stones’ song: Use-wear experiments and analysis of the Oldowan quartz and quartzite assemblage from Kanjera South (Kenya). Journal of Human Evolution. 72, 10–25.</w:t>
      </w:r>
    </w:p>
    <w:p w14:paraId="7B9475FF"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Li, H., Kuman, K., Li, C., 2015. Quantifying the Reduction Intensity of Handaxes with 3D Technology: A Pilot Study on Handaxes in the Danjiangkou Reservoir Region, Central China. PLOS ONE. 10, e0135613.</w:t>
      </w:r>
    </w:p>
    <w:p w14:paraId="097FBA64"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Lombao, D., Cueva-Temprana, A., Rabuñal, J.R., Morales, J.I., Mosquera, M., 2019. The effects of blank size and knapping strategy on the estimation of core’s reduction intensity. Archaeological and Anthropological Sciences. 11, 5445–5461.</w:t>
      </w:r>
    </w:p>
    <w:p w14:paraId="041E407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Luncz, L.V., Proffitt, T., Kulik, L., Haslam, M., Wittig, R.M., 2016. Distance-decay effect in stone tool transport by wild chimpanzees. Proceedings of the Royal Society B: Biological Sciences. 283, 20161607.</w:t>
      </w:r>
    </w:p>
    <w:p w14:paraId="179B8FD7"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Moore, M.W., Perston, Y., 2016. Experimental Insights into the Cognitive Significance of Early Stone Tools. PLOS ONE. 11, e0158803.</w:t>
      </w:r>
    </w:p>
    <w:p w14:paraId="45E9DB9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Morgan, T.J.H., Uomini, N.T., Rendell, L.E., Chouinard-Thuly, L., Street, S.E., Lewis, H.M., Cross, C.P., Evans, C., Kearney, R., Torre, I. de la, Whiten, A., Laland, K.N., 2015. Experimental evidence for the co-evolution of hominin tool-making teaching and language. Nature Communications. 6, 1–8.</w:t>
      </w:r>
    </w:p>
    <w:p w14:paraId="3799D0FA"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Newman, J.R., 1994. The Effects of Distance on Lithic Material Reduction Technology. Journal of Field Archaeology. 21, 491–501.</w:t>
      </w:r>
    </w:p>
    <w:p w14:paraId="22F2C53D"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 xml:space="preserve">Oliver, J.S., Plummer, T.W., Hertel, F., Bishop, L.C., 2019. Bovid mortality patterns from Kanjera South, Homa Peninsula, Kenya and FLK-Zinj, Olduvai Gorge, Tanzania: </w:t>
      </w:r>
      <w:r w:rsidRPr="00E8798B">
        <w:rPr>
          <w:rFonts w:ascii="Times New Roman" w:hAnsi="Times New Roman" w:cs="Times New Roman"/>
        </w:rPr>
        <w:lastRenderedPageBreak/>
        <w:t>Evidence for habitat mediated variability in Oldowan hominin hunting and scavenging behavior. Journal of Human Evolution. 131, 61–75.</w:t>
      </w:r>
    </w:p>
    <w:p w14:paraId="5685746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lummer, T.W., 2004. Flaked stones and old bones: Biological and cultural evolution at the dawn of technology. Yearbook of Physical Anthropology. 47, 118–164.</w:t>
      </w:r>
    </w:p>
    <w:p w14:paraId="58CF529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lummer, T.W., Bishop, L.C., Ditchfield, P.W., Ferraro, J.V., Kingston, J.D., Hertel, F., Braun, D.R., 2009a. The Environmental Context of Oldowan Hominin Activities at Kanjera South, Kenya. In: Hovers, E., Braun, D.R. (Eds.), Interdisciplinary Approaches to the Oldowan, Vertebrate Paleobiology and Paleoanthropology. Springer Netherlands, Dordrecht, pp. 149–160.</w:t>
      </w:r>
    </w:p>
    <w:p w14:paraId="249FFCB1"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lummer, T.W., Bishop, L.C., Ditchfield, P.W., Hicks, J., 1999. Research on Late Pliocene Oldowan Sites at Kanjera South, Kenya. Journal of Human Evolution. 36, 151–170.</w:t>
      </w:r>
    </w:p>
    <w:p w14:paraId="28ADCE9F"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lummer, T.W., Ditchfield, P.W., Bishop, L.C., Kingston, J.D., Ferraro, J.V., Braun, D.R., Hertel, F., Potts, R., 2009b. Oldest evidence of toolmaking hominins in a grassland-dominated ecosystem. PLoS ONE. 4.</w:t>
      </w:r>
    </w:p>
    <w:p w14:paraId="2EDC65B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op, C.M., 2016. Simulating Lithic Raw Material Variability in Archaeological Contexts: A Re-evaluation and Revision of Brantingham’s Neutral Model. Journal of Archaeological Method and Theory. 23, 1127–1161.</w:t>
      </w:r>
    </w:p>
    <w:p w14:paraId="58369038"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otts, R., 1988. Early Hominid Activities at Olduvai: Foundations of Human Behaviour. Aldine de Gruyter, New York.</w:t>
      </w:r>
    </w:p>
    <w:p w14:paraId="4047886A"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otts, R., 1991. Why the Oldowan? Plio-Pleistocene Toolmaking and the Transport of Resources. Journal of Anthropological Research. 47, 153–176.</w:t>
      </w:r>
    </w:p>
    <w:p w14:paraId="13491CB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otts, R., 1994. Variables versus models of early Pleistocene hominid land use. Journal of Human Evolution. 27, 7–24.</w:t>
      </w:r>
    </w:p>
    <w:p w14:paraId="76DF0931"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Potts, R., Behrensmeyer, A.K., Ditchfield, P., 1999. Paleolandscape variation and early Pleistocene hominid activities: Members 1 and 7, Olorgesailie formation, Kenya. Journal of Human Evolution. 37, 747–788.</w:t>
      </w:r>
    </w:p>
    <w:p w14:paraId="65709AE7"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ruetz, J., Bertolani, P., 2009. Chimpanzee (Pan troglodytes verus) Behavioral Responses to Stresses Associated with Living in a Savannah-Mosaic Environment: Implications for Hominin Adaptations to Open Habitats. PaleoAnthropology. 2009, 252–262.</w:t>
      </w:r>
    </w:p>
    <w:p w14:paraId="2BF384BC"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Reeves, J.S., 2019. Digital Stone Age Visiting Cards: Quantitative approaches to Early Pleistocene hominin land use (PhD Thesis). George Washington University, Washington D.C.</w:t>
      </w:r>
    </w:p>
    <w:p w14:paraId="3837DA98"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Roche, H., Blumenschine, R.J., Shea, J.J., 2009. Origins and Adaptations of Early Homo: What Archeology Tells Us. In: Grine, F.E., Fleagle, J.G., Leakey, R.E. (Eds.), The First Humans – Origin and Early Evolution of the Genus Homo. Springer Netherlands, Dordrecht, pp. 135–147.</w:t>
      </w:r>
    </w:p>
    <w:p w14:paraId="51C9B8D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Roche, H., de la Torre, I., Arroyo, A., Brugal, J.-P., Harmand, S., 2018. Naiyena Engol 2 (West Turkana, Kenya): a Case Study on Variability in the Oldowan. African Archaeological Review. 35, 57–85.</w:t>
      </w:r>
    </w:p>
    <w:p w14:paraId="42C4A563"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Roche, H., Delagnes, A., Brugal, J.-P., Feibel, C., Kibunjia, M., Mourre, V., Texier, P.-J., 1999. Early hominid stone tool production and technical skill 2.34 Myr ago in West Turkana, Kenya. Nature. 399, 57–60.</w:t>
      </w:r>
    </w:p>
    <w:p w14:paraId="0D0990EC"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aggerson, E.P., 1952. Geology of the Kisumu District. Geological Survey of Kenya, Republic of Kenya, Mines and Geological Department,.</w:t>
      </w:r>
    </w:p>
    <w:p w14:paraId="43096BED"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chick, K.D., 1987. Modeling the formation of Early Stone Age artifact concentrations. Journal of Human Evolution. 16, 789–807.</w:t>
      </w:r>
    </w:p>
    <w:p w14:paraId="5B7E33CB"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Schick, K.D., Toth, N.P., 1994. Making silent stones speak: Human evolution and the dawn of technology. Simon and Schuster.</w:t>
      </w:r>
    </w:p>
    <w:p w14:paraId="1395E4A4"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chick, K.D., Toth, N.P., Stone Age Institute (Eds.), 2006. An Overview of the Oldowan Industrial Complex: The sites and the nature of their evidence. In: The Oldowan: Case Studies into the Earliest Stone Age, Stone Age Institute Publication Series. Stone Age Institute, Gosport, IN, pp. 1–42.</w:t>
      </w:r>
    </w:p>
    <w:p w14:paraId="78711EA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emaw, S., 2000. The World’s Oldest Stone Artefacts from Gona, Ethiopia: Their Implications for Understanding Stone Technology and Patterns of Human Evolution Between 2·6–1·5 Million Years Ago. Journal of Archaeological Science. 27, 1197–1214.</w:t>
      </w:r>
    </w:p>
    <w:p w14:paraId="26B1B38D"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tout, D., 2011. Stone toolmaking and the evolution of human culture and cognition. Philosophical Transactions of the Royal Society B: Biological Sciences. 366, 1050–1059.</w:t>
      </w:r>
    </w:p>
    <w:p w14:paraId="0A41FBC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tout, D., Chaminade, T., 2009. Making tools and making sense: Complex, intentional behaviour in human evolution. Cambridge Archaeological Journal. 19, 85–96.</w:t>
      </w:r>
    </w:p>
    <w:p w14:paraId="20647C5A"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tout, D., Quade, J., Semaw, S., Rogers, M.J., Levin, N.E., 2005. Raw material selectivity of the earliest stone toolmakers at Gona, Afar, Ethiopia. Journal of Human Evolution. 48, 365–380.</w:t>
      </w:r>
    </w:p>
    <w:p w14:paraId="4A033C9F"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tout, D., Rogers, M.J., Jaeggi, A.V., Semaw, S., 2019. Archaeology and the Origins of Human Cumulative Culture: A Case Study from the Earliest Oldowan at Gona, Ethiopia. Current anthropology: A world journal of the sciences of man. 309–340.</w:t>
      </w:r>
    </w:p>
    <w:p w14:paraId="793974E1"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tout, D., Semaw, S., Rogers, M.J., Cauche, D., 2010. Technological variation in the earliest Oldowan from Gona, Afar, Ethiopia. Journal of Human Evolution. 58, 474–491.</w:t>
      </w:r>
    </w:p>
    <w:p w14:paraId="2C45C2C4"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Tennie, C., Braun, D.R., Premo, L.S., McPherron, S.P., 2016. The Island Test for Cumulative Culture in the Paleolithic. In: Haidle, M.N., Conard, N.J., Bolus, M. (Eds.), The Nature of Culture. Springer Netherlands, Dordrecht, pp. 121–133.</w:t>
      </w:r>
    </w:p>
    <w:p w14:paraId="0B4DA9C1"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Tennie, C., Premo, L.S., Braun, D.R., McPherron, S.P., 2017. Early Stone Tools and Cultural Transmission: Resetting the Null Hypothesis. Current Anthropology. 58, 000–000.</w:t>
      </w:r>
    </w:p>
    <w:p w14:paraId="3D760EB4"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Toth, N., 1982. The Stone Technologies of Early Hominids at Koobi Fora, Kenya: An Experimental Approach (Doctoral Dissertation). Univversity of California, Berkeley.</w:t>
      </w:r>
    </w:p>
    <w:p w14:paraId="751EF511"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Toth, N., 1985. The oldowan reassessed: A close look at early stone artifacts. Journal of Archaeological Science. 12, 101–120.</w:t>
      </w:r>
    </w:p>
    <w:p w14:paraId="3FAC79AC"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Toth, N., 1987. Behavioral inferences from Early Stone artifact assemblages : an experimental model. Journal of Human Evolution. 16, 763–787.</w:t>
      </w:r>
    </w:p>
    <w:p w14:paraId="56C495EC"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Toth, N., Schick, K., 2018. An overview of the cognitive implications of the Oldowan Industrial Complex. Azania: Archaeological Research in Africa. 53, 3–39.</w:t>
      </w:r>
    </w:p>
    <w:p w14:paraId="61556516" w14:textId="61518797" w:rsidR="00F22486" w:rsidRPr="00E8798B" w:rsidRDefault="00FA417E" w:rsidP="00E8798B">
      <w:pPr>
        <w:pStyle w:val="BodyText"/>
        <w:spacing w:line="480" w:lineRule="auto"/>
        <w:ind w:firstLine="0"/>
        <w:rPr>
          <w:rFonts w:cs="Times New Roman"/>
          <w:sz w:val="24"/>
        </w:rPr>
      </w:pPr>
      <w:r w:rsidRPr="00E8798B">
        <w:rPr>
          <w:rFonts w:cs="Times New Roman"/>
          <w:sz w:val="24"/>
        </w:rPr>
        <w:fldChar w:fldCharType="end"/>
      </w:r>
    </w:p>
    <w:p w14:paraId="6B8C24CE" w14:textId="77777777" w:rsidR="00933E01" w:rsidRPr="00E8798B" w:rsidRDefault="00933E01" w:rsidP="00E8798B">
      <w:pPr>
        <w:pStyle w:val="BodyText"/>
        <w:spacing w:line="480" w:lineRule="auto"/>
        <w:ind w:firstLine="0"/>
        <w:rPr>
          <w:rFonts w:cs="Times New Roman"/>
          <w:sz w:val="24"/>
        </w:rPr>
      </w:pPr>
    </w:p>
    <w:p w14:paraId="699893F7" w14:textId="1D716CE2" w:rsidR="00933E01" w:rsidRPr="00E8798B" w:rsidRDefault="00933E01" w:rsidP="00E8798B">
      <w:pPr>
        <w:pStyle w:val="BodyText"/>
        <w:spacing w:line="480" w:lineRule="auto"/>
        <w:rPr>
          <w:rFonts w:cs="Times New Roman"/>
          <w:sz w:val="24"/>
        </w:rPr>
      </w:pPr>
    </w:p>
    <w:p w14:paraId="236AE123" w14:textId="77777777" w:rsidR="00933E01" w:rsidRPr="00E8798B" w:rsidRDefault="00933E01" w:rsidP="00933E01">
      <w:pPr>
        <w:pStyle w:val="BodyText"/>
        <w:rPr>
          <w:rFonts w:cs="Times New Roman"/>
          <w:sz w:val="24"/>
        </w:rPr>
      </w:pPr>
    </w:p>
    <w:p w14:paraId="684432C0" w14:textId="77777777" w:rsidR="00F22486" w:rsidRPr="00E8798B" w:rsidRDefault="00F22486" w:rsidP="00FA417E">
      <w:pPr>
        <w:pStyle w:val="BodyText"/>
        <w:rPr>
          <w:rFonts w:cs="Times New Roman"/>
          <w:sz w:val="24"/>
        </w:rPr>
      </w:pPr>
    </w:p>
    <w:sectPr w:rsidR="00F22486" w:rsidRPr="00E8798B" w:rsidSect="005A38E9">
      <w:footerReference w:type="even" r:id="rId11"/>
      <w:footerReference w:type="default" r:id="rId12"/>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7A7D1A" w14:textId="77777777" w:rsidR="00466FAE" w:rsidRDefault="00466FAE">
      <w:pPr>
        <w:spacing w:after="0"/>
      </w:pPr>
      <w:r>
        <w:separator/>
      </w:r>
    </w:p>
  </w:endnote>
  <w:endnote w:type="continuationSeparator" w:id="0">
    <w:p w14:paraId="74E344E7" w14:textId="77777777" w:rsidR="00466FAE" w:rsidRDefault="00466FA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Algerian">
    <w:panose1 w:val="04020705040A02060702"/>
    <w:charset w:val="4D"/>
    <w:family w:val="decorative"/>
    <w:pitch w:val="variable"/>
    <w:sig w:usb0="00000003" w:usb1="00000000" w:usb2="00000000" w:usb3="00000000" w:csb0="00000001"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65990941"/>
      <w:docPartObj>
        <w:docPartGallery w:val="Page Numbers (Bottom of Page)"/>
        <w:docPartUnique/>
      </w:docPartObj>
    </w:sdtPr>
    <w:sdtEndPr>
      <w:rPr>
        <w:rStyle w:val="PageNumber"/>
      </w:rPr>
    </w:sdtEndPr>
    <w:sdtContent>
      <w:p w14:paraId="7A1A163A" w14:textId="77777777" w:rsidR="00FC6A7E" w:rsidRDefault="00FC6A7E" w:rsidP="007A67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D39B1E" w14:textId="77777777" w:rsidR="00FC6A7E" w:rsidRDefault="00FC6A7E" w:rsidP="005A38E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7227453"/>
      <w:docPartObj>
        <w:docPartGallery w:val="Page Numbers (Bottom of Page)"/>
        <w:docPartUnique/>
      </w:docPartObj>
    </w:sdtPr>
    <w:sdtEndPr>
      <w:rPr>
        <w:rStyle w:val="PageNumber"/>
      </w:rPr>
    </w:sdtEndPr>
    <w:sdtContent>
      <w:p w14:paraId="44B253FD" w14:textId="260BF3DC" w:rsidR="00FC6A7E" w:rsidRDefault="00FC6A7E" w:rsidP="007A67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084CE535" w14:textId="77777777" w:rsidR="00FC6A7E" w:rsidRDefault="00FC6A7E" w:rsidP="005A38E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2A3A8F" w14:textId="77777777" w:rsidR="00466FAE" w:rsidRDefault="00466FAE">
      <w:r>
        <w:separator/>
      </w:r>
    </w:p>
  </w:footnote>
  <w:footnote w:type="continuationSeparator" w:id="0">
    <w:p w14:paraId="5D81CA51" w14:textId="77777777" w:rsidR="00466FAE" w:rsidRDefault="00466F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6786B6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96E734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9FC449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61461CD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4ECF91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BA4DA3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A52D1B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8C01D3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3AC222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C6E31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CD67516"/>
    <w:multiLevelType w:val="multilevel"/>
    <w:tmpl w:val="59EE65BA"/>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C1AE401"/>
    <w:multiLevelType w:val="multilevel"/>
    <w:tmpl w:val="7FEC0B6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5F297E78"/>
    <w:multiLevelType w:val="hybridMultilevel"/>
    <w:tmpl w:val="4E36C406"/>
    <w:lvl w:ilvl="0" w:tplc="9A3462F0">
      <w:start w:val="1"/>
      <w:numFmt w:val="bullet"/>
      <w:lvlText w:val="•"/>
      <w:lvlJc w:val="left"/>
      <w:pPr>
        <w:tabs>
          <w:tab w:val="num" w:pos="720"/>
        </w:tabs>
        <w:ind w:left="720" w:hanging="360"/>
      </w:pPr>
      <w:rPr>
        <w:rFonts w:ascii="Arial" w:hAnsi="Arial" w:hint="default"/>
      </w:rPr>
    </w:lvl>
    <w:lvl w:ilvl="1" w:tplc="08A4E026" w:tentative="1">
      <w:start w:val="1"/>
      <w:numFmt w:val="bullet"/>
      <w:lvlText w:val="•"/>
      <w:lvlJc w:val="left"/>
      <w:pPr>
        <w:tabs>
          <w:tab w:val="num" w:pos="1440"/>
        </w:tabs>
        <w:ind w:left="1440" w:hanging="360"/>
      </w:pPr>
      <w:rPr>
        <w:rFonts w:ascii="Arial" w:hAnsi="Arial" w:hint="default"/>
      </w:rPr>
    </w:lvl>
    <w:lvl w:ilvl="2" w:tplc="BA56EA22" w:tentative="1">
      <w:start w:val="1"/>
      <w:numFmt w:val="bullet"/>
      <w:lvlText w:val="•"/>
      <w:lvlJc w:val="left"/>
      <w:pPr>
        <w:tabs>
          <w:tab w:val="num" w:pos="2160"/>
        </w:tabs>
        <w:ind w:left="2160" w:hanging="360"/>
      </w:pPr>
      <w:rPr>
        <w:rFonts w:ascii="Arial" w:hAnsi="Arial" w:hint="default"/>
      </w:rPr>
    </w:lvl>
    <w:lvl w:ilvl="3" w:tplc="AA66A234" w:tentative="1">
      <w:start w:val="1"/>
      <w:numFmt w:val="bullet"/>
      <w:lvlText w:val="•"/>
      <w:lvlJc w:val="left"/>
      <w:pPr>
        <w:tabs>
          <w:tab w:val="num" w:pos="2880"/>
        </w:tabs>
        <w:ind w:left="2880" w:hanging="360"/>
      </w:pPr>
      <w:rPr>
        <w:rFonts w:ascii="Arial" w:hAnsi="Arial" w:hint="default"/>
      </w:rPr>
    </w:lvl>
    <w:lvl w:ilvl="4" w:tplc="34D88DE0" w:tentative="1">
      <w:start w:val="1"/>
      <w:numFmt w:val="bullet"/>
      <w:lvlText w:val="•"/>
      <w:lvlJc w:val="left"/>
      <w:pPr>
        <w:tabs>
          <w:tab w:val="num" w:pos="3600"/>
        </w:tabs>
        <w:ind w:left="3600" w:hanging="360"/>
      </w:pPr>
      <w:rPr>
        <w:rFonts w:ascii="Arial" w:hAnsi="Arial" w:hint="default"/>
      </w:rPr>
    </w:lvl>
    <w:lvl w:ilvl="5" w:tplc="53D20AFE" w:tentative="1">
      <w:start w:val="1"/>
      <w:numFmt w:val="bullet"/>
      <w:lvlText w:val="•"/>
      <w:lvlJc w:val="left"/>
      <w:pPr>
        <w:tabs>
          <w:tab w:val="num" w:pos="4320"/>
        </w:tabs>
        <w:ind w:left="4320" w:hanging="360"/>
      </w:pPr>
      <w:rPr>
        <w:rFonts w:ascii="Arial" w:hAnsi="Arial" w:hint="default"/>
      </w:rPr>
    </w:lvl>
    <w:lvl w:ilvl="6" w:tplc="2AA8D0B2" w:tentative="1">
      <w:start w:val="1"/>
      <w:numFmt w:val="bullet"/>
      <w:lvlText w:val="•"/>
      <w:lvlJc w:val="left"/>
      <w:pPr>
        <w:tabs>
          <w:tab w:val="num" w:pos="5040"/>
        </w:tabs>
        <w:ind w:left="5040" w:hanging="360"/>
      </w:pPr>
      <w:rPr>
        <w:rFonts w:ascii="Arial" w:hAnsi="Arial" w:hint="default"/>
      </w:rPr>
    </w:lvl>
    <w:lvl w:ilvl="7" w:tplc="DF3465B2" w:tentative="1">
      <w:start w:val="1"/>
      <w:numFmt w:val="bullet"/>
      <w:lvlText w:val="•"/>
      <w:lvlJc w:val="left"/>
      <w:pPr>
        <w:tabs>
          <w:tab w:val="num" w:pos="5760"/>
        </w:tabs>
        <w:ind w:left="5760" w:hanging="360"/>
      </w:pPr>
      <w:rPr>
        <w:rFonts w:ascii="Arial" w:hAnsi="Arial" w:hint="default"/>
      </w:rPr>
    </w:lvl>
    <w:lvl w:ilvl="8" w:tplc="B832FF0A" w:tentative="1">
      <w:start w:val="1"/>
      <w:numFmt w:val="bullet"/>
      <w:lvlText w:val="•"/>
      <w:lvlJc w:val="left"/>
      <w:pPr>
        <w:tabs>
          <w:tab w:val="num" w:pos="6480"/>
        </w:tabs>
        <w:ind w:left="6480" w:hanging="360"/>
      </w:pPr>
      <w:rPr>
        <w:rFonts w:ascii="Arial" w:hAnsi="Arial" w:hint="default"/>
      </w:rPr>
    </w:lvl>
  </w:abstractNum>
  <w:num w:numId="1">
    <w:abstractNumId w:val="11"/>
  </w:num>
  <w:num w:numId="2">
    <w:abstractNumId w:val="0"/>
  </w:num>
  <w:num w:numId="3">
    <w:abstractNumId w:val="1"/>
  </w:num>
  <w:num w:numId="4">
    <w:abstractNumId w:val="2"/>
  </w:num>
  <w:num w:numId="5">
    <w:abstractNumId w:val="3"/>
  </w:num>
  <w:num w:numId="6">
    <w:abstractNumId w:val="8"/>
  </w:num>
  <w:num w:numId="7">
    <w:abstractNumId w:val="4"/>
  </w:num>
  <w:num w:numId="8">
    <w:abstractNumId w:val="5"/>
  </w:num>
  <w:num w:numId="9">
    <w:abstractNumId w:val="6"/>
  </w:num>
  <w:num w:numId="10">
    <w:abstractNumId w:val="7"/>
  </w:num>
  <w:num w:numId="11">
    <w:abstractNumId w:val="9"/>
  </w:num>
  <w:num w:numId="12">
    <w:abstractNumId w:val="11"/>
  </w:num>
  <w:num w:numId="13">
    <w:abstractNumId w:val="11"/>
  </w:num>
  <w:num w:numId="14">
    <w:abstractNumId w:val="11"/>
  </w:num>
  <w:num w:numId="15">
    <w:abstractNumId w:val="11"/>
  </w:num>
  <w:num w:numId="16">
    <w:abstractNumId w:val="10"/>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removePersonalInformation/>
  <w:embedSystemFonts/>
  <w:proofState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1F5"/>
    <w:rsid w:val="0000540B"/>
    <w:rsid w:val="00011C8B"/>
    <w:rsid w:val="00014D43"/>
    <w:rsid w:val="000166EE"/>
    <w:rsid w:val="00033558"/>
    <w:rsid w:val="0005206C"/>
    <w:rsid w:val="0005761E"/>
    <w:rsid w:val="000769E2"/>
    <w:rsid w:val="00083475"/>
    <w:rsid w:val="00086A50"/>
    <w:rsid w:val="00091DD3"/>
    <w:rsid w:val="00097F25"/>
    <w:rsid w:val="000A3860"/>
    <w:rsid w:val="000B09BE"/>
    <w:rsid w:val="000B50A5"/>
    <w:rsid w:val="000C2192"/>
    <w:rsid w:val="000C6ED3"/>
    <w:rsid w:val="000E19CD"/>
    <w:rsid w:val="000E24FD"/>
    <w:rsid w:val="000E63AB"/>
    <w:rsid w:val="000F5C57"/>
    <w:rsid w:val="000F654D"/>
    <w:rsid w:val="00101B6A"/>
    <w:rsid w:val="00103B57"/>
    <w:rsid w:val="00104A90"/>
    <w:rsid w:val="001101A8"/>
    <w:rsid w:val="00120493"/>
    <w:rsid w:val="00123A26"/>
    <w:rsid w:val="00135AAD"/>
    <w:rsid w:val="00147839"/>
    <w:rsid w:val="00155C43"/>
    <w:rsid w:val="0015775C"/>
    <w:rsid w:val="00177232"/>
    <w:rsid w:val="001816C1"/>
    <w:rsid w:val="00183A9C"/>
    <w:rsid w:val="001A42AA"/>
    <w:rsid w:val="001A52DD"/>
    <w:rsid w:val="001A7AF5"/>
    <w:rsid w:val="001B0889"/>
    <w:rsid w:val="001B276E"/>
    <w:rsid w:val="001D33FB"/>
    <w:rsid w:val="001D4F86"/>
    <w:rsid w:val="001E3ACC"/>
    <w:rsid w:val="001E43CE"/>
    <w:rsid w:val="001E7D52"/>
    <w:rsid w:val="001E7FA5"/>
    <w:rsid w:val="002034E8"/>
    <w:rsid w:val="00203787"/>
    <w:rsid w:val="002059B7"/>
    <w:rsid w:val="0021331A"/>
    <w:rsid w:val="00213C45"/>
    <w:rsid w:val="00232C7D"/>
    <w:rsid w:val="00255559"/>
    <w:rsid w:val="00256ECB"/>
    <w:rsid w:val="00257547"/>
    <w:rsid w:val="002629C5"/>
    <w:rsid w:val="00270BC0"/>
    <w:rsid w:val="002804D6"/>
    <w:rsid w:val="00281230"/>
    <w:rsid w:val="00285A04"/>
    <w:rsid w:val="00291ECA"/>
    <w:rsid w:val="00294D53"/>
    <w:rsid w:val="002A465F"/>
    <w:rsid w:val="002B2C65"/>
    <w:rsid w:val="002C59A0"/>
    <w:rsid w:val="002D586A"/>
    <w:rsid w:val="002F2FA2"/>
    <w:rsid w:val="002F785D"/>
    <w:rsid w:val="00301E30"/>
    <w:rsid w:val="00307ADA"/>
    <w:rsid w:val="00315DB6"/>
    <w:rsid w:val="00321529"/>
    <w:rsid w:val="003223AD"/>
    <w:rsid w:val="00333045"/>
    <w:rsid w:val="0034784C"/>
    <w:rsid w:val="00354EAC"/>
    <w:rsid w:val="00366DD1"/>
    <w:rsid w:val="00376888"/>
    <w:rsid w:val="003F0E20"/>
    <w:rsid w:val="003F1E3B"/>
    <w:rsid w:val="003F73A0"/>
    <w:rsid w:val="00403189"/>
    <w:rsid w:val="00410B3B"/>
    <w:rsid w:val="00416BFD"/>
    <w:rsid w:val="00422B93"/>
    <w:rsid w:val="00434423"/>
    <w:rsid w:val="0045286A"/>
    <w:rsid w:val="0045684E"/>
    <w:rsid w:val="004625F3"/>
    <w:rsid w:val="004659E0"/>
    <w:rsid w:val="00466FAE"/>
    <w:rsid w:val="00471395"/>
    <w:rsid w:val="004766DF"/>
    <w:rsid w:val="00485E05"/>
    <w:rsid w:val="004936C6"/>
    <w:rsid w:val="00497026"/>
    <w:rsid w:val="00497327"/>
    <w:rsid w:val="004A7D95"/>
    <w:rsid w:val="004C3488"/>
    <w:rsid w:val="004D150E"/>
    <w:rsid w:val="004D62E3"/>
    <w:rsid w:val="004D7499"/>
    <w:rsid w:val="004E29B3"/>
    <w:rsid w:val="004F3D23"/>
    <w:rsid w:val="0051007B"/>
    <w:rsid w:val="005104C7"/>
    <w:rsid w:val="005119EB"/>
    <w:rsid w:val="00525E82"/>
    <w:rsid w:val="0052767B"/>
    <w:rsid w:val="0054655D"/>
    <w:rsid w:val="0055204D"/>
    <w:rsid w:val="00563ABC"/>
    <w:rsid w:val="00590D07"/>
    <w:rsid w:val="005941E7"/>
    <w:rsid w:val="00594405"/>
    <w:rsid w:val="005A3414"/>
    <w:rsid w:val="005A38E9"/>
    <w:rsid w:val="005A3B4B"/>
    <w:rsid w:val="005B6D5B"/>
    <w:rsid w:val="005C4CF2"/>
    <w:rsid w:val="005F12AB"/>
    <w:rsid w:val="005F1550"/>
    <w:rsid w:val="00610656"/>
    <w:rsid w:val="00610798"/>
    <w:rsid w:val="00610918"/>
    <w:rsid w:val="00613459"/>
    <w:rsid w:val="00621CF9"/>
    <w:rsid w:val="00621E09"/>
    <w:rsid w:val="00650493"/>
    <w:rsid w:val="00650FA6"/>
    <w:rsid w:val="0066433D"/>
    <w:rsid w:val="006648C2"/>
    <w:rsid w:val="00673562"/>
    <w:rsid w:val="00674268"/>
    <w:rsid w:val="00676BB2"/>
    <w:rsid w:val="0068745D"/>
    <w:rsid w:val="0069090D"/>
    <w:rsid w:val="00693BD8"/>
    <w:rsid w:val="00693E1B"/>
    <w:rsid w:val="00695143"/>
    <w:rsid w:val="006951E6"/>
    <w:rsid w:val="006A2000"/>
    <w:rsid w:val="006A387B"/>
    <w:rsid w:val="006A733A"/>
    <w:rsid w:val="006A759E"/>
    <w:rsid w:val="006B0987"/>
    <w:rsid w:val="006B148C"/>
    <w:rsid w:val="006B210A"/>
    <w:rsid w:val="006B2B6E"/>
    <w:rsid w:val="006C19E0"/>
    <w:rsid w:val="006C662E"/>
    <w:rsid w:val="006E77F0"/>
    <w:rsid w:val="006F545F"/>
    <w:rsid w:val="006F7FF8"/>
    <w:rsid w:val="00711CB8"/>
    <w:rsid w:val="00722287"/>
    <w:rsid w:val="00727E03"/>
    <w:rsid w:val="00740F3B"/>
    <w:rsid w:val="007577AD"/>
    <w:rsid w:val="00765955"/>
    <w:rsid w:val="00774A3D"/>
    <w:rsid w:val="00784D58"/>
    <w:rsid w:val="00790297"/>
    <w:rsid w:val="00791D5F"/>
    <w:rsid w:val="00795D46"/>
    <w:rsid w:val="007A67E1"/>
    <w:rsid w:val="007C452A"/>
    <w:rsid w:val="007C66EF"/>
    <w:rsid w:val="007E3F55"/>
    <w:rsid w:val="007F792F"/>
    <w:rsid w:val="00800AA7"/>
    <w:rsid w:val="00802BAB"/>
    <w:rsid w:val="008431E4"/>
    <w:rsid w:val="008516AD"/>
    <w:rsid w:val="00853F50"/>
    <w:rsid w:val="00864C4C"/>
    <w:rsid w:val="00873ED2"/>
    <w:rsid w:val="008A2934"/>
    <w:rsid w:val="008B3E63"/>
    <w:rsid w:val="008D3EE2"/>
    <w:rsid w:val="008D6863"/>
    <w:rsid w:val="0090305C"/>
    <w:rsid w:val="00904A2B"/>
    <w:rsid w:val="00906915"/>
    <w:rsid w:val="00927EC9"/>
    <w:rsid w:val="009334A4"/>
    <w:rsid w:val="00933E01"/>
    <w:rsid w:val="00935FDE"/>
    <w:rsid w:val="0094198C"/>
    <w:rsid w:val="00952859"/>
    <w:rsid w:val="00953215"/>
    <w:rsid w:val="009645FA"/>
    <w:rsid w:val="0097278A"/>
    <w:rsid w:val="00980C95"/>
    <w:rsid w:val="00990239"/>
    <w:rsid w:val="009950D9"/>
    <w:rsid w:val="009A400E"/>
    <w:rsid w:val="009A4B95"/>
    <w:rsid w:val="009A4E8F"/>
    <w:rsid w:val="009A6EFE"/>
    <w:rsid w:val="009C3DDF"/>
    <w:rsid w:val="009E3933"/>
    <w:rsid w:val="00A05CE8"/>
    <w:rsid w:val="00A105CE"/>
    <w:rsid w:val="00A12B71"/>
    <w:rsid w:val="00A1762C"/>
    <w:rsid w:val="00A23290"/>
    <w:rsid w:val="00A2542B"/>
    <w:rsid w:val="00A32E36"/>
    <w:rsid w:val="00A50907"/>
    <w:rsid w:val="00A87C8E"/>
    <w:rsid w:val="00A90114"/>
    <w:rsid w:val="00A92A4C"/>
    <w:rsid w:val="00A95799"/>
    <w:rsid w:val="00A96708"/>
    <w:rsid w:val="00AA034D"/>
    <w:rsid w:val="00AD1036"/>
    <w:rsid w:val="00AE1146"/>
    <w:rsid w:val="00AE58C2"/>
    <w:rsid w:val="00AE6656"/>
    <w:rsid w:val="00AE7E23"/>
    <w:rsid w:val="00AF26B6"/>
    <w:rsid w:val="00B00D09"/>
    <w:rsid w:val="00B075CF"/>
    <w:rsid w:val="00B15374"/>
    <w:rsid w:val="00B164B9"/>
    <w:rsid w:val="00B20BFE"/>
    <w:rsid w:val="00B2226E"/>
    <w:rsid w:val="00B32AB4"/>
    <w:rsid w:val="00B41753"/>
    <w:rsid w:val="00B427C2"/>
    <w:rsid w:val="00B4686C"/>
    <w:rsid w:val="00B623C3"/>
    <w:rsid w:val="00B75EB4"/>
    <w:rsid w:val="00B86AEE"/>
    <w:rsid w:val="00B86B75"/>
    <w:rsid w:val="00B960AB"/>
    <w:rsid w:val="00BA6A4E"/>
    <w:rsid w:val="00BB4C39"/>
    <w:rsid w:val="00BB7A57"/>
    <w:rsid w:val="00BC3532"/>
    <w:rsid w:val="00BC48D5"/>
    <w:rsid w:val="00BC6EAE"/>
    <w:rsid w:val="00BC740E"/>
    <w:rsid w:val="00C05D02"/>
    <w:rsid w:val="00C13BAB"/>
    <w:rsid w:val="00C141A5"/>
    <w:rsid w:val="00C15DBD"/>
    <w:rsid w:val="00C27355"/>
    <w:rsid w:val="00C36279"/>
    <w:rsid w:val="00C36394"/>
    <w:rsid w:val="00C41C4F"/>
    <w:rsid w:val="00C42325"/>
    <w:rsid w:val="00C5251C"/>
    <w:rsid w:val="00C554FB"/>
    <w:rsid w:val="00CB44EA"/>
    <w:rsid w:val="00CB6DE5"/>
    <w:rsid w:val="00CE2529"/>
    <w:rsid w:val="00CE3CC0"/>
    <w:rsid w:val="00CE40E3"/>
    <w:rsid w:val="00D014A6"/>
    <w:rsid w:val="00D13DC0"/>
    <w:rsid w:val="00D14BB2"/>
    <w:rsid w:val="00D17C6F"/>
    <w:rsid w:val="00D347A8"/>
    <w:rsid w:val="00D7414B"/>
    <w:rsid w:val="00D7527C"/>
    <w:rsid w:val="00D90FA7"/>
    <w:rsid w:val="00DB483E"/>
    <w:rsid w:val="00DB7582"/>
    <w:rsid w:val="00DC3FFE"/>
    <w:rsid w:val="00DC7125"/>
    <w:rsid w:val="00DD2A02"/>
    <w:rsid w:val="00DD6714"/>
    <w:rsid w:val="00DF30D3"/>
    <w:rsid w:val="00DF6899"/>
    <w:rsid w:val="00E0496D"/>
    <w:rsid w:val="00E04D41"/>
    <w:rsid w:val="00E05A2B"/>
    <w:rsid w:val="00E0629F"/>
    <w:rsid w:val="00E23D01"/>
    <w:rsid w:val="00E273E5"/>
    <w:rsid w:val="00E315A3"/>
    <w:rsid w:val="00E3324C"/>
    <w:rsid w:val="00E42CC2"/>
    <w:rsid w:val="00E47BDD"/>
    <w:rsid w:val="00E6384B"/>
    <w:rsid w:val="00E67723"/>
    <w:rsid w:val="00E721C0"/>
    <w:rsid w:val="00E7487F"/>
    <w:rsid w:val="00E842BF"/>
    <w:rsid w:val="00E8798B"/>
    <w:rsid w:val="00EA125D"/>
    <w:rsid w:val="00EA3F74"/>
    <w:rsid w:val="00EC1D04"/>
    <w:rsid w:val="00EC1E85"/>
    <w:rsid w:val="00EC441D"/>
    <w:rsid w:val="00EE2917"/>
    <w:rsid w:val="00EE78A9"/>
    <w:rsid w:val="00EF0101"/>
    <w:rsid w:val="00EF23C9"/>
    <w:rsid w:val="00F029AA"/>
    <w:rsid w:val="00F129FF"/>
    <w:rsid w:val="00F14312"/>
    <w:rsid w:val="00F20A0F"/>
    <w:rsid w:val="00F22486"/>
    <w:rsid w:val="00F33279"/>
    <w:rsid w:val="00F3389A"/>
    <w:rsid w:val="00F47FC7"/>
    <w:rsid w:val="00F640C6"/>
    <w:rsid w:val="00F715A9"/>
    <w:rsid w:val="00F81F6E"/>
    <w:rsid w:val="00F90537"/>
    <w:rsid w:val="00F91F87"/>
    <w:rsid w:val="00F953D3"/>
    <w:rsid w:val="00FA3452"/>
    <w:rsid w:val="00FA417E"/>
    <w:rsid w:val="00FB0BF4"/>
    <w:rsid w:val="00FB7682"/>
    <w:rsid w:val="00FB77B2"/>
    <w:rsid w:val="00FC6A7E"/>
    <w:rsid w:val="00FE5168"/>
    <w:rsid w:val="00FF2B7A"/>
    <w:rsid w:val="00FF430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14F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4"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autoRedefine/>
    <w:uiPriority w:val="9"/>
    <w:qFormat/>
    <w:rsid w:val="000A3860"/>
    <w:pPr>
      <w:keepNext/>
      <w:keepLines/>
      <w:spacing w:before="180" w:after="180" w:line="480" w:lineRule="auto"/>
      <w:outlineLvl w:val="0"/>
    </w:pPr>
    <w:rPr>
      <w:rFonts w:ascii="Times New Roman" w:eastAsiaTheme="majorEastAsia" w:hAnsi="Times New Roman" w:cstheme="majorBidi"/>
      <w:b/>
      <w:bCs/>
      <w:color w:val="000000" w:themeColor="text1"/>
      <w:szCs w:val="32"/>
    </w:rPr>
  </w:style>
  <w:style w:type="paragraph" w:styleId="Heading2">
    <w:name w:val="heading 2"/>
    <w:basedOn w:val="Normal"/>
    <w:next w:val="BodyText"/>
    <w:uiPriority w:val="9"/>
    <w:unhideWhenUsed/>
    <w:qFormat/>
    <w:rsid w:val="00731657"/>
    <w:pPr>
      <w:keepNext/>
      <w:keepLines/>
      <w:tabs>
        <w:tab w:val="left" w:pos="1440"/>
      </w:tabs>
      <w:spacing w:before="200" w:after="0"/>
      <w:ind w:left="144"/>
      <w:outlineLvl w:val="1"/>
    </w:pPr>
    <w:rPr>
      <w:rFonts w:ascii="Times New Roman" w:eastAsiaTheme="majorEastAsia" w:hAnsi="Times New Roman" w:cstheme="majorBidi"/>
      <w:bCs/>
      <w:i/>
      <w:color w:val="000000" w:themeColor="text1"/>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8D5212"/>
    <w:pPr>
      <w:spacing w:before="180" w:after="180"/>
      <w:ind w:firstLine="432"/>
    </w:pPr>
    <w:rPr>
      <w:rFonts w:ascii="Times New Roman" w:hAnsi="Times New Roman"/>
      <w:sz w:val="22"/>
    </w:rPr>
  </w:style>
  <w:style w:type="paragraph" w:customStyle="1" w:styleId="FirstParagraph">
    <w:name w:val="First Paragraph"/>
    <w:basedOn w:val="BodyText"/>
    <w:next w:val="BodyText"/>
    <w:qFormat/>
    <w:rsid w:val="008D5212"/>
  </w:style>
  <w:style w:type="paragraph" w:customStyle="1" w:styleId="Compact">
    <w:name w:val="Compact"/>
    <w:basedOn w:val="BodyText"/>
    <w:qFormat/>
    <w:pPr>
      <w:spacing w:before="36" w:after="36"/>
    </w:pPr>
  </w:style>
  <w:style w:type="paragraph" w:styleId="Title">
    <w:name w:val="Title"/>
    <w:basedOn w:val="Normal"/>
    <w:next w:val="BodyText"/>
    <w:qFormat/>
    <w:rsid w:val="009D47E7"/>
    <w:pPr>
      <w:keepNext/>
      <w:keepLines/>
      <w:spacing w:before="480" w:after="120"/>
    </w:pPr>
    <w:rPr>
      <w:rFonts w:ascii="Times New Roman" w:eastAsiaTheme="majorEastAsia" w:hAnsi="Times New Roman" w:cstheme="majorBidi"/>
      <w:b/>
      <w:bCs/>
      <w:color w:val="000000" w:themeColor="text1"/>
      <w:szCs w:val="36"/>
    </w:rPr>
  </w:style>
  <w:style w:type="paragraph" w:styleId="Subtitle">
    <w:name w:val="Subtitle"/>
    <w:basedOn w:val="Title"/>
    <w:next w:val="BodyText"/>
    <w:qFormat/>
    <w:rsid w:val="009D47E7"/>
    <w:pPr>
      <w:spacing w:before="240"/>
    </w:pPr>
    <w:rPr>
      <w:b w:val="0"/>
      <w:i/>
      <w:sz w:val="20"/>
      <w:szCs w:val="30"/>
    </w:rPr>
  </w:style>
  <w:style w:type="paragraph" w:customStyle="1" w:styleId="Author">
    <w:name w:val="Author"/>
    <w:next w:val="BodyText"/>
    <w:qFormat/>
    <w:rsid w:val="009D47E7"/>
    <w:pPr>
      <w:keepNext/>
      <w:keepLines/>
      <w:spacing w:after="0"/>
    </w:pPr>
    <w:rPr>
      <w:rFonts w:ascii="Times New Roman" w:hAnsi="Times New Roman"/>
      <w:sz w:val="20"/>
    </w:r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keyword">
    <w:name w:val="keyword"/>
    <w:basedOn w:val="BodyText"/>
    <w:qFormat/>
    <w:rsid w:val="00E374D3"/>
    <w:rPr>
      <w:rFonts w:ascii="Algerian" w:hAnsi="Algerian"/>
      <w:b/>
    </w:rPr>
  </w:style>
  <w:style w:type="character" w:customStyle="1" w:styleId="BodyTextChar">
    <w:name w:val="Body Text Char"/>
    <w:basedOn w:val="DefaultParagraphFont"/>
    <w:link w:val="BodyText"/>
    <w:rsid w:val="008D5212"/>
    <w:rPr>
      <w:rFonts w:ascii="Times New Roman" w:hAnsi="Times New Roman"/>
      <w:sz w:val="22"/>
    </w:rPr>
  </w:style>
  <w:style w:type="character" w:styleId="LineNumber">
    <w:name w:val="line number"/>
    <w:basedOn w:val="DefaultParagraphFont"/>
    <w:semiHidden/>
    <w:unhideWhenUsed/>
    <w:rsid w:val="005A38E9"/>
  </w:style>
  <w:style w:type="paragraph" w:styleId="Footer">
    <w:name w:val="footer"/>
    <w:basedOn w:val="Normal"/>
    <w:link w:val="FooterChar"/>
    <w:unhideWhenUsed/>
    <w:rsid w:val="005A38E9"/>
    <w:pPr>
      <w:tabs>
        <w:tab w:val="center" w:pos="4680"/>
        <w:tab w:val="right" w:pos="9360"/>
      </w:tabs>
      <w:spacing w:after="0"/>
    </w:pPr>
  </w:style>
  <w:style w:type="character" w:customStyle="1" w:styleId="FooterChar">
    <w:name w:val="Footer Char"/>
    <w:basedOn w:val="DefaultParagraphFont"/>
    <w:link w:val="Footer"/>
    <w:rsid w:val="005A38E9"/>
  </w:style>
  <w:style w:type="character" w:styleId="PageNumber">
    <w:name w:val="page number"/>
    <w:basedOn w:val="DefaultParagraphFont"/>
    <w:semiHidden/>
    <w:unhideWhenUsed/>
    <w:rsid w:val="005A38E9"/>
  </w:style>
  <w:style w:type="paragraph" w:styleId="BalloonText">
    <w:name w:val="Balloon Text"/>
    <w:basedOn w:val="Normal"/>
    <w:link w:val="BalloonTextChar"/>
    <w:semiHidden/>
    <w:unhideWhenUsed/>
    <w:rsid w:val="007A67E1"/>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7A67E1"/>
    <w:rPr>
      <w:rFonts w:ascii="Segoe UI" w:hAnsi="Segoe UI" w:cs="Segoe UI"/>
      <w:sz w:val="18"/>
      <w:szCs w:val="18"/>
    </w:rPr>
  </w:style>
  <w:style w:type="character" w:styleId="CommentReference">
    <w:name w:val="annotation reference"/>
    <w:basedOn w:val="DefaultParagraphFont"/>
    <w:semiHidden/>
    <w:unhideWhenUsed/>
    <w:rsid w:val="007A67E1"/>
    <w:rPr>
      <w:sz w:val="16"/>
      <w:szCs w:val="16"/>
    </w:rPr>
  </w:style>
  <w:style w:type="paragraph" w:styleId="CommentText">
    <w:name w:val="annotation text"/>
    <w:basedOn w:val="Normal"/>
    <w:link w:val="CommentTextChar"/>
    <w:semiHidden/>
    <w:unhideWhenUsed/>
    <w:rsid w:val="007A67E1"/>
    <w:rPr>
      <w:sz w:val="20"/>
      <w:szCs w:val="20"/>
    </w:rPr>
  </w:style>
  <w:style w:type="character" w:customStyle="1" w:styleId="CommentTextChar">
    <w:name w:val="Comment Text Char"/>
    <w:basedOn w:val="DefaultParagraphFont"/>
    <w:link w:val="CommentText"/>
    <w:semiHidden/>
    <w:rsid w:val="007A67E1"/>
    <w:rPr>
      <w:sz w:val="20"/>
      <w:szCs w:val="20"/>
    </w:rPr>
  </w:style>
  <w:style w:type="paragraph" w:styleId="CommentSubject">
    <w:name w:val="annotation subject"/>
    <w:basedOn w:val="CommentText"/>
    <w:next w:val="CommentText"/>
    <w:link w:val="CommentSubjectChar"/>
    <w:semiHidden/>
    <w:unhideWhenUsed/>
    <w:rsid w:val="007A67E1"/>
    <w:rPr>
      <w:b/>
      <w:bCs/>
    </w:rPr>
  </w:style>
  <w:style w:type="character" w:customStyle="1" w:styleId="CommentSubjectChar">
    <w:name w:val="Comment Subject Char"/>
    <w:basedOn w:val="CommentTextChar"/>
    <w:link w:val="CommentSubject"/>
    <w:semiHidden/>
    <w:rsid w:val="007A67E1"/>
    <w:rPr>
      <w:b/>
      <w:bCs/>
      <w:sz w:val="20"/>
      <w:szCs w:val="20"/>
    </w:rPr>
  </w:style>
  <w:style w:type="paragraph" w:styleId="Revision">
    <w:name w:val="Revision"/>
    <w:hidden/>
    <w:semiHidden/>
    <w:rsid w:val="00B86AEE"/>
    <w:pPr>
      <w:spacing w:after="0"/>
    </w:pPr>
  </w:style>
  <w:style w:type="character" w:styleId="UnresolvedMention">
    <w:name w:val="Unresolved Mention"/>
    <w:basedOn w:val="DefaultParagraphFont"/>
    <w:uiPriority w:val="99"/>
    <w:semiHidden/>
    <w:unhideWhenUsed/>
    <w:rsid w:val="00DC7125"/>
    <w:rPr>
      <w:color w:val="605E5C"/>
      <w:shd w:val="clear" w:color="auto" w:fill="E1DFDD"/>
    </w:rPr>
  </w:style>
  <w:style w:type="character" w:styleId="FollowedHyperlink">
    <w:name w:val="FollowedHyperlink"/>
    <w:basedOn w:val="DefaultParagraphFont"/>
    <w:semiHidden/>
    <w:unhideWhenUsed/>
    <w:rsid w:val="00DC712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7057906">
      <w:bodyDiv w:val="1"/>
      <w:marLeft w:val="0"/>
      <w:marRight w:val="0"/>
      <w:marTop w:val="0"/>
      <w:marBottom w:val="0"/>
      <w:divBdr>
        <w:top w:val="none" w:sz="0" w:space="0" w:color="auto"/>
        <w:left w:val="none" w:sz="0" w:space="0" w:color="auto"/>
        <w:bottom w:val="none" w:sz="0" w:space="0" w:color="auto"/>
        <w:right w:val="none" w:sz="0" w:space="0" w:color="auto"/>
      </w:divBdr>
    </w:div>
    <w:div w:id="867837560">
      <w:bodyDiv w:val="1"/>
      <w:marLeft w:val="0"/>
      <w:marRight w:val="0"/>
      <w:marTop w:val="0"/>
      <w:marBottom w:val="0"/>
      <w:divBdr>
        <w:top w:val="none" w:sz="0" w:space="0" w:color="auto"/>
        <w:left w:val="none" w:sz="0" w:space="0" w:color="auto"/>
        <w:bottom w:val="none" w:sz="0" w:space="0" w:color="auto"/>
        <w:right w:val="none" w:sz="0" w:space="0" w:color="auto"/>
      </w:divBdr>
    </w:div>
    <w:div w:id="1118912057">
      <w:bodyDiv w:val="1"/>
      <w:marLeft w:val="0"/>
      <w:marRight w:val="0"/>
      <w:marTop w:val="0"/>
      <w:marBottom w:val="0"/>
      <w:divBdr>
        <w:top w:val="none" w:sz="0" w:space="0" w:color="auto"/>
        <w:left w:val="none" w:sz="0" w:space="0" w:color="auto"/>
        <w:bottom w:val="none" w:sz="0" w:space="0" w:color="auto"/>
        <w:right w:val="none" w:sz="0" w:space="0" w:color="auto"/>
      </w:divBdr>
      <w:divsChild>
        <w:div w:id="1218124920">
          <w:marLeft w:val="446"/>
          <w:marRight w:val="0"/>
          <w:marTop w:val="0"/>
          <w:marBottom w:val="0"/>
          <w:divBdr>
            <w:top w:val="none" w:sz="0" w:space="0" w:color="auto"/>
            <w:left w:val="none" w:sz="0" w:space="0" w:color="auto"/>
            <w:bottom w:val="none" w:sz="0" w:space="0" w:color="auto"/>
            <w:right w:val="none" w:sz="0" w:space="0" w:color="auto"/>
          </w:divBdr>
        </w:div>
      </w:divsChild>
    </w:div>
    <w:div w:id="1258053963">
      <w:bodyDiv w:val="1"/>
      <w:marLeft w:val="0"/>
      <w:marRight w:val="0"/>
      <w:marTop w:val="0"/>
      <w:marBottom w:val="0"/>
      <w:divBdr>
        <w:top w:val="none" w:sz="0" w:space="0" w:color="auto"/>
        <w:left w:val="none" w:sz="0" w:space="0" w:color="auto"/>
        <w:bottom w:val="none" w:sz="0" w:space="0" w:color="auto"/>
        <w:right w:val="none" w:sz="0" w:space="0" w:color="auto"/>
      </w:divBdr>
    </w:div>
    <w:div w:id="1601334253">
      <w:bodyDiv w:val="1"/>
      <w:marLeft w:val="0"/>
      <w:marRight w:val="0"/>
      <w:marTop w:val="0"/>
      <w:marBottom w:val="0"/>
      <w:divBdr>
        <w:top w:val="none" w:sz="0" w:space="0" w:color="auto"/>
        <w:left w:val="none" w:sz="0" w:space="0" w:color="auto"/>
        <w:bottom w:val="none" w:sz="0" w:space="0" w:color="auto"/>
        <w:right w:val="none" w:sz="0" w:space="0" w:color="auto"/>
      </w:divBdr>
      <w:divsChild>
        <w:div w:id="1182620557">
          <w:marLeft w:val="446"/>
          <w:marRight w:val="0"/>
          <w:marTop w:val="0"/>
          <w:marBottom w:val="0"/>
          <w:divBdr>
            <w:top w:val="none" w:sz="0" w:space="0" w:color="auto"/>
            <w:left w:val="none" w:sz="0" w:space="0" w:color="auto"/>
            <w:bottom w:val="none" w:sz="0" w:space="0" w:color="auto"/>
            <w:right w:val="none" w:sz="0" w:space="0" w:color="auto"/>
          </w:divBdr>
        </w:div>
      </w:divsChild>
    </w:div>
    <w:div w:id="21328234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ropbox.com/sh/nrtfmjucbugqta2/AACL_3o8BbOvV5diVKgVpQHNa?dl=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reevesj191/Reeves_et_al_Ecological_Perspectives_Kanjera_South" TargetMode="External"/><Relationship Id="rId4" Type="http://schemas.openxmlformats.org/officeDocument/2006/relationships/settings" Target="settings.xml"/><Relationship Id="rId9" Type="http://schemas.openxmlformats.org/officeDocument/2006/relationships/hyperlink" Target="https://www.dropbox.com/sh/nrtfmjucbugqta2/AACL_3o8BbOvV5diVKgVpQHNa?dl=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5A3EBC-FECD-42C4-84CD-7E55DBCBA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51101</Words>
  <Characters>291278</Characters>
  <Application>Microsoft Office Word</Application>
  <DocSecurity>0</DocSecurity>
  <Lines>2427</Lines>
  <Paragraphs>683</Paragraphs>
  <ScaleCrop>false</ScaleCrop>
  <HeadingPairs>
    <vt:vector size="2" baseType="variant">
      <vt:variant>
        <vt:lpstr>Title</vt:lpstr>
      </vt:variant>
      <vt:variant>
        <vt:i4>1</vt:i4>
      </vt:variant>
    </vt:vector>
  </HeadingPairs>
  <TitlesOfParts>
    <vt:vector size="1" baseType="lpstr">
      <vt:lpstr>Ecological perspectives on technological diversity at Kanjera South</vt:lpstr>
    </vt:vector>
  </TitlesOfParts>
  <Company/>
  <LinksUpToDate>false</LinksUpToDate>
  <CharactersWithSpaces>341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logical perspectives on technological diversity at Kanjera South</dc:title>
  <dc:creator/>
  <cp:keywords/>
  <cp:lastModifiedBy/>
  <cp:revision>1</cp:revision>
  <dcterms:created xsi:type="dcterms:W3CDTF">2021-02-21T11:49:00Z</dcterms:created>
  <dcterms:modified xsi:type="dcterms:W3CDTF">2021-03-30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beta.16+b91914363"&gt;&lt;session id="FAH6HAgw"/&gt;&lt;style id="http://www.zotero.org/styles/journal-of-human-evolution" hasBibliography="1" bibliographyStyleHasBeenSet="1"/&gt;&lt;prefs&gt;&lt;pref name="fieldType" value="Field"/&gt;</vt:lpwstr>
  </property>
  <property fmtid="{D5CDD505-2E9C-101B-9397-08002B2CF9AE}" pid="3" name="ZOTERO_PREF_2">
    <vt:lpwstr>&lt;/prefs&gt;&lt;/data&gt;</vt:lpwstr>
  </property>
</Properties>
</file>